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CD8C0" w14:textId="4E653C53" w:rsidR="0045017B" w:rsidRPr="00DE7698" w:rsidRDefault="0045017B" w:rsidP="000E56DB">
      <w:pPr>
        <w:spacing w:line="480" w:lineRule="auto"/>
        <w:jc w:val="both"/>
        <w:textAlignment w:val="baseline"/>
        <w:rPr>
          <w:color w:val="000000"/>
        </w:rPr>
      </w:pPr>
      <w:r w:rsidRPr="00DE7698">
        <w:rPr>
          <w:color w:val="000000"/>
        </w:rPr>
        <w:t>Title</w:t>
      </w:r>
    </w:p>
    <w:p w14:paraId="1E565019" w14:textId="7590F7C3" w:rsidR="0045017B" w:rsidRPr="00DE7698" w:rsidRDefault="0045017B" w:rsidP="000E56DB">
      <w:pPr>
        <w:spacing w:line="480" w:lineRule="auto"/>
        <w:jc w:val="both"/>
        <w:rPr>
          <w:bCs/>
          <w:vertAlign w:val="superscript"/>
        </w:rPr>
      </w:pPr>
      <w:r w:rsidRPr="00DE7698">
        <w:rPr>
          <w:bCs/>
        </w:rPr>
        <w:t>Ric DeSantiago</w:t>
      </w:r>
      <w:r w:rsidRPr="00DE7698">
        <w:rPr>
          <w:bCs/>
          <w:vertAlign w:val="superscript"/>
        </w:rPr>
        <w:t>1,2,</w:t>
      </w:r>
      <w:r w:rsidR="00CA67DE" w:rsidRPr="00DE7698">
        <w:rPr>
          <w:bCs/>
          <w:vertAlign w:val="superscript"/>
        </w:rPr>
        <w:t>3</w:t>
      </w:r>
      <w:r w:rsidRPr="00DE7698">
        <w:rPr>
          <w:bCs/>
        </w:rPr>
        <w:t xml:space="preserve"> </w:t>
      </w:r>
      <w:r w:rsidR="00D30B83" w:rsidRPr="00DE7698">
        <w:rPr>
          <w:bCs/>
        </w:rPr>
        <w:t xml:space="preserve">Rosa Rodriguez Martinez, Gerardo Castaneda, Aurora </w:t>
      </w:r>
      <w:proofErr w:type="spellStart"/>
      <w:r w:rsidR="00D30B83" w:rsidRPr="00DE7698">
        <w:rPr>
          <w:bCs/>
        </w:rPr>
        <w:t>Veltran</w:t>
      </w:r>
      <w:proofErr w:type="spellEnd"/>
      <w:r w:rsidR="00D30B83" w:rsidRPr="00DE7698">
        <w:rPr>
          <w:bCs/>
        </w:rPr>
        <w:t>,</w:t>
      </w:r>
      <w:r w:rsidR="008B4D3A" w:rsidRPr="00DE7698">
        <w:rPr>
          <w:bCs/>
        </w:rPr>
        <w:t xml:space="preserve"> David Lipson,</w:t>
      </w:r>
      <w:proofErr w:type="gramStart"/>
      <w:r w:rsidR="00CA67DE" w:rsidRPr="00DE7698">
        <w:rPr>
          <w:bCs/>
          <w:vertAlign w:val="superscript"/>
        </w:rPr>
        <w:t>1</w:t>
      </w:r>
      <w:proofErr w:type="gramEnd"/>
      <w:r w:rsidR="00D30B83" w:rsidRPr="00DE7698">
        <w:rPr>
          <w:bCs/>
        </w:rPr>
        <w:t xml:space="preserve"> </w:t>
      </w:r>
      <w:r w:rsidRPr="00DE7698">
        <w:rPr>
          <w:bCs/>
        </w:rPr>
        <w:t>and</w:t>
      </w:r>
      <w:r w:rsidR="008B4D3A" w:rsidRPr="00DE7698">
        <w:rPr>
          <w:bCs/>
        </w:rPr>
        <w:t xml:space="preserve"> </w:t>
      </w:r>
      <w:r w:rsidRPr="00DE7698">
        <w:rPr>
          <w:bCs/>
        </w:rPr>
        <w:t>Jeremy D. Long</w:t>
      </w:r>
      <w:r w:rsidRPr="00DE7698">
        <w:rPr>
          <w:bCs/>
          <w:vertAlign w:val="superscript"/>
        </w:rPr>
        <w:t>1,2</w:t>
      </w:r>
    </w:p>
    <w:p w14:paraId="45F51F37" w14:textId="77777777" w:rsidR="0045017B" w:rsidRPr="00DE7698" w:rsidRDefault="0045017B" w:rsidP="000E56DB">
      <w:pPr>
        <w:spacing w:line="480" w:lineRule="auto"/>
        <w:jc w:val="both"/>
        <w:textAlignment w:val="baseline"/>
        <w:rPr>
          <w:b/>
          <w:bCs/>
          <w:color w:val="000000"/>
        </w:rPr>
      </w:pPr>
    </w:p>
    <w:p w14:paraId="1D7FAAB4" w14:textId="77777777" w:rsidR="0045017B" w:rsidRPr="00DE7698" w:rsidRDefault="0045017B" w:rsidP="000E56DB">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1</w:t>
      </w:r>
      <w:r w:rsidRPr="00DE7698">
        <w:rPr>
          <w:rFonts w:ascii="Times New Roman" w:hAnsi="Times New Roman" w:cs="Times New Roman"/>
        </w:rPr>
        <w:t xml:space="preserve"> Department of Biology, San Diego State University, San Diego, CA 98182 USA</w:t>
      </w:r>
    </w:p>
    <w:p w14:paraId="45C46ABF" w14:textId="77777777" w:rsidR="0045017B" w:rsidRPr="00DE7698" w:rsidRDefault="0045017B" w:rsidP="000E56DB">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2</w:t>
      </w:r>
      <w:r w:rsidRPr="00DE7698">
        <w:rPr>
          <w:rFonts w:ascii="Times New Roman" w:hAnsi="Times New Roman" w:cs="Times New Roman"/>
        </w:rPr>
        <w:t xml:space="preserve"> Coastal and Marine Institute, San Diego State University, San Diego, CA 92106 USA</w:t>
      </w:r>
    </w:p>
    <w:p w14:paraId="1B3FF370" w14:textId="77777777" w:rsidR="0045017B" w:rsidRPr="00DE7698" w:rsidRDefault="0045017B" w:rsidP="000E56DB">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3</w:t>
      </w:r>
      <w:r w:rsidRPr="00DE7698">
        <w:rPr>
          <w:rFonts w:ascii="Times New Roman" w:hAnsi="Times New Roman" w:cs="Times New Roman"/>
        </w:rPr>
        <w:t xml:space="preserve"> Department of Environmental Science and Policy, University of California Davis, Davis, CA 95616 USA</w:t>
      </w:r>
    </w:p>
    <w:p w14:paraId="612020FB" w14:textId="77777777" w:rsidR="0001073F" w:rsidRPr="00DE7698" w:rsidRDefault="0001073F" w:rsidP="000E56DB">
      <w:pPr>
        <w:pStyle w:val="NoSpacing"/>
        <w:spacing w:line="480" w:lineRule="auto"/>
        <w:jc w:val="both"/>
        <w:rPr>
          <w:rFonts w:ascii="Times New Roman" w:hAnsi="Times New Roman" w:cs="Times New Roman"/>
        </w:rPr>
      </w:pPr>
      <w:r w:rsidRPr="00DE7698">
        <w:rPr>
          <w:rFonts w:ascii="Times New Roman" w:hAnsi="Times New Roman" w:cs="Times New Roman"/>
        </w:rPr>
        <w:t xml:space="preserve">4Instituto de </w:t>
      </w:r>
      <w:proofErr w:type="spellStart"/>
      <w:r w:rsidRPr="00DE7698">
        <w:rPr>
          <w:rFonts w:ascii="Times New Roman" w:hAnsi="Times New Roman" w:cs="Times New Roman"/>
        </w:rPr>
        <w:t>Ciencias</w:t>
      </w:r>
      <w:proofErr w:type="spellEnd"/>
      <w:r w:rsidRPr="00DE7698">
        <w:rPr>
          <w:rFonts w:ascii="Times New Roman" w:hAnsi="Times New Roman" w:cs="Times New Roman"/>
        </w:rPr>
        <w:t xml:space="preserve"> del Mar y </w:t>
      </w:r>
      <w:proofErr w:type="spellStart"/>
      <w:r w:rsidRPr="00DE7698">
        <w:rPr>
          <w:rFonts w:ascii="Times New Roman" w:hAnsi="Times New Roman" w:cs="Times New Roman"/>
        </w:rPr>
        <w:t>Limnología</w:t>
      </w:r>
      <w:proofErr w:type="spellEnd"/>
      <w:r w:rsidRPr="00DE7698">
        <w:rPr>
          <w:rFonts w:ascii="Times New Roman" w:hAnsi="Times New Roman" w:cs="Times New Roman"/>
        </w:rPr>
        <w:t xml:space="preserve">, Universidad Nacional </w:t>
      </w:r>
      <w:proofErr w:type="spellStart"/>
      <w:r w:rsidRPr="00DE7698">
        <w:rPr>
          <w:rFonts w:ascii="Times New Roman" w:hAnsi="Times New Roman" w:cs="Times New Roman"/>
        </w:rPr>
        <w:t>Autónoma</w:t>
      </w:r>
      <w:proofErr w:type="spellEnd"/>
      <w:r w:rsidRPr="00DE7698">
        <w:rPr>
          <w:rFonts w:ascii="Times New Roman" w:hAnsi="Times New Roman" w:cs="Times New Roman"/>
        </w:rPr>
        <w:t xml:space="preserve"> de México, Puerto Morelos, Quintana Roo, México</w:t>
      </w:r>
    </w:p>
    <w:p w14:paraId="3F1E48AD" w14:textId="335864CF" w:rsidR="00ED5087" w:rsidRPr="00DE7698" w:rsidRDefault="00ED5087" w:rsidP="000E56DB">
      <w:pPr>
        <w:pStyle w:val="NoSpacing"/>
        <w:spacing w:line="480" w:lineRule="auto"/>
        <w:jc w:val="both"/>
        <w:rPr>
          <w:rFonts w:ascii="Times New Roman" w:hAnsi="Times New Roman" w:cs="Times New Roman"/>
        </w:rPr>
      </w:pPr>
      <w:r w:rsidRPr="00DE7698">
        <w:rPr>
          <w:rFonts w:ascii="Times New Roman" w:hAnsi="Times New Roman" w:cs="Times New Roman"/>
        </w:rPr>
        <w:t>5 Moon Palace</w:t>
      </w:r>
    </w:p>
    <w:p w14:paraId="586B4174" w14:textId="1B3346A9" w:rsidR="00ED5087" w:rsidRPr="00DE7698" w:rsidRDefault="00ED5087" w:rsidP="000E56DB">
      <w:pPr>
        <w:pStyle w:val="NoSpacing"/>
        <w:spacing w:line="480" w:lineRule="auto"/>
        <w:jc w:val="both"/>
        <w:rPr>
          <w:rFonts w:ascii="Times New Roman" w:hAnsi="Times New Roman" w:cs="Times New Roman"/>
        </w:rPr>
      </w:pPr>
      <w:r w:rsidRPr="00DE7698">
        <w:rPr>
          <w:rFonts w:ascii="Times New Roman" w:hAnsi="Times New Roman" w:cs="Times New Roman"/>
        </w:rPr>
        <w:t xml:space="preserve">6 </w:t>
      </w:r>
      <w:proofErr w:type="gramStart"/>
      <w:r w:rsidRPr="00DE7698">
        <w:rPr>
          <w:rFonts w:ascii="Times New Roman" w:hAnsi="Times New Roman" w:cs="Times New Roman"/>
        </w:rPr>
        <w:t>Botanical garden</w:t>
      </w:r>
      <w:proofErr w:type="gramEnd"/>
      <w:r w:rsidRPr="00DE7698">
        <w:rPr>
          <w:rFonts w:ascii="Times New Roman" w:hAnsi="Times New Roman" w:cs="Times New Roman"/>
        </w:rPr>
        <w:t xml:space="preserve"> / ECOSUR</w:t>
      </w:r>
    </w:p>
    <w:p w14:paraId="369D5BF7" w14:textId="77777777" w:rsidR="00ED5087" w:rsidRPr="00DE7698" w:rsidRDefault="00ED5087" w:rsidP="000E56DB">
      <w:pPr>
        <w:pStyle w:val="NoSpacing"/>
        <w:spacing w:line="480" w:lineRule="auto"/>
        <w:jc w:val="both"/>
        <w:rPr>
          <w:rFonts w:ascii="Times New Roman" w:hAnsi="Times New Roman" w:cs="Times New Roman"/>
        </w:rPr>
      </w:pPr>
    </w:p>
    <w:p w14:paraId="5890D2CC" w14:textId="056D1317" w:rsidR="0045017B" w:rsidRPr="00DE7698" w:rsidRDefault="0045017B" w:rsidP="000E56DB">
      <w:pPr>
        <w:spacing w:line="480" w:lineRule="auto"/>
        <w:jc w:val="both"/>
        <w:textAlignment w:val="baseline"/>
        <w:rPr>
          <w:color w:val="000000"/>
        </w:rPr>
      </w:pPr>
    </w:p>
    <w:p w14:paraId="428E964C" w14:textId="77777777" w:rsidR="0045017B" w:rsidRPr="00DE7698" w:rsidRDefault="0045017B" w:rsidP="000E56DB">
      <w:pPr>
        <w:spacing w:line="480" w:lineRule="auto"/>
        <w:jc w:val="both"/>
        <w:textAlignment w:val="baseline"/>
        <w:rPr>
          <w:color w:val="000000"/>
        </w:rPr>
      </w:pPr>
    </w:p>
    <w:p w14:paraId="1C97157B" w14:textId="77777777" w:rsidR="0045017B" w:rsidRPr="00DE7698" w:rsidRDefault="0045017B" w:rsidP="000E56DB">
      <w:pPr>
        <w:spacing w:line="480" w:lineRule="auto"/>
        <w:jc w:val="both"/>
        <w:textAlignment w:val="baseline"/>
        <w:rPr>
          <w:color w:val="000000"/>
        </w:rPr>
      </w:pPr>
    </w:p>
    <w:p w14:paraId="722035F2" w14:textId="77777777" w:rsidR="0045017B" w:rsidRPr="00DE7698" w:rsidRDefault="0045017B" w:rsidP="000E56DB">
      <w:pPr>
        <w:spacing w:line="480" w:lineRule="auto"/>
        <w:jc w:val="both"/>
        <w:textAlignment w:val="baseline"/>
        <w:rPr>
          <w:color w:val="000000"/>
        </w:rPr>
      </w:pPr>
    </w:p>
    <w:p w14:paraId="16C74826" w14:textId="77777777" w:rsidR="0045017B" w:rsidRPr="00DE7698" w:rsidRDefault="0045017B" w:rsidP="000E56DB">
      <w:pPr>
        <w:spacing w:line="480" w:lineRule="auto"/>
        <w:jc w:val="both"/>
        <w:textAlignment w:val="baseline"/>
        <w:rPr>
          <w:color w:val="000000"/>
        </w:rPr>
      </w:pPr>
    </w:p>
    <w:p w14:paraId="5F2092BC" w14:textId="77777777" w:rsidR="0045017B" w:rsidRPr="00DE7698" w:rsidRDefault="0045017B" w:rsidP="000E56DB">
      <w:pPr>
        <w:spacing w:line="480" w:lineRule="auto"/>
        <w:jc w:val="both"/>
        <w:textAlignment w:val="baseline"/>
        <w:rPr>
          <w:color w:val="000000"/>
        </w:rPr>
      </w:pPr>
    </w:p>
    <w:p w14:paraId="09E51471" w14:textId="77777777" w:rsidR="0045017B" w:rsidRPr="00DE7698" w:rsidRDefault="0045017B" w:rsidP="000E56DB">
      <w:pPr>
        <w:spacing w:line="480" w:lineRule="auto"/>
        <w:jc w:val="both"/>
        <w:textAlignment w:val="baseline"/>
        <w:rPr>
          <w:color w:val="000000"/>
        </w:rPr>
      </w:pPr>
    </w:p>
    <w:p w14:paraId="646F78B1" w14:textId="77777777" w:rsidR="0045017B" w:rsidRPr="00DE7698" w:rsidRDefault="0045017B" w:rsidP="000E56DB">
      <w:pPr>
        <w:spacing w:line="480" w:lineRule="auto"/>
        <w:jc w:val="both"/>
        <w:textAlignment w:val="baseline"/>
        <w:rPr>
          <w:color w:val="000000"/>
        </w:rPr>
      </w:pPr>
    </w:p>
    <w:p w14:paraId="4D754367" w14:textId="77777777" w:rsidR="0045017B" w:rsidRPr="00DE7698" w:rsidRDefault="0045017B" w:rsidP="000E56DB">
      <w:pPr>
        <w:spacing w:line="480" w:lineRule="auto"/>
        <w:jc w:val="both"/>
        <w:textAlignment w:val="baseline"/>
        <w:rPr>
          <w:color w:val="000000"/>
        </w:rPr>
      </w:pPr>
    </w:p>
    <w:p w14:paraId="06F7F2CF" w14:textId="77777777" w:rsidR="00CA67DE" w:rsidRPr="00DE7698" w:rsidRDefault="00CA67DE" w:rsidP="000E56DB">
      <w:pPr>
        <w:spacing w:line="480" w:lineRule="auto"/>
        <w:jc w:val="both"/>
        <w:textAlignment w:val="baseline"/>
        <w:rPr>
          <w:color w:val="000000"/>
        </w:rPr>
      </w:pPr>
    </w:p>
    <w:p w14:paraId="13B7A247" w14:textId="77777777" w:rsidR="00160A8F" w:rsidRPr="00DE7698" w:rsidRDefault="00160A8F" w:rsidP="000E56DB">
      <w:pPr>
        <w:spacing w:line="480" w:lineRule="auto"/>
        <w:jc w:val="both"/>
        <w:textAlignment w:val="baseline"/>
        <w:rPr>
          <w:color w:val="000000"/>
        </w:rPr>
      </w:pPr>
    </w:p>
    <w:p w14:paraId="3596BBF1" w14:textId="45A7C593" w:rsidR="008C5640" w:rsidRPr="00DE7698" w:rsidRDefault="008C5640" w:rsidP="000E56DB">
      <w:pPr>
        <w:spacing w:line="480" w:lineRule="auto"/>
        <w:jc w:val="both"/>
        <w:textAlignment w:val="baseline"/>
        <w:rPr>
          <w:color w:val="000000"/>
        </w:rPr>
      </w:pPr>
      <w:r w:rsidRPr="00DE7698">
        <w:rPr>
          <w:color w:val="000000"/>
        </w:rPr>
        <w:t>Abstract</w:t>
      </w:r>
    </w:p>
    <w:p w14:paraId="72B4CEA3" w14:textId="77777777" w:rsidR="008C5640" w:rsidRPr="00DE7698" w:rsidRDefault="008C5640" w:rsidP="000E56DB">
      <w:pPr>
        <w:spacing w:line="480" w:lineRule="auto"/>
        <w:jc w:val="both"/>
        <w:textAlignment w:val="baseline"/>
        <w:rPr>
          <w:color w:val="000000"/>
        </w:rPr>
      </w:pPr>
      <w:r w:rsidRPr="00DE7698">
        <w:rPr>
          <w:color w:val="000000"/>
        </w:rPr>
        <w:t>Introduction</w:t>
      </w:r>
    </w:p>
    <w:p w14:paraId="125D96D2" w14:textId="77777777" w:rsidR="006009B0" w:rsidRPr="00DE7698" w:rsidRDefault="006009B0" w:rsidP="000E56DB">
      <w:pPr>
        <w:jc w:val="both"/>
        <w:textAlignment w:val="baseline"/>
        <w:rPr>
          <w:color w:val="000000"/>
        </w:rPr>
      </w:pPr>
    </w:p>
    <w:p w14:paraId="79DB297E" w14:textId="40ED08FB" w:rsidR="000545D2" w:rsidRPr="00DE7698" w:rsidRDefault="005F6AAD" w:rsidP="00430F2A">
      <w:pPr>
        <w:jc w:val="both"/>
        <w:textAlignment w:val="baseline"/>
        <w:rPr>
          <w:color w:val="000000"/>
        </w:rPr>
      </w:pPr>
      <w:r w:rsidRPr="00DE7698">
        <w:rPr>
          <w:color w:val="000000"/>
        </w:rPr>
        <w:t xml:space="preserve">Seaweed blooms are </w:t>
      </w:r>
      <w:proofErr w:type="gramStart"/>
      <w:r w:rsidRPr="00DE7698">
        <w:rPr>
          <w:color w:val="000000"/>
        </w:rPr>
        <w:t>ubiquitous</w:t>
      </w:r>
      <w:proofErr w:type="gramEnd"/>
    </w:p>
    <w:p w14:paraId="1702F694" w14:textId="2C05BE45" w:rsidR="005F6AAD" w:rsidRPr="00DE7698" w:rsidRDefault="005F6AAD" w:rsidP="00430F2A">
      <w:pPr>
        <w:jc w:val="both"/>
        <w:textAlignment w:val="baseline"/>
        <w:rPr>
          <w:color w:val="000000"/>
        </w:rPr>
      </w:pPr>
      <w:r w:rsidRPr="00DE7698">
        <w:rPr>
          <w:color w:val="000000"/>
        </w:rPr>
        <w:t xml:space="preserve">Over the last 15 years, golden tides have </w:t>
      </w:r>
      <w:proofErr w:type="gramStart"/>
      <w:r w:rsidRPr="00DE7698">
        <w:rPr>
          <w:color w:val="000000"/>
        </w:rPr>
        <w:t>increased</w:t>
      </w:r>
      <w:proofErr w:type="gramEnd"/>
    </w:p>
    <w:p w14:paraId="5CEF2FEB" w14:textId="68EBF6FC" w:rsidR="005F6AAD" w:rsidRPr="00DE7698" w:rsidRDefault="005F6AAD" w:rsidP="00430F2A">
      <w:pPr>
        <w:jc w:val="both"/>
        <w:textAlignment w:val="baseline"/>
        <w:rPr>
          <w:color w:val="000000"/>
        </w:rPr>
      </w:pPr>
      <w:r w:rsidRPr="00DE7698">
        <w:rPr>
          <w:color w:val="000000"/>
        </w:rPr>
        <w:t xml:space="preserve">Their impacts are widely </w:t>
      </w:r>
      <w:proofErr w:type="gramStart"/>
      <w:r w:rsidRPr="00DE7698">
        <w:rPr>
          <w:color w:val="000000"/>
        </w:rPr>
        <w:t>studied</w:t>
      </w:r>
      <w:proofErr w:type="gramEnd"/>
    </w:p>
    <w:p w14:paraId="413002C9" w14:textId="763EDEB8" w:rsidR="005F6AAD" w:rsidRPr="00DE7698" w:rsidRDefault="005F6AAD" w:rsidP="00430F2A">
      <w:pPr>
        <w:jc w:val="both"/>
        <w:textAlignment w:val="baseline"/>
        <w:rPr>
          <w:color w:val="000000"/>
        </w:rPr>
      </w:pPr>
      <w:r w:rsidRPr="00DE7698">
        <w:rPr>
          <w:color w:val="000000"/>
        </w:rPr>
        <w:t xml:space="preserve">But we still don’t fully understand their impacts on </w:t>
      </w:r>
      <w:proofErr w:type="gramStart"/>
      <w:r w:rsidRPr="00DE7698">
        <w:rPr>
          <w:color w:val="000000"/>
        </w:rPr>
        <w:t>ecology</w:t>
      </w:r>
      <w:proofErr w:type="gramEnd"/>
    </w:p>
    <w:p w14:paraId="2EF96E43" w14:textId="19D62227" w:rsidR="005F6AAD" w:rsidRPr="00DE7698" w:rsidRDefault="005F6AAD" w:rsidP="00430F2A">
      <w:pPr>
        <w:jc w:val="both"/>
        <w:textAlignment w:val="baseline"/>
        <w:rPr>
          <w:color w:val="000000"/>
        </w:rPr>
      </w:pPr>
      <w:r w:rsidRPr="00DE7698">
        <w:rPr>
          <w:color w:val="000000"/>
        </w:rPr>
        <w:t>Here we looked at ____</w:t>
      </w:r>
    </w:p>
    <w:p w14:paraId="641286A3" w14:textId="77777777" w:rsidR="0055221F" w:rsidRPr="00DE7698" w:rsidRDefault="0055221F" w:rsidP="00430F2A">
      <w:pPr>
        <w:jc w:val="both"/>
        <w:textAlignment w:val="baseline"/>
        <w:rPr>
          <w:color w:val="000000"/>
        </w:rPr>
      </w:pPr>
    </w:p>
    <w:p w14:paraId="58430B7B" w14:textId="77777777" w:rsidR="0055221F" w:rsidRPr="00DE7698" w:rsidRDefault="0055221F" w:rsidP="00430F2A">
      <w:pPr>
        <w:jc w:val="both"/>
        <w:textAlignment w:val="baseline"/>
        <w:rPr>
          <w:color w:val="000000"/>
        </w:rPr>
      </w:pPr>
      <w:r w:rsidRPr="00DE7698">
        <w:rPr>
          <w:color w:val="000000"/>
        </w:rPr>
        <w:t>Paragraph 1</w:t>
      </w:r>
    </w:p>
    <w:p w14:paraId="1F1C5636" w14:textId="77777777" w:rsidR="0055221F" w:rsidRPr="00DE7698" w:rsidRDefault="0055221F" w:rsidP="00430F2A">
      <w:pPr>
        <w:jc w:val="both"/>
        <w:textAlignment w:val="baseline"/>
        <w:rPr>
          <w:color w:val="000000"/>
        </w:rPr>
      </w:pPr>
      <w:r w:rsidRPr="00DE7698">
        <w:rPr>
          <w:color w:val="000000"/>
        </w:rPr>
        <w:t xml:space="preserve">Golden tides may be a new </w:t>
      </w:r>
      <w:proofErr w:type="gramStart"/>
      <w:r w:rsidRPr="00DE7698">
        <w:rPr>
          <w:color w:val="000000"/>
        </w:rPr>
        <w:t>norm</w:t>
      </w:r>
      <w:proofErr w:type="gramEnd"/>
    </w:p>
    <w:p w14:paraId="1D241802" w14:textId="77777777" w:rsidR="0055221F" w:rsidRPr="00DE7698" w:rsidRDefault="0055221F" w:rsidP="00430F2A">
      <w:pPr>
        <w:jc w:val="both"/>
        <w:textAlignment w:val="baseline"/>
        <w:rPr>
          <w:color w:val="000000"/>
        </w:rPr>
      </w:pPr>
      <w:r w:rsidRPr="00DE7698">
        <w:rPr>
          <w:color w:val="000000"/>
        </w:rPr>
        <w:t>Causes</w:t>
      </w:r>
    </w:p>
    <w:p w14:paraId="0CB9B5A8" w14:textId="77777777" w:rsidR="0055221F" w:rsidRPr="00DE7698" w:rsidRDefault="0055221F" w:rsidP="00430F2A">
      <w:pPr>
        <w:jc w:val="both"/>
        <w:textAlignment w:val="baseline"/>
        <w:rPr>
          <w:color w:val="000000"/>
        </w:rPr>
      </w:pPr>
      <w:r w:rsidRPr="00DE7698">
        <w:rPr>
          <w:color w:val="000000"/>
        </w:rPr>
        <w:t>Predictions (magnitude and frequency)</w:t>
      </w:r>
    </w:p>
    <w:p w14:paraId="4B7AB8F6" w14:textId="77777777" w:rsidR="0055221F" w:rsidRPr="00DE7698" w:rsidRDefault="0055221F" w:rsidP="00430F2A">
      <w:pPr>
        <w:jc w:val="both"/>
        <w:textAlignment w:val="baseline"/>
        <w:rPr>
          <w:color w:val="000000"/>
        </w:rPr>
      </w:pPr>
      <w:r w:rsidRPr="00DE7698">
        <w:rPr>
          <w:color w:val="000000"/>
        </w:rPr>
        <w:t xml:space="preserve">Locations expected to continue getting </w:t>
      </w:r>
      <w:proofErr w:type="gramStart"/>
      <w:r w:rsidRPr="00DE7698">
        <w:rPr>
          <w:color w:val="000000"/>
        </w:rPr>
        <w:t>these</w:t>
      </w:r>
      <w:proofErr w:type="gramEnd"/>
      <w:r w:rsidRPr="00DE7698">
        <w:rPr>
          <w:color w:val="000000"/>
        </w:rPr>
        <w:t xml:space="preserve"> </w:t>
      </w:r>
    </w:p>
    <w:p w14:paraId="3F579C49" w14:textId="77777777" w:rsidR="0055221F" w:rsidRPr="00DE7698" w:rsidRDefault="0055221F" w:rsidP="00430F2A">
      <w:pPr>
        <w:jc w:val="both"/>
        <w:textAlignment w:val="baseline"/>
        <w:rPr>
          <w:color w:val="000000"/>
        </w:rPr>
      </w:pPr>
    </w:p>
    <w:p w14:paraId="08734D6D" w14:textId="77777777" w:rsidR="00362110" w:rsidRPr="00DE7698" w:rsidRDefault="00362110" w:rsidP="00430F2A">
      <w:pPr>
        <w:jc w:val="both"/>
        <w:textAlignment w:val="baseline"/>
        <w:rPr>
          <w:color w:val="000000"/>
        </w:rPr>
      </w:pPr>
      <w:r w:rsidRPr="00DE7698">
        <w:rPr>
          <w:color w:val="000000"/>
        </w:rPr>
        <w:t>Paragraph 2</w:t>
      </w:r>
    </w:p>
    <w:p w14:paraId="4A6DFEDA" w14:textId="77777777" w:rsidR="00362110" w:rsidRPr="00DE7698" w:rsidRDefault="00362110" w:rsidP="00430F2A">
      <w:pPr>
        <w:jc w:val="both"/>
        <w:textAlignment w:val="baseline"/>
        <w:rPr>
          <w:color w:val="000000"/>
        </w:rPr>
      </w:pPr>
      <w:r w:rsidRPr="00DE7698">
        <w:rPr>
          <w:color w:val="000000"/>
        </w:rPr>
        <w:t xml:space="preserve">Beaching events result in impacts on </w:t>
      </w:r>
      <w:proofErr w:type="gramStart"/>
      <w:r w:rsidRPr="00DE7698">
        <w:rPr>
          <w:color w:val="000000"/>
        </w:rPr>
        <w:t>tourism</w:t>
      </w:r>
      <w:proofErr w:type="gramEnd"/>
    </w:p>
    <w:p w14:paraId="78D6CA22" w14:textId="77777777" w:rsidR="00362110" w:rsidRPr="00DE7698" w:rsidRDefault="00362110" w:rsidP="00430F2A">
      <w:pPr>
        <w:jc w:val="both"/>
        <w:textAlignment w:val="baseline"/>
        <w:rPr>
          <w:color w:val="000000"/>
        </w:rPr>
      </w:pPr>
      <w:r w:rsidRPr="00DE7698">
        <w:rPr>
          <w:color w:val="000000"/>
        </w:rPr>
        <w:t>Efforts to remove them (magnitude that is beached)</w:t>
      </w:r>
    </w:p>
    <w:p w14:paraId="63156B7E" w14:textId="77777777" w:rsidR="00362110" w:rsidRPr="00DE7698" w:rsidRDefault="00362110" w:rsidP="00430F2A">
      <w:pPr>
        <w:jc w:val="both"/>
        <w:textAlignment w:val="baseline"/>
        <w:rPr>
          <w:color w:val="000000"/>
        </w:rPr>
      </w:pPr>
      <w:r w:rsidRPr="00DE7698">
        <w:rPr>
          <w:color w:val="000000"/>
        </w:rPr>
        <w:t xml:space="preserve">Cost to remove </w:t>
      </w:r>
      <w:proofErr w:type="gramStart"/>
      <w:r w:rsidRPr="00DE7698">
        <w:rPr>
          <w:color w:val="000000"/>
        </w:rPr>
        <w:t>them</w:t>
      </w:r>
      <w:proofErr w:type="gramEnd"/>
    </w:p>
    <w:p w14:paraId="7FD7ACA2" w14:textId="77777777" w:rsidR="00B6081C" w:rsidRPr="00DE7698" w:rsidRDefault="00B6081C" w:rsidP="00430F2A">
      <w:pPr>
        <w:jc w:val="both"/>
        <w:textAlignment w:val="baseline"/>
        <w:rPr>
          <w:color w:val="000000"/>
        </w:rPr>
      </w:pPr>
    </w:p>
    <w:p w14:paraId="5BD5C88F" w14:textId="77777777" w:rsidR="00B6081C" w:rsidRPr="00DE7698" w:rsidRDefault="00B6081C" w:rsidP="00430F2A">
      <w:pPr>
        <w:jc w:val="both"/>
        <w:textAlignment w:val="baseline"/>
        <w:rPr>
          <w:color w:val="000000"/>
        </w:rPr>
      </w:pPr>
      <w:r w:rsidRPr="00DE7698">
        <w:rPr>
          <w:color w:val="000000"/>
        </w:rPr>
        <w:t>Paragraph 3</w:t>
      </w:r>
    </w:p>
    <w:p w14:paraId="337BEDFE" w14:textId="77777777" w:rsidR="00B6081C" w:rsidRPr="00DE7698" w:rsidRDefault="00B6081C" w:rsidP="00430F2A">
      <w:pPr>
        <w:jc w:val="both"/>
        <w:textAlignment w:val="baseline"/>
        <w:rPr>
          <w:color w:val="000000"/>
        </w:rPr>
      </w:pPr>
      <w:r w:rsidRPr="00DE7698">
        <w:rPr>
          <w:color w:val="000000"/>
        </w:rPr>
        <w:t xml:space="preserve">When not removed there is potential to affect human </w:t>
      </w:r>
      <w:proofErr w:type="gramStart"/>
      <w:r w:rsidRPr="00DE7698">
        <w:rPr>
          <w:color w:val="000000"/>
        </w:rPr>
        <w:t>health</w:t>
      </w:r>
      <w:proofErr w:type="gramEnd"/>
    </w:p>
    <w:p w14:paraId="3465ED29" w14:textId="77777777" w:rsidR="00B6081C" w:rsidRPr="00DE7698" w:rsidRDefault="00B6081C" w:rsidP="00430F2A">
      <w:pPr>
        <w:jc w:val="both"/>
        <w:textAlignment w:val="baseline"/>
        <w:rPr>
          <w:color w:val="000000"/>
        </w:rPr>
      </w:pPr>
      <w:r w:rsidRPr="00DE7698">
        <w:rPr>
          <w:color w:val="000000"/>
        </w:rPr>
        <w:t xml:space="preserve">Leached </w:t>
      </w:r>
      <w:proofErr w:type="gramStart"/>
      <w:r w:rsidRPr="00DE7698">
        <w:rPr>
          <w:color w:val="000000"/>
        </w:rPr>
        <w:t>chemicals</w:t>
      </w:r>
      <w:proofErr w:type="gramEnd"/>
    </w:p>
    <w:p w14:paraId="45480719" w14:textId="77777777" w:rsidR="00B6081C" w:rsidRPr="00DE7698" w:rsidRDefault="00B6081C" w:rsidP="00430F2A">
      <w:pPr>
        <w:jc w:val="both"/>
        <w:textAlignment w:val="baseline"/>
        <w:rPr>
          <w:color w:val="000000"/>
        </w:rPr>
      </w:pPr>
      <w:r w:rsidRPr="00DE7698">
        <w:rPr>
          <w:color w:val="000000"/>
        </w:rPr>
        <w:t>Gases</w:t>
      </w:r>
    </w:p>
    <w:p w14:paraId="774535AD" w14:textId="77777777" w:rsidR="00B6081C" w:rsidRPr="00DE7698" w:rsidRDefault="00B6081C" w:rsidP="00430F2A">
      <w:pPr>
        <w:jc w:val="both"/>
        <w:textAlignment w:val="baseline"/>
        <w:rPr>
          <w:color w:val="000000"/>
        </w:rPr>
      </w:pPr>
      <w:r w:rsidRPr="00DE7698">
        <w:rPr>
          <w:color w:val="000000"/>
        </w:rPr>
        <w:t xml:space="preserve">Anoxic zones </w:t>
      </w:r>
    </w:p>
    <w:p w14:paraId="352927C2" w14:textId="77777777" w:rsidR="00B6081C" w:rsidRPr="00DE7698" w:rsidRDefault="00B6081C" w:rsidP="00430F2A">
      <w:pPr>
        <w:jc w:val="both"/>
        <w:textAlignment w:val="baseline"/>
        <w:rPr>
          <w:color w:val="000000"/>
        </w:rPr>
      </w:pPr>
    </w:p>
    <w:p w14:paraId="06E70556" w14:textId="77777777" w:rsidR="00B6081C" w:rsidRPr="00DE7698" w:rsidRDefault="00B6081C" w:rsidP="00430F2A">
      <w:pPr>
        <w:jc w:val="both"/>
        <w:textAlignment w:val="baseline"/>
        <w:rPr>
          <w:color w:val="000000"/>
        </w:rPr>
      </w:pPr>
      <w:r w:rsidRPr="00DE7698">
        <w:rPr>
          <w:color w:val="000000"/>
        </w:rPr>
        <w:t>Paragraph 4</w:t>
      </w:r>
    </w:p>
    <w:p w14:paraId="67C46F22" w14:textId="77777777" w:rsidR="00B6081C" w:rsidRPr="00DE7698" w:rsidRDefault="00B6081C" w:rsidP="00430F2A">
      <w:pPr>
        <w:jc w:val="both"/>
        <w:textAlignment w:val="baseline"/>
        <w:rPr>
          <w:color w:val="000000"/>
        </w:rPr>
      </w:pPr>
      <w:r w:rsidRPr="00DE7698">
        <w:rPr>
          <w:color w:val="000000"/>
        </w:rPr>
        <w:t>Anoxic zones on the coast</w:t>
      </w:r>
    </w:p>
    <w:p w14:paraId="75E862B6" w14:textId="77777777" w:rsidR="00B6081C" w:rsidRPr="00DE7698" w:rsidRDefault="00B6081C" w:rsidP="00430F2A">
      <w:pPr>
        <w:jc w:val="both"/>
        <w:textAlignment w:val="baseline"/>
        <w:rPr>
          <w:color w:val="000000"/>
        </w:rPr>
      </w:pPr>
      <w:r w:rsidRPr="00DE7698">
        <w:rPr>
          <w:color w:val="000000"/>
        </w:rPr>
        <w:t xml:space="preserve">Dead animals </w:t>
      </w:r>
      <w:proofErr w:type="gramStart"/>
      <w:r w:rsidRPr="00DE7698">
        <w:rPr>
          <w:color w:val="000000"/>
        </w:rPr>
        <w:t>as a result of</w:t>
      </w:r>
      <w:proofErr w:type="gramEnd"/>
      <w:r w:rsidRPr="00DE7698">
        <w:rPr>
          <w:color w:val="000000"/>
        </w:rPr>
        <w:t xml:space="preserve"> them</w:t>
      </w:r>
    </w:p>
    <w:p w14:paraId="6F1FC784" w14:textId="77777777" w:rsidR="00B6081C" w:rsidRPr="00DE7698" w:rsidRDefault="00B6081C" w:rsidP="00430F2A">
      <w:pPr>
        <w:jc w:val="both"/>
        <w:textAlignment w:val="baseline"/>
        <w:rPr>
          <w:color w:val="000000"/>
        </w:rPr>
      </w:pPr>
      <w:r w:rsidRPr="00DE7698">
        <w:rPr>
          <w:color w:val="000000"/>
        </w:rPr>
        <w:t xml:space="preserve">Some </w:t>
      </w:r>
      <w:proofErr w:type="spellStart"/>
      <w:r w:rsidRPr="00DE7698">
        <w:rPr>
          <w:color w:val="000000"/>
        </w:rPr>
        <w:t>unnafected</w:t>
      </w:r>
      <w:proofErr w:type="spellEnd"/>
      <w:r w:rsidRPr="00DE7698">
        <w:rPr>
          <w:color w:val="000000"/>
        </w:rPr>
        <w:t xml:space="preserve"> (turtles)</w:t>
      </w:r>
    </w:p>
    <w:p w14:paraId="31360645" w14:textId="77777777" w:rsidR="00B6081C" w:rsidRPr="00DE7698" w:rsidRDefault="00B6081C" w:rsidP="00430F2A">
      <w:pPr>
        <w:jc w:val="both"/>
        <w:textAlignment w:val="baseline"/>
        <w:rPr>
          <w:color w:val="000000"/>
        </w:rPr>
      </w:pPr>
      <w:r w:rsidRPr="00DE7698">
        <w:rPr>
          <w:color w:val="000000"/>
        </w:rPr>
        <w:t xml:space="preserve">More difficult to understand its impact when it is </w:t>
      </w:r>
      <w:proofErr w:type="gramStart"/>
      <w:r w:rsidRPr="00DE7698">
        <w:rPr>
          <w:color w:val="000000"/>
        </w:rPr>
        <w:t>removed</w:t>
      </w:r>
      <w:proofErr w:type="gramEnd"/>
      <w:r w:rsidRPr="00DE7698">
        <w:rPr>
          <w:color w:val="000000"/>
        </w:rPr>
        <w:t xml:space="preserve"> </w:t>
      </w:r>
    </w:p>
    <w:p w14:paraId="762028EA" w14:textId="77777777" w:rsidR="00B6081C" w:rsidRPr="00DE7698" w:rsidRDefault="00B6081C" w:rsidP="00430F2A">
      <w:pPr>
        <w:jc w:val="both"/>
        <w:textAlignment w:val="baseline"/>
        <w:rPr>
          <w:color w:val="000000"/>
        </w:rPr>
      </w:pPr>
    </w:p>
    <w:p w14:paraId="1BE0937C" w14:textId="77777777" w:rsidR="00430F2A" w:rsidRPr="00DE7698" w:rsidRDefault="00430F2A" w:rsidP="00430F2A">
      <w:pPr>
        <w:jc w:val="both"/>
        <w:textAlignment w:val="baseline"/>
        <w:rPr>
          <w:color w:val="000000"/>
        </w:rPr>
      </w:pPr>
      <w:r w:rsidRPr="00DE7698">
        <w:rPr>
          <w:color w:val="000000"/>
        </w:rPr>
        <w:t>Paragraph 5</w:t>
      </w:r>
    </w:p>
    <w:p w14:paraId="1186B658" w14:textId="77777777" w:rsidR="00430F2A" w:rsidRPr="00DE7698" w:rsidRDefault="00430F2A" w:rsidP="00430F2A">
      <w:pPr>
        <w:jc w:val="both"/>
        <w:textAlignment w:val="baseline"/>
        <w:rPr>
          <w:color w:val="000000"/>
        </w:rPr>
      </w:pPr>
      <w:r w:rsidRPr="00DE7698">
        <w:rPr>
          <w:color w:val="000000"/>
        </w:rPr>
        <w:t xml:space="preserve">Efforts to remove the seaweed have caused locals to move it to </w:t>
      </w:r>
      <w:proofErr w:type="gramStart"/>
      <w:r w:rsidRPr="00DE7698">
        <w:rPr>
          <w:color w:val="000000"/>
        </w:rPr>
        <w:t>forest</w:t>
      </w:r>
      <w:proofErr w:type="gramEnd"/>
    </w:p>
    <w:p w14:paraId="780E0D94" w14:textId="77777777" w:rsidR="00430F2A" w:rsidRPr="00DE7698" w:rsidRDefault="00430F2A" w:rsidP="00430F2A">
      <w:pPr>
        <w:jc w:val="both"/>
        <w:textAlignment w:val="baseline"/>
        <w:rPr>
          <w:color w:val="000000"/>
        </w:rPr>
      </w:pPr>
      <w:r w:rsidRPr="00DE7698">
        <w:rPr>
          <w:color w:val="000000"/>
        </w:rPr>
        <w:t>Potential impacts in the forest</w:t>
      </w:r>
    </w:p>
    <w:p w14:paraId="4E2BEF22" w14:textId="77777777" w:rsidR="00430F2A" w:rsidRPr="00DE7698" w:rsidRDefault="00430F2A" w:rsidP="00430F2A">
      <w:pPr>
        <w:jc w:val="both"/>
        <w:textAlignment w:val="baseline"/>
        <w:rPr>
          <w:color w:val="000000"/>
        </w:rPr>
      </w:pPr>
      <w:r w:rsidRPr="00DE7698">
        <w:rPr>
          <w:color w:val="000000"/>
        </w:rPr>
        <w:t>Fertilization</w:t>
      </w:r>
    </w:p>
    <w:p w14:paraId="0681DBAC" w14:textId="77777777" w:rsidR="00430F2A" w:rsidRPr="00DE7698" w:rsidRDefault="00430F2A" w:rsidP="00430F2A">
      <w:pPr>
        <w:jc w:val="both"/>
        <w:textAlignment w:val="baseline"/>
        <w:rPr>
          <w:color w:val="000000"/>
        </w:rPr>
      </w:pPr>
      <w:r w:rsidRPr="00DE7698">
        <w:rPr>
          <w:color w:val="000000"/>
        </w:rPr>
        <w:t>Aggregation</w:t>
      </w:r>
    </w:p>
    <w:p w14:paraId="0AD93AE1" w14:textId="77777777" w:rsidR="00430F2A" w:rsidRPr="00DE7698" w:rsidRDefault="00430F2A" w:rsidP="000E56DB">
      <w:pPr>
        <w:spacing w:line="480" w:lineRule="auto"/>
        <w:jc w:val="both"/>
        <w:textAlignment w:val="baseline"/>
        <w:rPr>
          <w:color w:val="000000"/>
        </w:rPr>
      </w:pPr>
    </w:p>
    <w:p w14:paraId="0FF33532" w14:textId="77777777" w:rsidR="00362110" w:rsidRPr="00DE7698" w:rsidRDefault="00362110" w:rsidP="000E56DB">
      <w:pPr>
        <w:spacing w:line="480" w:lineRule="auto"/>
        <w:jc w:val="both"/>
        <w:textAlignment w:val="baseline"/>
        <w:rPr>
          <w:color w:val="000000"/>
        </w:rPr>
      </w:pPr>
    </w:p>
    <w:p w14:paraId="333916D5" w14:textId="77777777" w:rsidR="009174EF" w:rsidRPr="00DE7698" w:rsidRDefault="009174EF" w:rsidP="000E56DB">
      <w:pPr>
        <w:spacing w:line="480" w:lineRule="auto"/>
        <w:jc w:val="both"/>
        <w:textAlignment w:val="baseline"/>
        <w:rPr>
          <w:color w:val="000000"/>
        </w:rPr>
      </w:pPr>
    </w:p>
    <w:p w14:paraId="72EF1038" w14:textId="09D3BC8A" w:rsidR="001B7145" w:rsidRPr="00DE7698" w:rsidRDefault="00D4021A" w:rsidP="001B7145">
      <w:pPr>
        <w:spacing w:line="480" w:lineRule="auto"/>
        <w:ind w:firstLine="720"/>
        <w:jc w:val="both"/>
        <w:textAlignment w:val="baseline"/>
        <w:rPr>
          <w:color w:val="000000" w:themeColor="text1"/>
        </w:rPr>
      </w:pPr>
      <w:r w:rsidRPr="00DE7698">
        <w:rPr>
          <w:color w:val="000000" w:themeColor="text1"/>
        </w:rPr>
        <w:lastRenderedPageBreak/>
        <w:t xml:space="preserve">Macroalgae blooms have </w:t>
      </w:r>
      <w:r w:rsidRPr="00DE7698">
        <w:rPr>
          <w:color w:val="000000" w:themeColor="text1"/>
        </w:rPr>
        <w:t>increased worldwide</w:t>
      </w:r>
      <w:r w:rsidRPr="00DE7698">
        <w:rPr>
          <w:color w:val="000000" w:themeColor="text1"/>
        </w:rPr>
        <w:t xml:space="preserve">, presenting challenges to economies and </w:t>
      </w:r>
      <w:r w:rsidRPr="00DE7698">
        <w:rPr>
          <w:color w:val="000000" w:themeColor="text1"/>
        </w:rPr>
        <w:t xml:space="preserve">threatening </w:t>
      </w:r>
      <w:r w:rsidRPr="00DE7698">
        <w:rPr>
          <w:color w:val="000000" w:themeColor="text1"/>
        </w:rPr>
        <w:t xml:space="preserve">biodiversity across multiple countries </w:t>
      </w:r>
      <w:r w:rsidRPr="00DE7698">
        <w:rPr>
          <w:color w:val="000000"/>
        </w:rPr>
        <w:fldChar w:fldCharType="begin"/>
      </w:r>
      <w:r w:rsidR="003057DE" w:rsidRPr="00DE7698">
        <w:rPr>
          <w:color w:val="000000"/>
        </w:rPr>
        <w:instrText xml:space="preserve"> ADDIN ZOTERO_ITEM CSL_CITATION {"citationID":"vOXLKOQv","properties":{"formattedCitation":"(Lapointe 1997, Teichberg et al. 2010, Smetacek and Zingone 2013, Rodr\\uc0\\u237{}guez-Mart\\uc0\\u237{}nez et al. 2023)","plainCitation":"(Lapointe 1997, Teichberg et al. 2010, Smetacek and Zingone 2013, Rodríguez-Martínez et al. 2023)","noteIndex":0},"citationItems":[{"id":1417,"uris":["http://zotero.org/users/6486635/items/QWNC3KF7"],"itemData":{"id":1417,"type":"article-journal","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 : N : P ratios, and tissue 15N: 14N (6”N) ratios. In both locations, concentrations of dissolved inorganic nitrogen (DIN) and soluble reactive phosphorus (SRP) exceeded nutrient thresholds (- 1.O PM DIN, 0.1 PM SRP) noted to sustain macroalgal blooms on Caribbean coral reefs. High seawater DIN : SRP ratios, alkaline phosphatase activity, and tissue C : P and N : 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 (photosynthetic capacity at light saturation) of the chlorophyte Chaetomorpha Zinumin Jamaica compared to DIN enrichment that increased (x (the photosynthetic efficiency under low irradiance) of the deeper growing chlorophyte Codium isthmocladum in southeast Florida. Increased DIN concentrations were associated with reduced salinity on both reefs, indicating submarine groundwatcr discharge was a significant source of DIN. Elevated S15N values of C. isthmocladum tissue further pointed to wastewater DIN as a source of nitrogen contributing to the blooms in southeast Florida.","container-title":"Limnology and Oceanography","DOI":"10.4319/lo.1997.42.5_part_2.1119","ISSN":"0024-3590, 1939-5590","issue":"5part2","journalAbbreviation":"Limnology &amp; Oceanography","language":"en","page":"1119-1131","source":"DOI.org (Crossref)","title":"Nutrient thresholds for bottom‐up control of macroalgal blooms on coral reefs in Jamaica and southeast Florida","volume":"42","author":[{"family":"Lapointe","given":"Brian E."}],"issued":{"date-parts":[["1997",7]]}}},{"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rPr>
        <w:fldChar w:fldCharType="separate"/>
      </w:r>
      <w:r w:rsidR="003057DE" w:rsidRPr="00DE7698">
        <w:rPr>
          <w:color w:val="000000"/>
        </w:rPr>
        <w:t xml:space="preserve">(Lapointe 1997, </w:t>
      </w:r>
      <w:proofErr w:type="spellStart"/>
      <w:r w:rsidR="003057DE" w:rsidRPr="00DE7698">
        <w:rPr>
          <w:color w:val="000000"/>
        </w:rPr>
        <w:t>Teichberg</w:t>
      </w:r>
      <w:proofErr w:type="spellEnd"/>
      <w:r w:rsidR="003057DE" w:rsidRPr="00DE7698">
        <w:rPr>
          <w:color w:val="000000"/>
        </w:rPr>
        <w:t xml:space="preserve"> et al. 2010, </w:t>
      </w:r>
      <w:proofErr w:type="spellStart"/>
      <w:r w:rsidR="003057DE" w:rsidRPr="00DE7698">
        <w:rPr>
          <w:color w:val="000000"/>
        </w:rPr>
        <w:t>Smetacek</w:t>
      </w:r>
      <w:proofErr w:type="spellEnd"/>
      <w:r w:rsidR="003057DE" w:rsidRPr="00DE7698">
        <w:rPr>
          <w:color w:val="000000"/>
        </w:rPr>
        <w:t xml:space="preserve"> and </w:t>
      </w:r>
      <w:proofErr w:type="spellStart"/>
      <w:r w:rsidR="003057DE" w:rsidRPr="00DE7698">
        <w:rPr>
          <w:color w:val="000000"/>
        </w:rPr>
        <w:t>Zingone</w:t>
      </w:r>
      <w:proofErr w:type="spellEnd"/>
      <w:r w:rsidR="003057DE" w:rsidRPr="00DE7698">
        <w:rPr>
          <w:color w:val="000000"/>
        </w:rPr>
        <w:t xml:space="preserve"> 2013, Rodríguez-Martínez et al. 2023)</w:t>
      </w:r>
      <w:r w:rsidRPr="00DE7698">
        <w:rPr>
          <w:color w:val="000000"/>
        </w:rPr>
        <w:fldChar w:fldCharType="end"/>
      </w:r>
      <w:r w:rsidRPr="00DE7698">
        <w:rPr>
          <w:color w:val="000000" w:themeColor="text1"/>
        </w:rPr>
        <w:t xml:space="preserve">. </w:t>
      </w:r>
      <w:r w:rsidR="009B5A53" w:rsidRPr="00DE7698">
        <w:rPr>
          <w:color w:val="000000" w:themeColor="text1"/>
        </w:rPr>
        <w:t>P</w:t>
      </w:r>
      <w:r w:rsidR="009B5A53" w:rsidRPr="00DE7698">
        <w:rPr>
          <w:color w:val="000000" w:themeColor="text1"/>
        </w:rPr>
        <w:t>opulation</w:t>
      </w:r>
      <w:r w:rsidR="009B5A53" w:rsidRPr="00DE7698">
        <w:rPr>
          <w:color w:val="000000" w:themeColor="text1"/>
        </w:rPr>
        <w:t xml:space="preserve"> growth</w:t>
      </w:r>
      <w:r w:rsidR="009B5A53" w:rsidRPr="00DE7698">
        <w:rPr>
          <w:color w:val="000000" w:themeColor="text1"/>
        </w:rPr>
        <w:t xml:space="preserve"> and urbanization ha</w:t>
      </w:r>
      <w:r w:rsidR="009B5A53" w:rsidRPr="00DE7698">
        <w:rPr>
          <w:color w:val="000000" w:themeColor="text1"/>
        </w:rPr>
        <w:t>s</w:t>
      </w:r>
      <w:r w:rsidR="009B5A53" w:rsidRPr="00DE7698">
        <w:rPr>
          <w:color w:val="000000" w:themeColor="text1"/>
        </w:rPr>
        <w:t xml:space="preserve"> resulted in escalated </w:t>
      </w:r>
      <w:r w:rsidR="009B5A53" w:rsidRPr="00DE7698">
        <w:rPr>
          <w:color w:val="000000" w:themeColor="text1"/>
        </w:rPr>
        <w:t>nutrient</w:t>
      </w:r>
      <w:r w:rsidR="009B5A53" w:rsidRPr="00DE7698">
        <w:rPr>
          <w:color w:val="000000" w:themeColor="text1"/>
        </w:rPr>
        <w:t xml:space="preserve"> inputs into coastal waters, consequently amplifying</w:t>
      </w:r>
      <w:r w:rsidR="009B5A53" w:rsidRPr="00DE7698">
        <w:rPr>
          <w:color w:val="000000" w:themeColor="text1"/>
        </w:rPr>
        <w:t xml:space="preserve"> eutrophication </w:t>
      </w:r>
      <w:r w:rsidR="003057DE" w:rsidRPr="00DE7698">
        <w:rPr>
          <w:color w:val="000000" w:themeColor="text1"/>
        </w:rPr>
        <w:t xml:space="preserve">leading to macroalgae blooms </w:t>
      </w:r>
      <w:r w:rsidR="003057DE" w:rsidRPr="00DE7698">
        <w:rPr>
          <w:color w:val="000000" w:themeColor="text1"/>
        </w:rPr>
        <w:fldChar w:fldCharType="begin"/>
      </w:r>
      <w:r w:rsidR="003057DE" w:rsidRPr="00DE7698">
        <w:rPr>
          <w:color w:val="000000" w:themeColor="text1"/>
        </w:rPr>
        <w:instrText xml:space="preserve"> ADDIN ZOTERO_ITEM CSL_CITATION {"citationID":"G4Boonvx","properties":{"formattedCitation":"(Teichberg et al. 2010)","plainCitation":"(Teichberg et al. 2010)","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schema":"https://github.com/citation-style-language/schema/raw/master/csl-citation.json"} </w:instrText>
      </w:r>
      <w:r w:rsidR="003057DE" w:rsidRPr="00DE7698">
        <w:rPr>
          <w:color w:val="000000" w:themeColor="text1"/>
        </w:rPr>
        <w:fldChar w:fldCharType="separate"/>
      </w:r>
      <w:r w:rsidR="003057DE" w:rsidRPr="00DE7698">
        <w:rPr>
          <w:noProof/>
          <w:color w:val="000000" w:themeColor="text1"/>
        </w:rPr>
        <w:t>(Teichberg et al. 2010)</w:t>
      </w:r>
      <w:r w:rsidR="003057DE" w:rsidRPr="00DE7698">
        <w:rPr>
          <w:color w:val="000000" w:themeColor="text1"/>
        </w:rPr>
        <w:fldChar w:fldCharType="end"/>
      </w:r>
      <w:r w:rsidR="009B5A53" w:rsidRPr="00DE7698">
        <w:rPr>
          <w:color w:val="000000" w:themeColor="text1"/>
        </w:rPr>
        <w:t xml:space="preserve">. </w:t>
      </w:r>
      <w:r w:rsidR="007B6679" w:rsidRPr="00DE7698">
        <w:rPr>
          <w:color w:val="000000" w:themeColor="text1"/>
        </w:rPr>
        <w:t>Beach</w:t>
      </w:r>
      <w:r w:rsidR="002A1F78" w:rsidRPr="00DE7698">
        <w:rPr>
          <w:color w:val="000000" w:themeColor="text1"/>
        </w:rPr>
        <w:t xml:space="preserve">-cast macroalgae </w:t>
      </w:r>
      <w:r w:rsidR="00DE6FE2" w:rsidRPr="00DE7698">
        <w:rPr>
          <w:color w:val="000000" w:themeColor="text1"/>
        </w:rPr>
        <w:t xml:space="preserve">that </w:t>
      </w:r>
      <w:r w:rsidR="002A1F78" w:rsidRPr="00DE7698">
        <w:rPr>
          <w:color w:val="000000" w:themeColor="text1"/>
        </w:rPr>
        <w:t xml:space="preserve">accumulate along shorelines </w:t>
      </w:r>
      <w:r w:rsidR="004858DA" w:rsidRPr="00DE7698">
        <w:rPr>
          <w:color w:val="000000" w:themeColor="text1"/>
        </w:rPr>
        <w:t>and</w:t>
      </w:r>
      <w:r w:rsidR="002A1F78" w:rsidRPr="00DE7698">
        <w:rPr>
          <w:color w:val="000000" w:themeColor="text1"/>
        </w:rPr>
        <w:t xml:space="preserve"> can obliterate coastal life by creating anoxic conditions</w:t>
      </w:r>
      <w:r w:rsidR="004858DA" w:rsidRPr="00DE7698">
        <w:rPr>
          <w:color w:val="000000" w:themeColor="text1"/>
        </w:rPr>
        <w:t xml:space="preserve">, shading benthic taxa, and changing water chemistry </w:t>
      </w:r>
      <w:r w:rsidR="004858DA" w:rsidRPr="00DE7698">
        <w:rPr>
          <w:color w:val="000000" w:themeColor="text1"/>
        </w:rPr>
        <w:fldChar w:fldCharType="begin"/>
      </w:r>
      <w:r w:rsidR="004858DA" w:rsidRPr="00DE7698">
        <w:rPr>
          <w:color w:val="000000" w:themeColor="text1"/>
        </w:rPr>
        <w:instrText xml:space="preserve"> ADDIN ZOTERO_ITEM CSL_CITATION {"citationID":"IzKUjzmM","properties":{"formattedCitation":"(Hauxwell et al. 2001, Teichberg et al. 2010, Van Tussenbroek et al. 2017, Rodr\\uc0\\u237{}guez-Mart\\uc0\\u237{}nez et al. 2019)","plainCitation":"(Hauxwell et al. 2001, Teichberg et al. 2010, Van Tussenbroek et al. 2017, Rodríguez-Martínez et al. 2019)","noteIndex":0},"citationItems":[{"id":1421,"uris":["http://zotero.org/users/6486635/items/A38HBANA"],"itemData":{"id":1421,"type":"article-journal","abstract":"Loss of eelgrass (Zostera marina) habitat from temperate estuaries worldwide often coincides with increased macroalgal accumulations resulting from increased delivery of anthropogenic nitrogen. We conducted macroalgal enclosure/exclosure experiments during summer 1998 within eelgrass populations in two estuaries of Waquoit Bay, Massachusetts, USA, to evaluate how increased macroalgal biomass affects density, recruitment, growth rate, and production of eelgrass. One estuary featured a low nitrogen loading rate and sustained a relatively pristine eelgrass population with a 2 cm high macroalgal canopy. The other estuary had a sixfold higher nitrogen loading rate and a declining eelgrass population with a 9 cm high macroalgal canopy. Experimental units were 1 3 1 m plots of eelgrass fenced within 50 cm high plastic mesh that excluded or included macroalgae at canopy heights ranging from 0 to 25 cm. In both estuaries, rates of eelgrass loss increased, largely a result of decreased recruitment, and growth rates decreased (due to decreased rates of leaf appearance) with increasing macroalgal canopy height. Aboveground summer production in both estuaries decreased exponentially as macroalgal canopy heights increased. We conclude that macroalgal cover is a proximate cause for loss of eelgrass in the higher N estuary since, upon removal of macroalgae, we observed an increase in shoot density, a 55% increase in summer growth, and a 500% increase in summer aboveground net production. Based on summer growth data and density of shoots in our experimental plots the following spring, we suggest that the negative impacts of macroalgal canopies persist, but also that eelgrass recovery upon removal of macroalgae may be possible.","container-title":"Ecology","DOI":"10.1890/0012-9658(2001)082[1007:MCCTEZ]2.0.CO;2","ISSN":"0012-9658","issue":"4","journalAbbreviation":"Ecology","language":"en","page":"1007-1022","source":"DOI.org (Crossref)","title":"MACROALGAL CANOPIES CONTRIBUTE TO EELGRASS ( &lt;i&gt;ZOSTERA MARINA&lt;/i&gt; ) DECLINE IN TEMPERATE ESTUARINE ECOSYSTEMS","volume":"82","author":[{"family":"Hauxwell","given":"Jennifer"},{"family":"Cebrián","given":"Just"},{"family":"Furlong","given":"Christopher"},{"family":"Valiela","given":"Ivan"}],"issued":{"date-parts":[["2001",4]]}}},{"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4858DA" w:rsidRPr="00DE7698">
        <w:rPr>
          <w:color w:val="000000" w:themeColor="text1"/>
        </w:rPr>
        <w:fldChar w:fldCharType="separate"/>
      </w:r>
      <w:r w:rsidR="004858DA" w:rsidRPr="00DE7698">
        <w:rPr>
          <w:color w:val="000000"/>
        </w:rPr>
        <w:t>(</w:t>
      </w:r>
      <w:proofErr w:type="spellStart"/>
      <w:r w:rsidR="004858DA" w:rsidRPr="00DE7698">
        <w:rPr>
          <w:color w:val="000000"/>
        </w:rPr>
        <w:t>Hauxwell</w:t>
      </w:r>
      <w:proofErr w:type="spellEnd"/>
      <w:r w:rsidR="004858DA" w:rsidRPr="00DE7698">
        <w:rPr>
          <w:color w:val="000000"/>
        </w:rPr>
        <w:t xml:space="preserve"> et al. 2001, </w:t>
      </w:r>
      <w:proofErr w:type="spellStart"/>
      <w:r w:rsidR="004858DA" w:rsidRPr="00DE7698">
        <w:rPr>
          <w:color w:val="000000"/>
        </w:rPr>
        <w:t>Teichberg</w:t>
      </w:r>
      <w:proofErr w:type="spellEnd"/>
      <w:r w:rsidR="004858DA" w:rsidRPr="00DE7698">
        <w:rPr>
          <w:color w:val="000000"/>
        </w:rPr>
        <w:t xml:space="preserve"> et al. 2010, Van </w:t>
      </w:r>
      <w:proofErr w:type="spellStart"/>
      <w:r w:rsidR="004858DA" w:rsidRPr="00DE7698">
        <w:rPr>
          <w:color w:val="000000"/>
        </w:rPr>
        <w:t>Tussenbroek</w:t>
      </w:r>
      <w:proofErr w:type="spellEnd"/>
      <w:r w:rsidR="004858DA" w:rsidRPr="00DE7698">
        <w:rPr>
          <w:color w:val="000000"/>
        </w:rPr>
        <w:t xml:space="preserve"> et al. 2017, Rodríguez-Martínez et al. 2019)</w:t>
      </w:r>
      <w:r w:rsidR="004858DA" w:rsidRPr="00DE7698">
        <w:rPr>
          <w:color w:val="000000" w:themeColor="text1"/>
        </w:rPr>
        <w:fldChar w:fldCharType="end"/>
      </w:r>
      <w:r w:rsidR="004858DA" w:rsidRPr="00DE7698">
        <w:rPr>
          <w:color w:val="000000" w:themeColor="text1"/>
        </w:rPr>
        <w:t xml:space="preserve">. </w:t>
      </w:r>
      <w:r w:rsidR="00DE6FE2" w:rsidRPr="00DE7698">
        <w:rPr>
          <w:color w:val="000000" w:themeColor="text1"/>
        </w:rPr>
        <w:t xml:space="preserve">Furthermore, </w:t>
      </w:r>
      <w:r w:rsidR="00573CEB" w:rsidRPr="00DE7698">
        <w:rPr>
          <w:color w:val="000000" w:themeColor="text1"/>
        </w:rPr>
        <w:t xml:space="preserve">macroalgae blooms </w:t>
      </w:r>
      <w:r w:rsidR="00DE6FE2" w:rsidRPr="00DE7698">
        <w:rPr>
          <w:color w:val="000000" w:themeColor="text1"/>
        </w:rPr>
        <w:t xml:space="preserve">can clog fishing nets, impede the passage of boats, and produce foul odors that can be a </w:t>
      </w:r>
      <w:r w:rsidR="00573CEB" w:rsidRPr="00DE7698">
        <w:rPr>
          <w:color w:val="000000" w:themeColor="text1"/>
        </w:rPr>
        <w:t>nuisance</w:t>
      </w:r>
      <w:r w:rsidR="00DE6FE2" w:rsidRPr="00DE7698">
        <w:rPr>
          <w:color w:val="000000" w:themeColor="text1"/>
        </w:rPr>
        <w:t xml:space="preserve"> and may</w:t>
      </w:r>
      <w:r w:rsidR="00573CEB" w:rsidRPr="00DE7698">
        <w:rPr>
          <w:color w:val="000000" w:themeColor="text1"/>
        </w:rPr>
        <w:t xml:space="preserve"> contribute to human health issues from hydrogen sulfide inhalation when left to decompose on the shore </w:t>
      </w:r>
      <w:r w:rsidR="00573CEB" w:rsidRPr="00DE7698">
        <w:rPr>
          <w:color w:val="000000" w:themeColor="text1"/>
        </w:rPr>
        <w:fldChar w:fldCharType="begin"/>
      </w:r>
      <w:r w:rsidR="00573CEB" w:rsidRPr="00DE7698">
        <w:rPr>
          <w:color w:val="000000" w:themeColor="text1"/>
        </w:rPr>
        <w:instrText xml:space="preserve"> ADDIN ZOTERO_ITEM CSL_CITATION {"citationID":"8hxr97wA","properties":{"formattedCitation":"(Teichberg et al. 2010, Smetacek and Zingone 2013, Resiere et al. 2021, Rodr\\uc0\\u237{}guez-Mart\\uc0\\u237{}nez et al. 2023)","plainCitation":"(Teichberg et al. 2010, Smetacek and Zingone 2013, Resiere et al. 2021, Rodríguez-Martínez et al. 2023)","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23,"uris":["http://zotero.org/users/6486635/items/63JHFRQU"],"itemData":{"id":1423,"type":"article-journal","abstract":"Background: Since 2011, there have been ongoing massive unexplained increases of sargassum seaweed strandings along the coastlines of Caribbean countries. The objective of our study was to describe the clinical characteristics of patients exposed to noxious emissions of decomposing sargassum seaweed.","container-title":"Clinical Toxicology","DOI":"10.1080/15563650.2020.1789162","ISSN":"1556-3650, 1556-9519","issue":"3","journalAbbreviation":"Clinical Toxicology","language":"en","page":"215-223","source":"DOI.org (Crossref)","title":"Sargassum seaweed health menace in the Caribbean: clinical characteristics of a population exposed to hydrogen sulfide during the 2018 massive stranding","title-short":"Sargassum seaweed health menace in the Caribbean","volume":"59","author":[{"family":"Resiere","given":"Dabor"},{"family":"Mehdaoui","given":"Hossein"},{"family":"Florentin","given":"Jonathan"},{"family":"Gueye","given":"Papa"},{"family":"Lebrun","given":"Thierry"},{"family":"Blateau","given":"Alain"},{"family":"Viguier","given":"Jerome"},{"family":"Valentino","given":"Ruddy"},{"family":"Brouste","given":"Yannick"},{"family":"Kallel","given":"Hatem"},{"family":"Megarbane","given":"Bruno"},{"family":"Cabie","given":"André"},{"family":"Banydeen","given":"Rishika"},{"family":"Neviere","given":"Remi"}],"issued":{"date-parts":[["2021",3,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573CEB" w:rsidRPr="00DE7698">
        <w:rPr>
          <w:color w:val="000000" w:themeColor="text1"/>
        </w:rPr>
        <w:fldChar w:fldCharType="separate"/>
      </w:r>
      <w:r w:rsidR="00573CEB" w:rsidRPr="00DE7698">
        <w:rPr>
          <w:color w:val="000000"/>
        </w:rPr>
        <w:t>(</w:t>
      </w:r>
      <w:proofErr w:type="spellStart"/>
      <w:r w:rsidR="00573CEB" w:rsidRPr="00DE7698">
        <w:rPr>
          <w:color w:val="000000"/>
        </w:rPr>
        <w:t>Teichberg</w:t>
      </w:r>
      <w:proofErr w:type="spellEnd"/>
      <w:r w:rsidR="00573CEB" w:rsidRPr="00DE7698">
        <w:rPr>
          <w:color w:val="000000"/>
        </w:rPr>
        <w:t xml:space="preserve"> et al. 2010, </w:t>
      </w:r>
      <w:proofErr w:type="spellStart"/>
      <w:r w:rsidR="00573CEB" w:rsidRPr="00DE7698">
        <w:rPr>
          <w:color w:val="000000"/>
        </w:rPr>
        <w:t>Smetacek</w:t>
      </w:r>
      <w:proofErr w:type="spellEnd"/>
      <w:r w:rsidR="00573CEB" w:rsidRPr="00DE7698">
        <w:rPr>
          <w:color w:val="000000"/>
        </w:rPr>
        <w:t xml:space="preserve"> and </w:t>
      </w:r>
      <w:proofErr w:type="spellStart"/>
      <w:r w:rsidR="00573CEB" w:rsidRPr="00DE7698">
        <w:rPr>
          <w:color w:val="000000"/>
        </w:rPr>
        <w:t>Zingone</w:t>
      </w:r>
      <w:proofErr w:type="spellEnd"/>
      <w:r w:rsidR="00573CEB" w:rsidRPr="00DE7698">
        <w:rPr>
          <w:color w:val="000000"/>
        </w:rPr>
        <w:t xml:space="preserve"> 2013, </w:t>
      </w:r>
      <w:proofErr w:type="spellStart"/>
      <w:r w:rsidR="00573CEB" w:rsidRPr="00DE7698">
        <w:rPr>
          <w:color w:val="000000"/>
        </w:rPr>
        <w:t>Resiere</w:t>
      </w:r>
      <w:proofErr w:type="spellEnd"/>
      <w:r w:rsidR="00573CEB" w:rsidRPr="00DE7698">
        <w:rPr>
          <w:color w:val="000000"/>
        </w:rPr>
        <w:t xml:space="preserve"> et al. 2021, Rodríguez-Martínez et al. 2023)</w:t>
      </w:r>
      <w:r w:rsidR="00573CEB" w:rsidRPr="00DE7698">
        <w:rPr>
          <w:color w:val="000000" w:themeColor="text1"/>
        </w:rPr>
        <w:fldChar w:fldCharType="end"/>
      </w:r>
      <w:r w:rsidR="00573CEB" w:rsidRPr="00DE7698">
        <w:rPr>
          <w:color w:val="000000" w:themeColor="text1"/>
        </w:rPr>
        <w:t xml:space="preserve">. However, </w:t>
      </w:r>
      <w:r w:rsidR="00DA7331" w:rsidRPr="00DE7698">
        <w:rPr>
          <w:color w:val="000000" w:themeColor="text1"/>
        </w:rPr>
        <w:t xml:space="preserve">we still lack a full understanding of the impacts of the decomposing biomass on the ecology of locations where it is discarded after it is removed from beaches. Here, we look at the impacts of macroalgae </w:t>
      </w:r>
      <w:r w:rsidR="001A51B2" w:rsidRPr="00DE7698">
        <w:rPr>
          <w:color w:val="000000" w:themeColor="text1"/>
        </w:rPr>
        <w:t>decomposition on beaches and nearby forests dump sites using manipulative experiments to assess responses by flora and fauna in recipient habitats.</w:t>
      </w:r>
    </w:p>
    <w:p w14:paraId="31E450DB" w14:textId="77777777" w:rsidR="00B32631" w:rsidRPr="00DE7698" w:rsidRDefault="00B32631" w:rsidP="00D4021A">
      <w:pPr>
        <w:spacing w:line="480" w:lineRule="auto"/>
        <w:ind w:firstLine="720"/>
        <w:jc w:val="both"/>
        <w:textAlignment w:val="baseline"/>
        <w:rPr>
          <w:color w:val="000000" w:themeColor="text1"/>
        </w:rPr>
      </w:pPr>
    </w:p>
    <w:p w14:paraId="517DF6C3" w14:textId="7522B820" w:rsidR="007142C5" w:rsidRPr="00DE7698" w:rsidRDefault="00D4021A" w:rsidP="005B2CD1">
      <w:pPr>
        <w:spacing w:line="480" w:lineRule="auto"/>
        <w:ind w:firstLine="720"/>
        <w:jc w:val="both"/>
        <w:textAlignment w:val="baseline"/>
        <w:rPr>
          <w:color w:val="000000" w:themeColor="text1"/>
        </w:rPr>
      </w:pPr>
      <w:r w:rsidRPr="00DE7698">
        <w:rPr>
          <w:color w:val="000000" w:themeColor="text1"/>
        </w:rPr>
        <w:t xml:space="preserve">Since 2011, the shores of West Africa, Caribbean islands, and the Gulf of Mexico have experienced unusually elevated quantities of </w:t>
      </w:r>
      <w:r w:rsidRPr="00DE7698">
        <w:rPr>
          <w:i/>
          <w:iCs/>
          <w:color w:val="000000" w:themeColor="text1"/>
        </w:rPr>
        <w:t>Sargassum spp.</w:t>
      </w:r>
      <w:r w:rsidRPr="00DE7698">
        <w:rPr>
          <w:color w:val="000000" w:themeColor="text1"/>
        </w:rPr>
        <w:t xml:space="preserve"> biomass (</w:t>
      </w:r>
      <w:r w:rsidRPr="00DE7698">
        <w:rPr>
          <w:i/>
          <w:iCs/>
          <w:color w:val="000000" w:themeColor="text1"/>
        </w:rPr>
        <w:t xml:space="preserve">S. </w:t>
      </w:r>
      <w:proofErr w:type="spellStart"/>
      <w:r w:rsidRPr="00DE7698">
        <w:rPr>
          <w:i/>
          <w:iCs/>
          <w:color w:val="000000" w:themeColor="text1"/>
        </w:rPr>
        <w:t>fluitans</w:t>
      </w:r>
      <w:proofErr w:type="spellEnd"/>
      <w:r w:rsidRPr="00DE7698">
        <w:rPr>
          <w:i/>
          <w:iCs/>
          <w:color w:val="000000" w:themeColor="text1"/>
        </w:rPr>
        <w:t xml:space="preserve"> and S. </w:t>
      </w:r>
      <w:proofErr w:type="spellStart"/>
      <w:r w:rsidRPr="00DE7698">
        <w:rPr>
          <w:i/>
          <w:iCs/>
          <w:color w:val="000000" w:themeColor="text1"/>
        </w:rPr>
        <w:t>natans</w:t>
      </w:r>
      <w:proofErr w:type="spellEnd"/>
      <w:r w:rsidRPr="00DE7698">
        <w:rPr>
          <w:color w:val="000000" w:themeColor="text1"/>
        </w:rPr>
        <w:t xml:space="preserve">; hereafter referred to as </w:t>
      </w:r>
      <w:r w:rsidR="009E48A6" w:rsidRPr="00DE7698">
        <w:rPr>
          <w:color w:val="000000" w:themeColor="text1"/>
        </w:rPr>
        <w:t>Sargasso</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V4Nq7bgs","properties":{"formattedCitation":"(Gower et al. 2013, Rodr\\uc0\\u237{}guez-Mart\\uc0\\u237{}nez et al. 2020, Ch\\uc0\\u225{}vez et al. 2020)","plainCitation":"(Gower et al. 2013, Rodríguez-Martínez et al. 2020, Chávez et al. 2020)","noteIndex":0},"citationItems":[{"id":1398,"uris":["http://zotero.org/users/6486635/items/K9IJMTF3"],"itemData":{"id":1398,"type":"article-journal","container-title":"Remote Sensing Letters","DOI":"10.1080/2150704X.2013.796433","ISSN":"2150-704X, 2150-7058","issue":"8","journalAbbreviation":"Remote Sensing Letters","language":"en","page":"764-773","source":"DOI.org (Crossref)","title":"Satellite images suggest a new &lt;i&gt;Sargassum&lt;/i&gt; source region in 2011","volume":"4","author":[{"family":"Gower","given":"Jim"},{"family":"Young","given":"Erika"},{"family":"King","given":"Stephanie"}],"issued":{"date-parts":[["2013",8]]}}},{"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Pr="00DE7698">
        <w:rPr>
          <w:rFonts w:ascii="Cambria Math" w:hAnsi="Cambria Math" w:cs="Cambria Math"/>
          <w:color w:val="000000" w:themeColor="text1"/>
        </w:rPr>
        <w:instrText>∼</w:instrText>
      </w:r>
      <w:r w:rsidRPr="00DE7698">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DE7698">
        <w:rPr>
          <w:color w:val="000000"/>
        </w:rPr>
        <w:t>Gower et al. 2013, Rodríguez-Martínez et al. 2020, Chávez et al. 2020)</w:t>
      </w:r>
      <w:r w:rsidRPr="00DE7698">
        <w:rPr>
          <w:color w:val="000000" w:themeColor="text1"/>
        </w:rPr>
        <w:fldChar w:fldCharType="end"/>
      </w:r>
      <w:r w:rsidRPr="00DE7698">
        <w:rPr>
          <w:color w:val="000000" w:themeColor="text1"/>
        </w:rPr>
        <w:t xml:space="preserve">. </w:t>
      </w:r>
      <w:r w:rsidR="000E56DB" w:rsidRPr="00DE7698">
        <w:rPr>
          <w:color w:val="000000" w:themeColor="text1"/>
        </w:rPr>
        <w:t xml:space="preserve">Floating aggregations of </w:t>
      </w:r>
      <w:r w:rsidR="009E48A6" w:rsidRPr="00DE7698">
        <w:rPr>
          <w:color w:val="000000" w:themeColor="text1"/>
        </w:rPr>
        <w:t>Sargasso</w:t>
      </w:r>
      <w:r w:rsidR="000E56DB" w:rsidRPr="00DE7698">
        <w:rPr>
          <w:color w:val="000000" w:themeColor="text1"/>
        </w:rPr>
        <w:t xml:space="preserve"> form extensive patches across the tropical and subtropical North Atlantic</w:t>
      </w:r>
      <w:r w:rsidR="00A276A0" w:rsidRPr="00DE7698">
        <w:rPr>
          <w:color w:val="000000" w:themeColor="text1"/>
        </w:rPr>
        <w:t xml:space="preserve"> </w:t>
      </w:r>
      <w:r w:rsidR="000E56DB" w:rsidRPr="00DE7698">
        <w:rPr>
          <w:color w:val="000000" w:themeColor="text1"/>
        </w:rPr>
        <w:fldChar w:fldCharType="begin"/>
      </w:r>
      <w:r w:rsidR="000E56DB" w:rsidRPr="00DE7698">
        <w:rPr>
          <w:color w:val="000000" w:themeColor="text1"/>
        </w:rPr>
        <w:instrText xml:space="preserve"> ADDIN ZOTERO_ITEM CSL_CITATION {"citationID":"c1vV1HUA","properties":{"formattedCitation":"(Brooks et al. 2018)","plainCitation":"(Brooks et al. 2018)","noteIndex":0},"citationItems":[{"id":247,"uris":["http://zotero.org/users/6486635/items/UP9AT97G"],"itemData":{"id":247,"type":"article-journal","abstract":"Pelagic Sargassum (S. fluitans and S. natans) is endemic to the tropical and subtropical North Atlantic, where it provides habitat for a diverse and economically important ecosystem. Here, we investigate what controls the Sargassum seasonal distribution using a coupled modelling approach that integrates output from a data-assimilating 1/12° HYCOM simulation, a 1/4° coupled HYCOM−biogeochemical model, and individual-based Lagrangian Sargassum growth models. Passively advected, buoyant particles with no Sargassum physiology aggregate in the central North Atlantic Subtropical Gyre at annual time scales and do not show distributions consistent with satellite observations of Sargassum. However, at shorter time scales, advection alone can explain up to 60% of the following month observed distribution during some periods of the year. Connectivity between the tropical Atlantic and Sargasso Sea is largely one-way, with the Sargasso Sea acting as a ‘dead end’ for Sargassum. Adding growth, mortality and a simple formulation of reproduction through fragmentation to the passive advection of Sargassum particles generates distributions that match observations with 65 to 75% accuracy across all seasons. Incorporating both ocean circulation and Sargassum physiology appears to be key in successfully reproducing the seasonal distribution of biomass. We propose a conceptual model of the Sargassum seasonal cycle that incorporates new information about a population in the tropical Atlantic. Additionally, we suggest that the Gulf of Mexico and Western Tropical Atlantic are regions whose Sargassum populations may disproportionately influence the basin-wide biomass.","container-title":"Marine Ecology Progress Series","DOI":"10.3354/meps12646","ISSN":"0171-8630, 1616-1599","journalAbbreviation":"Mar. Ecol. Prog. Ser.","language":"en","page":"1-18","source":"DOI.org (Crossref)","title":"Factors controlling the seasonal distribution of pelagic Sargassum","volume":"599","author":[{"family":"Brooks","given":"Mt"},{"family":"Coles","given":"Vj"},{"family":"Hood","given":"Rr"},{"family":"Gower","given":"Jfr"}],"issued":{"date-parts":[["2018",7,12]]}}}],"schema":"https://github.com/citation-style-language/schema/raw/master/csl-citation.json"} </w:instrText>
      </w:r>
      <w:r w:rsidR="000E56DB" w:rsidRPr="00DE7698">
        <w:rPr>
          <w:color w:val="000000" w:themeColor="text1"/>
        </w:rPr>
        <w:fldChar w:fldCharType="separate"/>
      </w:r>
      <w:r w:rsidR="000E56DB" w:rsidRPr="00DE7698">
        <w:rPr>
          <w:noProof/>
          <w:color w:val="000000" w:themeColor="text1"/>
        </w:rPr>
        <w:t>(Brooks et al. 2018)</w:t>
      </w:r>
      <w:r w:rsidR="000E56DB" w:rsidRPr="00DE7698">
        <w:rPr>
          <w:color w:val="000000" w:themeColor="text1"/>
        </w:rPr>
        <w:fldChar w:fldCharType="end"/>
      </w:r>
      <w:r w:rsidR="000E56DB" w:rsidRPr="00DE7698">
        <w:rPr>
          <w:color w:val="000000" w:themeColor="text1"/>
        </w:rPr>
        <w:t xml:space="preserve">, a phenomenon </w:t>
      </w:r>
      <w:r w:rsidR="005B2CD1" w:rsidRPr="00DE7698">
        <w:rPr>
          <w:color w:val="000000" w:themeColor="text1"/>
        </w:rPr>
        <w:t xml:space="preserve">observed since the early 1800s </w:t>
      </w:r>
      <w:r w:rsidR="005B2CD1" w:rsidRPr="00DE7698">
        <w:rPr>
          <w:color w:val="000000" w:themeColor="text1"/>
        </w:rPr>
        <w:fldChar w:fldCharType="begin"/>
      </w:r>
      <w:r w:rsidR="00387ACD" w:rsidRPr="00DE7698">
        <w:rPr>
          <w:color w:val="000000" w:themeColor="text1"/>
        </w:rPr>
        <w:instrText xml:space="preserve"> ADDIN ZOTERO_ITEM CSL_CITATION {"citationID":"EvdTldOi","properties":{"formattedCitation":"(Uribe-Mart\\uc0\\u237{}nez et al. 2022)","plainCitation":"(Uribe-Martínez et al. 2022)","noteIndex":0},"citationItems":[{"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005B2CD1" w:rsidRPr="00DE7698">
        <w:rPr>
          <w:color w:val="000000" w:themeColor="text1"/>
        </w:rPr>
        <w:fldChar w:fldCharType="separate"/>
      </w:r>
      <w:r w:rsidR="00387ACD" w:rsidRPr="00DE7698">
        <w:rPr>
          <w:color w:val="000000"/>
        </w:rPr>
        <w:t>(Uribe-Martínez et al. 2022)</w:t>
      </w:r>
      <w:r w:rsidR="005B2CD1" w:rsidRPr="00DE7698">
        <w:rPr>
          <w:color w:val="000000" w:themeColor="text1"/>
        </w:rPr>
        <w:fldChar w:fldCharType="end"/>
      </w:r>
      <w:r w:rsidR="00387ACD" w:rsidRPr="00DE7698">
        <w:rPr>
          <w:color w:val="000000" w:themeColor="text1"/>
        </w:rPr>
        <w:t>,</w:t>
      </w:r>
      <w:r w:rsidR="00406073" w:rsidRPr="00DE7698">
        <w:rPr>
          <w:color w:val="000000" w:themeColor="text1"/>
        </w:rPr>
        <w:t xml:space="preserve"> but massive beach landings are a relatively new occurrence</w:t>
      </w:r>
      <w:r w:rsidR="00DB2A60" w:rsidRPr="00DE7698">
        <w:rPr>
          <w:color w:val="000000" w:themeColor="text1"/>
        </w:rPr>
        <w:t xml:space="preserve">. </w:t>
      </w:r>
      <w:r w:rsidR="003F0950" w:rsidRPr="00DE7698">
        <w:rPr>
          <w:color w:val="000000" w:themeColor="text1"/>
        </w:rPr>
        <w:t xml:space="preserve">Both </w:t>
      </w:r>
      <w:r w:rsidR="009E48A6" w:rsidRPr="00DE7698">
        <w:rPr>
          <w:color w:val="000000" w:themeColor="text1"/>
        </w:rPr>
        <w:t xml:space="preserve">Sargasso </w:t>
      </w:r>
      <w:r w:rsidR="000E56DB" w:rsidRPr="00DE7698">
        <w:rPr>
          <w:color w:val="000000" w:themeColor="text1"/>
        </w:rPr>
        <w:t>species</w:t>
      </w:r>
      <w:r w:rsidR="00387ACD" w:rsidRPr="00DE7698">
        <w:rPr>
          <w:color w:val="000000" w:themeColor="text1"/>
        </w:rPr>
        <w:t xml:space="preserve"> are </w:t>
      </w:r>
      <w:proofErr w:type="spellStart"/>
      <w:r w:rsidR="00387ACD" w:rsidRPr="00DE7698">
        <w:rPr>
          <w:color w:val="000000" w:themeColor="text1"/>
        </w:rPr>
        <w:t>holopelagic</w:t>
      </w:r>
      <w:proofErr w:type="spellEnd"/>
      <w:r w:rsidR="00387ACD" w:rsidRPr="00DE7698">
        <w:rPr>
          <w:color w:val="000000" w:themeColor="text1"/>
        </w:rPr>
        <w:t>,</w:t>
      </w:r>
      <w:r w:rsidR="000E56DB" w:rsidRPr="00DE7698">
        <w:rPr>
          <w:color w:val="000000" w:themeColor="text1"/>
        </w:rPr>
        <w:t xml:space="preserve"> lack</w:t>
      </w:r>
      <w:r w:rsidR="00387ACD" w:rsidRPr="00DE7698">
        <w:rPr>
          <w:color w:val="000000" w:themeColor="text1"/>
        </w:rPr>
        <w:t xml:space="preserve">ing an </w:t>
      </w:r>
      <w:r w:rsidR="000E56DB" w:rsidRPr="00DE7698">
        <w:rPr>
          <w:color w:val="000000" w:themeColor="text1"/>
        </w:rPr>
        <w:t xml:space="preserve">attached benthic stage in their life cycle and </w:t>
      </w:r>
      <w:r w:rsidR="000E56DB" w:rsidRPr="00DE7698">
        <w:rPr>
          <w:color w:val="000000" w:themeColor="text1"/>
        </w:rPr>
        <w:lastRenderedPageBreak/>
        <w:t>reproduc</w:t>
      </w:r>
      <w:r w:rsidR="00387ACD" w:rsidRPr="00DE7698">
        <w:rPr>
          <w:color w:val="000000" w:themeColor="text1"/>
        </w:rPr>
        <w:t xml:space="preserve">ing </w:t>
      </w:r>
      <w:r w:rsidR="000E56DB" w:rsidRPr="00DE7698">
        <w:rPr>
          <w:color w:val="000000" w:themeColor="text1"/>
        </w:rPr>
        <w:t>vegetatively through fragmentation</w:t>
      </w:r>
      <w:r w:rsidR="00387ACD" w:rsidRPr="00DE7698">
        <w:rPr>
          <w:color w:val="000000" w:themeColor="text1"/>
        </w:rPr>
        <w:t xml:space="preserve"> in the open ocean</w:t>
      </w:r>
      <w:r w:rsidR="000E56DB" w:rsidRPr="00DE7698">
        <w:rPr>
          <w:color w:val="000000" w:themeColor="text1"/>
        </w:rPr>
        <w:t xml:space="preserve"> </w:t>
      </w:r>
      <w:r w:rsidR="000E56DB" w:rsidRPr="00DE7698">
        <w:rPr>
          <w:color w:val="000000" w:themeColor="text1"/>
        </w:rPr>
        <w:fldChar w:fldCharType="begin"/>
      </w:r>
      <w:r w:rsidR="00387ACD" w:rsidRPr="00DE7698">
        <w:rPr>
          <w:color w:val="000000" w:themeColor="text1"/>
        </w:rPr>
        <w:instrText xml:space="preserve"> ADDIN ZOTERO_ITEM CSL_CITATION {"citationID":"bVlaDfym","properties":{"formattedCitation":"(Brooks et al. 2018, Uribe-Mart\\uc0\\u237{}nez et al. 2022)","plainCitation":"(Brooks et al. 2018, Uribe-Martínez et al. 2022)","noteIndex":0},"citationItems":[{"id":247,"uris":["http://zotero.org/users/6486635/items/UP9AT97G"],"itemData":{"id":247,"type":"article-journal","abstract":"Pelagic Sargassum (S. fluitans and S. natans) is endemic to the tropical and subtropical North Atlantic, where it provides habitat for a diverse and economically important ecosystem. Here, we investigate what controls the Sargassum seasonal distribution using a coupled modelling approach that integrates output from a data-assimilating 1/12° HYCOM simulation, a 1/4° coupled HYCOM−biogeochemical model, and individual-based Lagrangian Sargassum growth models. Passively advected, buoyant particles with no Sargassum physiology aggregate in the central North Atlantic Subtropical Gyre at annual time scales and do not show distributions consistent with satellite observations of Sargassum. However, at shorter time scales, advection alone can explain up to 60% of the following month observed distribution during some periods of the year. Connectivity between the tropical Atlantic and Sargasso Sea is largely one-way, with the Sargasso Sea acting as a ‘dead end’ for Sargassum. Adding growth, mortality and a simple formulation of reproduction through fragmentation to the passive advection of Sargassum particles generates distributions that match observations with 65 to 75% accuracy across all seasons. Incorporating both ocean circulation and Sargassum physiology appears to be key in successfully reproducing the seasonal distribution of biomass. We propose a conceptual model of the Sargassum seasonal cycle that incorporates new information about a population in the tropical Atlantic. Additionally, we suggest that the Gulf of Mexico and Western Tropical Atlantic are regions whose Sargassum populations may disproportionately influence the basin-wide biomass.","container-title":"Marine Ecology Progress Series","DOI":"10.3354/meps12646","ISSN":"0171-8630, 1616-1599","journalAbbreviation":"Mar. Ecol. Prog. Ser.","language":"en","page":"1-18","source":"DOI.org (Crossref)","title":"Factors controlling the seasonal distribution of pelagic Sargassum","volume":"599","author":[{"family":"Brooks","given":"Mt"},{"family":"Coles","given":"Vj"},{"family":"Hood","given":"Rr"},{"family":"Gower","given":"Jfr"}],"issued":{"date-parts":[["2018",7,12]]}}},{"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000E56DB" w:rsidRPr="00DE7698">
        <w:rPr>
          <w:color w:val="000000" w:themeColor="text1"/>
        </w:rPr>
        <w:fldChar w:fldCharType="separate"/>
      </w:r>
      <w:r w:rsidR="00387ACD" w:rsidRPr="00DE7698">
        <w:rPr>
          <w:color w:val="000000"/>
        </w:rPr>
        <w:t>(Brooks et al. 2018, Uribe-Martínez et al. 2022)</w:t>
      </w:r>
      <w:r w:rsidR="000E56DB" w:rsidRPr="00DE7698">
        <w:rPr>
          <w:color w:val="000000" w:themeColor="text1"/>
        </w:rPr>
        <w:fldChar w:fldCharType="end"/>
      </w:r>
      <w:r w:rsidR="000E56DB" w:rsidRPr="00DE7698">
        <w:rPr>
          <w:color w:val="000000" w:themeColor="text1"/>
        </w:rPr>
        <w:t xml:space="preserve">. Consequently, </w:t>
      </w:r>
      <w:r w:rsidR="009E48A6" w:rsidRPr="00DE7698">
        <w:rPr>
          <w:color w:val="000000" w:themeColor="text1"/>
        </w:rPr>
        <w:t xml:space="preserve">Sargasso </w:t>
      </w:r>
      <w:r w:rsidR="000E56DB" w:rsidRPr="00DE7698">
        <w:rPr>
          <w:color w:val="000000" w:themeColor="text1"/>
        </w:rPr>
        <w:t xml:space="preserve">patches can attain sizes of up to 3000 km², with a biomass exceeding 20 million tons in the North Equatorial Recirculating </w:t>
      </w:r>
      <w:r w:rsidR="003F0950" w:rsidRPr="00DE7698">
        <w:rPr>
          <w:color w:val="000000" w:themeColor="text1"/>
        </w:rPr>
        <w:t>R</w:t>
      </w:r>
      <w:r w:rsidR="000E56DB" w:rsidRPr="00DE7698">
        <w:rPr>
          <w:color w:val="000000" w:themeColor="text1"/>
        </w:rPr>
        <w:t>egion of the southern Atlantic Ocean (Chávez et al., 2020, and references therein).</w:t>
      </w:r>
      <w:r w:rsidR="00861292" w:rsidRPr="00DE7698">
        <w:rPr>
          <w:color w:val="000000" w:themeColor="text1"/>
        </w:rPr>
        <w:t xml:space="preserve"> </w:t>
      </w:r>
    </w:p>
    <w:p w14:paraId="6CE3EEDE" w14:textId="77777777" w:rsidR="007142C5" w:rsidRPr="00DE7698" w:rsidRDefault="007142C5" w:rsidP="00406073">
      <w:pPr>
        <w:spacing w:line="480" w:lineRule="auto"/>
        <w:jc w:val="both"/>
        <w:textAlignment w:val="baseline"/>
        <w:rPr>
          <w:color w:val="000000" w:themeColor="text1"/>
        </w:rPr>
      </w:pPr>
    </w:p>
    <w:p w14:paraId="762BBEDA" w14:textId="10ACC675" w:rsidR="001B0DFA" w:rsidRPr="00DE7698" w:rsidRDefault="007142C5" w:rsidP="000B7F8D">
      <w:pPr>
        <w:spacing w:line="480" w:lineRule="auto"/>
        <w:ind w:firstLine="720"/>
        <w:jc w:val="both"/>
        <w:textAlignment w:val="baseline"/>
        <w:rPr>
          <w:color w:val="000000" w:themeColor="text1"/>
        </w:rPr>
      </w:pPr>
      <w:r w:rsidRPr="00DE7698">
        <w:rPr>
          <w:color w:val="000000" w:themeColor="text1"/>
        </w:rPr>
        <w:t xml:space="preserve">Sargasso has become the largest macroalgae bloom globally, with Mexico ranking among the countries most affected by beaching events  </w:t>
      </w:r>
      <w:r w:rsidRPr="00DE7698">
        <w:rPr>
          <w:color w:val="000000" w:themeColor="text1"/>
        </w:rPr>
        <w:fldChar w:fldCharType="begin"/>
      </w:r>
      <w:r w:rsidRPr="00DE7698">
        <w:rPr>
          <w:color w:val="000000" w:themeColor="text1"/>
        </w:rPr>
        <w:instrText xml:space="preserve"> ADDIN ZOTERO_ITEM CSL_CITATION {"citationID":"BbpJ4T8u","properties":{"formattedCitation":"(Torres-Conde et al. 2023)","plainCitation":"(Torres-Conde et al. 2023)","noteIndex":0},"citationItems":[{"id":1386,"uris":["http://zotero.org/users/6486635/items/7UQ7L5H7"],"itemData":{"id":1386,"type":"article-journal","abstract":"Since 2011, the distribution, abundance, and composition of holopelagic Sargassum spp. (sargasso) have changed by the emergence of the Great Atlantic Sargasso Belt (GASB) in the northern tropical Atlantic. We expected that the north of the Cuban coast would receive sargasso from both the original Sargasso Sea and the GASB. We systematically monitored six beaches on the NW coast of Cuba to assess changes in sargasso composition from June 2019 to June 2021. During landing months, mean Sargasso wet biomass was at 1.54 kg/m2 (SE: 0.7), which was considerably lower than the sargasso on the Atlantic coasts directly impacted by GASB. Eleven out of 13 landings occurred in the autumn-winter seasons 2019–2020 and 2020–2021, with a dominance of S. natans I (accounting for 41–63% of total biomass), followed by S. ﬂuitans III (25–36%) and S. natans VIII (12–31%). This composition is similar to those observed on the Sargasso Sea. During this season, dominant winds (≥14 km/h) came from northern (N), eastern (E), and east-northeastern (ENE) directions. In May and August 2020 (spring-summer season), S. ﬂuitans III dominated (52–56%), followed by S. natans VIII (33–43%) and S. natans I (5–12%). This composition is similar to those observed on GASB-impacted Atlantic coasts in the spring-summer seasons (April to September). During this season, dominant winds (≥20 km/h) came from eastern (E) and east-northeastern (ENE) directions. Thus, the NW Cuba’s morphotype composition suggests that landings have different origin sources depending on season and speciﬁc meteorological and oceanographic conditions.","container-title":"Phycology","DOI":"10.3390/phycology3040027","ISSN":"2673-9410","issue":"4","journalAbbreviation":"Phycology","language":"en","page":"405-412","source":"DOI.org (Crossref)","title":"Temporal Changes in the Composition of Beached Holopelagic Sargassum spp. along the Northwestern Coast of Cuba","volume":"3","author":[{"family":"Torres-Conde","given":"Eduardo Gabriel"},{"family":"Van Tussenbroek","given":"Brigitta I."},{"family":"Rodríguez-Martínez","given":"Rosa E."},{"family":"Martínez-Daranas","given":"Beatriz"}],"issued":{"date-parts":[["2023",9,22]]}}}],"schema":"https://github.com/citation-style-language/schema/raw/master/csl-citation.json"} </w:instrText>
      </w:r>
      <w:r w:rsidRPr="00DE7698">
        <w:rPr>
          <w:color w:val="000000" w:themeColor="text1"/>
        </w:rPr>
        <w:fldChar w:fldCharType="separate"/>
      </w:r>
      <w:r w:rsidRPr="00DE7698">
        <w:rPr>
          <w:noProof/>
          <w:color w:val="000000" w:themeColor="text1"/>
        </w:rPr>
        <w:t>(Torres-Conde et al. 2023)</w:t>
      </w:r>
      <w:r w:rsidRPr="00DE7698">
        <w:rPr>
          <w:color w:val="000000" w:themeColor="text1"/>
        </w:rPr>
        <w:fldChar w:fldCharType="end"/>
      </w:r>
      <w:r w:rsidRPr="00DE7698">
        <w:rPr>
          <w:color w:val="000000" w:themeColor="text1"/>
        </w:rPr>
        <w:t>.</w:t>
      </w:r>
      <w:r w:rsidR="00FB4C0D" w:rsidRPr="00DE7698">
        <w:rPr>
          <w:color w:val="000000" w:themeColor="text1"/>
        </w:rPr>
        <w:t xml:space="preserve"> </w:t>
      </w:r>
      <w:r w:rsidR="00FB4C0D" w:rsidRPr="00DE7698">
        <w:rPr>
          <w:color w:val="000000" w:themeColor="text1"/>
        </w:rPr>
        <w:t>The northern sector of the Mexican Caribbean is estimated to receive annual volumes ranging from 10,790 to 40,932 m³ of biomass per kilometer of beach (Rodríguez-Martínez et al., 2023).</w:t>
      </w:r>
      <w:r w:rsidRPr="00DE7698">
        <w:rPr>
          <w:color w:val="000000" w:themeColor="text1"/>
        </w:rPr>
        <w:t xml:space="preserve"> </w:t>
      </w:r>
      <w:r w:rsidR="000C5869" w:rsidRPr="00DE7698">
        <w:rPr>
          <w:color w:val="000000" w:themeColor="text1"/>
        </w:rPr>
        <w:t xml:space="preserve">Like other algae blooms, </w:t>
      </w:r>
      <w:r w:rsidR="00861292" w:rsidRPr="00DE7698">
        <w:rPr>
          <w:color w:val="000000" w:themeColor="text1"/>
        </w:rPr>
        <w:t xml:space="preserve">heightened nutrient loads resulting from deforestation and land-use changes </w:t>
      </w:r>
      <w:r w:rsidR="00354D58" w:rsidRPr="00DE7698">
        <w:rPr>
          <w:color w:val="000000" w:themeColor="text1"/>
        </w:rPr>
        <w:fldChar w:fldCharType="begin"/>
      </w:r>
      <w:r w:rsidR="00354D58" w:rsidRPr="00DE7698">
        <w:rPr>
          <w:color w:val="000000" w:themeColor="text1"/>
        </w:rPr>
        <w:instrText xml:space="preserve"> ADDIN ZOTERO_ITEM CSL_CITATION {"citationID":"dgEMh9YX","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00354D58" w:rsidRPr="00DE7698">
        <w:rPr>
          <w:color w:val="000000" w:themeColor="text1"/>
        </w:rPr>
        <w:fldChar w:fldCharType="separate"/>
      </w:r>
      <w:r w:rsidR="00354D58" w:rsidRPr="00DE7698">
        <w:rPr>
          <w:noProof/>
          <w:color w:val="000000" w:themeColor="text1"/>
        </w:rPr>
        <w:t>(Wang et al. 2019)</w:t>
      </w:r>
      <w:r w:rsidR="00354D58" w:rsidRPr="00DE7698">
        <w:rPr>
          <w:color w:val="000000" w:themeColor="text1"/>
        </w:rPr>
        <w:fldChar w:fldCharType="end"/>
      </w:r>
      <w:r w:rsidR="00354D58" w:rsidRPr="00DE7698">
        <w:rPr>
          <w:color w:val="000000" w:themeColor="text1"/>
        </w:rPr>
        <w:t>,</w:t>
      </w:r>
      <w:r w:rsidR="00861292" w:rsidRPr="00DE7698">
        <w:rPr>
          <w:color w:val="000000" w:themeColor="text1"/>
        </w:rPr>
        <w:t xml:space="preserve"> escalating oceanic temperatures</w:t>
      </w:r>
      <w:r w:rsidR="00C571E8" w:rsidRPr="00DE7698">
        <w:rPr>
          <w:color w:val="000000" w:themeColor="text1"/>
        </w:rPr>
        <w:fldChar w:fldCharType="begin"/>
      </w:r>
      <w:r w:rsidR="00C571E8" w:rsidRPr="00DE7698">
        <w:rPr>
          <w:color w:val="000000" w:themeColor="text1"/>
        </w:rPr>
        <w:instrText xml:space="preserve"> ADDIN ZOTERO_ITEM CSL_CITATION {"citationID":"KxGuzJGM","properties":{"formattedCitation":"(Wang et al. 2019, Johns et al. 2020)","plainCitation":"(Wang et al. 2019, Johns et al. 2020)","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00C571E8" w:rsidRPr="00DE7698">
        <w:rPr>
          <w:rFonts w:ascii="Cambria Math" w:hAnsi="Cambria Math" w:cs="Cambria Math"/>
          <w:color w:val="000000" w:themeColor="text1"/>
        </w:rPr>
        <w:instrText>∼</w:instrText>
      </w:r>
      <w:r w:rsidR="00C571E8" w:rsidRPr="00DE7698">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schema":"https://github.com/citation-style-language/schema/raw/master/csl-citation.json"} </w:instrText>
      </w:r>
      <w:r w:rsidR="00C571E8" w:rsidRPr="00DE7698">
        <w:rPr>
          <w:color w:val="000000" w:themeColor="text1"/>
        </w:rPr>
        <w:fldChar w:fldCharType="separate"/>
      </w:r>
      <w:r w:rsidR="00C571E8" w:rsidRPr="00DE7698">
        <w:rPr>
          <w:noProof/>
          <w:color w:val="000000" w:themeColor="text1"/>
        </w:rPr>
        <w:t>(Wang et al. 2019, Johns et al. 2020)</w:t>
      </w:r>
      <w:r w:rsidR="00C571E8" w:rsidRPr="00DE7698">
        <w:rPr>
          <w:color w:val="000000" w:themeColor="text1"/>
        </w:rPr>
        <w:fldChar w:fldCharType="end"/>
      </w:r>
      <w:r w:rsidR="00861292" w:rsidRPr="00DE7698">
        <w:rPr>
          <w:color w:val="000000" w:themeColor="text1"/>
        </w:rPr>
        <w:t>, evolving upwelling patterns along the northeastern African coast</w:t>
      </w:r>
      <w:r w:rsidR="00C571E8" w:rsidRPr="00DE7698">
        <w:rPr>
          <w:color w:val="000000" w:themeColor="text1"/>
        </w:rPr>
        <w:t xml:space="preserve"> </w:t>
      </w:r>
      <w:r w:rsidR="00C571E8" w:rsidRPr="00DE7698">
        <w:rPr>
          <w:color w:val="000000" w:themeColor="text1"/>
        </w:rPr>
        <w:fldChar w:fldCharType="begin"/>
      </w:r>
      <w:r w:rsidR="00C571E8" w:rsidRPr="00DE7698">
        <w:rPr>
          <w:color w:val="000000" w:themeColor="text1"/>
        </w:rPr>
        <w:instrText xml:space="preserve"> ADDIN ZOTERO_ITEM CSL_CITATION {"citationID":"Xsv3xOQQ","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00C571E8" w:rsidRPr="00DE7698">
        <w:rPr>
          <w:color w:val="000000" w:themeColor="text1"/>
        </w:rPr>
        <w:fldChar w:fldCharType="separate"/>
      </w:r>
      <w:r w:rsidR="00C571E8" w:rsidRPr="00DE7698">
        <w:rPr>
          <w:noProof/>
          <w:color w:val="000000" w:themeColor="text1"/>
        </w:rPr>
        <w:t>(Wang et al. 2019)</w:t>
      </w:r>
      <w:r w:rsidR="00C571E8" w:rsidRPr="00DE7698">
        <w:rPr>
          <w:color w:val="000000" w:themeColor="text1"/>
        </w:rPr>
        <w:fldChar w:fldCharType="end"/>
      </w:r>
      <w:r w:rsidR="00861292" w:rsidRPr="00DE7698">
        <w:rPr>
          <w:color w:val="000000" w:themeColor="text1"/>
        </w:rPr>
        <w:t>, and mineral inputs from Saharan dust</w:t>
      </w:r>
      <w:r w:rsidR="00354D58" w:rsidRPr="00DE7698">
        <w:rPr>
          <w:color w:val="000000" w:themeColor="text1"/>
        </w:rPr>
        <w:t xml:space="preserve"> </w:t>
      </w:r>
      <w:r w:rsidR="00354D58" w:rsidRPr="00DE7698">
        <w:rPr>
          <w:color w:val="000000" w:themeColor="text1"/>
        </w:rPr>
        <w:fldChar w:fldCharType="begin"/>
      </w:r>
      <w:r w:rsidR="00354D58" w:rsidRPr="00DE7698">
        <w:rPr>
          <w:color w:val="000000" w:themeColor="text1"/>
        </w:rPr>
        <w:instrText xml:space="preserve"> ADDIN ZOTERO_ITEM CSL_CITATION {"citationID":"fmj4DBsV","properties":{"formattedCitation":"(Johnson et al. 2012)","plainCitation":"(Johnson et al. 2012)","noteIndex":0},"citationItems":[{"id":1425,"uris":["http://zotero.org/users/6486635/items/DADZ2XFM"],"itemData":{"id":1425,"type":"article-journal","container-title":"In Proceedings of the 65th Gulf and Caribbean Fisheries Institute, Santa Marta, Colombia","language":"en","page":"102–103","source":"Zotero","title":"The Sargassum Invasion of the Eastern Caribbean and Dynamics of the Equatorial North Atlantic","author":[{"family":"Johnson","given":"Donald R"},{"family":"Ko","given":"Dong S"},{"family":"Franks","given":"James S"},{"family":"Moreno","given":"Paula"},{"family":"Sanchez","given":"Guillermo"}],"issued":{"date-parts":[["2012",11,5]]}}}],"schema":"https://github.com/citation-style-language/schema/raw/master/csl-citation.json"} </w:instrText>
      </w:r>
      <w:r w:rsidR="00354D58" w:rsidRPr="00DE7698">
        <w:rPr>
          <w:color w:val="000000" w:themeColor="text1"/>
        </w:rPr>
        <w:fldChar w:fldCharType="separate"/>
      </w:r>
      <w:r w:rsidR="00354D58" w:rsidRPr="00DE7698">
        <w:rPr>
          <w:noProof/>
          <w:color w:val="000000" w:themeColor="text1"/>
        </w:rPr>
        <w:t>(Johnson et al. 2012)</w:t>
      </w:r>
      <w:r w:rsidR="00354D58" w:rsidRPr="00DE7698">
        <w:rPr>
          <w:color w:val="000000" w:themeColor="text1"/>
        </w:rPr>
        <w:fldChar w:fldCharType="end"/>
      </w:r>
      <w:r w:rsidR="00861292" w:rsidRPr="00DE7698">
        <w:rPr>
          <w:color w:val="000000" w:themeColor="text1"/>
        </w:rPr>
        <w:t xml:space="preserve">, have all been associated with </w:t>
      </w:r>
      <w:r w:rsidR="003F0950" w:rsidRPr="00DE7698">
        <w:rPr>
          <w:color w:val="000000" w:themeColor="text1"/>
        </w:rPr>
        <w:t xml:space="preserve">increases of </w:t>
      </w:r>
      <w:r w:rsidR="009E48A6" w:rsidRPr="00DE7698">
        <w:rPr>
          <w:color w:val="000000" w:themeColor="text1"/>
        </w:rPr>
        <w:t>Sargasso</w:t>
      </w:r>
      <w:r w:rsidR="00C571E8" w:rsidRPr="00DE7698">
        <w:rPr>
          <w:color w:val="000000" w:themeColor="text1"/>
        </w:rPr>
        <w:t xml:space="preserve"> </w:t>
      </w:r>
      <w:r w:rsidR="00C571E8" w:rsidRPr="00DE7698">
        <w:rPr>
          <w:color w:val="000000" w:themeColor="text1"/>
        </w:rPr>
        <w:fldChar w:fldCharType="begin"/>
      </w:r>
      <w:r w:rsidR="00C571E8" w:rsidRPr="00DE7698">
        <w:rPr>
          <w:color w:val="000000" w:themeColor="text1"/>
        </w:rPr>
        <w:instrText xml:space="preserve"> ADDIN ZOTERO_ITEM CSL_CITATION {"citationID":"l3RgppKe","properties":{"formattedCitation":"(Ch\\uc0\\u225{}vez et al. 2020)","plainCitation":"(Chávez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00C571E8" w:rsidRPr="00DE7698">
        <w:rPr>
          <w:color w:val="000000" w:themeColor="text1"/>
        </w:rPr>
        <w:fldChar w:fldCharType="separate"/>
      </w:r>
      <w:r w:rsidR="00C571E8" w:rsidRPr="00DE7698">
        <w:rPr>
          <w:color w:val="000000"/>
        </w:rPr>
        <w:t>(Chávez et al. 2020)</w:t>
      </w:r>
      <w:r w:rsidR="00C571E8" w:rsidRPr="00DE7698">
        <w:rPr>
          <w:color w:val="000000" w:themeColor="text1"/>
        </w:rPr>
        <w:fldChar w:fldCharType="end"/>
      </w:r>
      <w:r w:rsidR="00861292" w:rsidRPr="00DE7698">
        <w:rPr>
          <w:color w:val="000000" w:themeColor="text1"/>
        </w:rPr>
        <w:t xml:space="preserve">. Anticipated shifts in climate and eutrophication suggest that </w:t>
      </w:r>
      <w:r w:rsidR="003F0950" w:rsidRPr="00DE7698">
        <w:rPr>
          <w:color w:val="000000" w:themeColor="text1"/>
        </w:rPr>
        <w:t>these</w:t>
      </w:r>
      <w:r w:rsidR="00861292" w:rsidRPr="00DE7698">
        <w:rPr>
          <w:color w:val="000000" w:themeColor="text1"/>
        </w:rPr>
        <w:t xml:space="preserve"> blooms will likely increase in frequency and </w:t>
      </w:r>
      <w:r w:rsidR="000C5869" w:rsidRPr="00DE7698">
        <w:rPr>
          <w:color w:val="000000" w:themeColor="text1"/>
        </w:rPr>
        <w:t>magnitude</w:t>
      </w:r>
      <w:r w:rsidR="00861292" w:rsidRPr="00DE7698">
        <w:rPr>
          <w:color w:val="000000" w:themeColor="text1"/>
        </w:rPr>
        <w:t xml:space="preserve"> </w:t>
      </w:r>
      <w:r w:rsidR="00A276A0" w:rsidRPr="00DE7698">
        <w:rPr>
          <w:color w:val="000000" w:themeColor="text1"/>
        </w:rPr>
        <w:fldChar w:fldCharType="begin"/>
      </w:r>
      <w:r w:rsidR="00A276A0" w:rsidRPr="00DE7698">
        <w:rPr>
          <w:color w:val="000000" w:themeColor="text1"/>
        </w:rPr>
        <w:instrText xml:space="preserve"> ADDIN ZOTERO_ITEM CSL_CITATION {"citationID":"OGEo8GIQ","properties":{"formattedCitation":"(Smetacek and Zingone 2013, Rodr\\uc0\\u237{}guez-Mart\\uc0\\u237{}nez et al. 2023)","plainCitation":"(Smetacek and Zingone 2013, Rodríguez-Martínez et al. 2023)","noteIndex":0},"citationItems":[{"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A276A0" w:rsidRPr="00DE7698">
        <w:rPr>
          <w:color w:val="000000" w:themeColor="text1"/>
        </w:rPr>
        <w:fldChar w:fldCharType="separate"/>
      </w:r>
      <w:r w:rsidR="00A276A0" w:rsidRPr="00DE7698">
        <w:rPr>
          <w:color w:val="000000"/>
        </w:rPr>
        <w:t>(</w:t>
      </w:r>
      <w:proofErr w:type="spellStart"/>
      <w:r w:rsidR="00A276A0" w:rsidRPr="00DE7698">
        <w:rPr>
          <w:color w:val="000000"/>
        </w:rPr>
        <w:t>Smetacek</w:t>
      </w:r>
      <w:proofErr w:type="spellEnd"/>
      <w:r w:rsidR="00A276A0" w:rsidRPr="00DE7698">
        <w:rPr>
          <w:color w:val="000000"/>
        </w:rPr>
        <w:t xml:space="preserve"> and </w:t>
      </w:r>
      <w:proofErr w:type="spellStart"/>
      <w:r w:rsidR="00A276A0" w:rsidRPr="00DE7698">
        <w:rPr>
          <w:color w:val="000000"/>
        </w:rPr>
        <w:t>Zingone</w:t>
      </w:r>
      <w:proofErr w:type="spellEnd"/>
      <w:r w:rsidR="00A276A0" w:rsidRPr="00DE7698">
        <w:rPr>
          <w:color w:val="000000"/>
        </w:rPr>
        <w:t xml:space="preserve"> 2013, Rodríguez-Martínez et al. 2023)</w:t>
      </w:r>
      <w:r w:rsidR="00A276A0" w:rsidRPr="00DE7698">
        <w:rPr>
          <w:color w:val="000000" w:themeColor="text1"/>
        </w:rPr>
        <w:fldChar w:fldCharType="end"/>
      </w:r>
      <w:r w:rsidR="00C020DC" w:rsidRPr="00DE7698">
        <w:rPr>
          <w:color w:val="000000" w:themeColor="text1"/>
        </w:rPr>
        <w:t>.</w:t>
      </w:r>
    </w:p>
    <w:p w14:paraId="75C3169A" w14:textId="77777777" w:rsidR="007142C5" w:rsidRPr="00DE7698" w:rsidRDefault="007142C5" w:rsidP="00406073">
      <w:pPr>
        <w:spacing w:line="480" w:lineRule="auto"/>
        <w:jc w:val="both"/>
        <w:textAlignment w:val="baseline"/>
        <w:rPr>
          <w:color w:val="000000" w:themeColor="text1"/>
        </w:rPr>
      </w:pPr>
    </w:p>
    <w:p w14:paraId="749390CA" w14:textId="44244AAE" w:rsidR="007142C5" w:rsidRPr="00DE7698" w:rsidRDefault="007142C5" w:rsidP="00C571E8">
      <w:pPr>
        <w:spacing w:line="480" w:lineRule="auto"/>
        <w:ind w:firstLine="720"/>
        <w:jc w:val="both"/>
        <w:textAlignment w:val="baseline"/>
        <w:rPr>
          <w:color w:val="000000" w:themeColor="text1"/>
        </w:rPr>
      </w:pPr>
      <w:r w:rsidRPr="00DE7698">
        <w:rPr>
          <w:color w:val="000000" w:themeColor="text1"/>
        </w:rPr>
        <w:t>Recent studies have elucidated the</w:t>
      </w:r>
      <w:r w:rsidR="0015346A" w:rsidRPr="00DE7698">
        <w:rPr>
          <w:color w:val="000000" w:themeColor="text1"/>
        </w:rPr>
        <w:t xml:space="preserve"> potential</w:t>
      </w:r>
      <w:r w:rsidRPr="00DE7698">
        <w:rPr>
          <w:color w:val="000000" w:themeColor="text1"/>
        </w:rPr>
        <w:t xml:space="preserve"> repercussions of Sargasso beaching events on </w:t>
      </w:r>
      <w:r w:rsidR="0015346A" w:rsidRPr="00DE7698">
        <w:rPr>
          <w:color w:val="000000" w:themeColor="text1"/>
        </w:rPr>
        <w:t>the tourist industry</w:t>
      </w:r>
      <w:r w:rsidRPr="00DE7698">
        <w:rPr>
          <w:color w:val="000000" w:themeColor="text1"/>
        </w:rPr>
        <w:t xml:space="preserve"> (Vázquez-</w:t>
      </w:r>
      <w:proofErr w:type="spellStart"/>
      <w:r w:rsidRPr="00DE7698">
        <w:rPr>
          <w:color w:val="000000" w:themeColor="text1"/>
        </w:rPr>
        <w:t>Delfín</w:t>
      </w:r>
      <w:proofErr w:type="spellEnd"/>
      <w:r w:rsidRPr="00DE7698">
        <w:rPr>
          <w:color w:val="000000" w:themeColor="text1"/>
        </w:rPr>
        <w:t xml:space="preserve"> et al., 2021).</w:t>
      </w:r>
      <w:r w:rsidRPr="00DE7698">
        <w:rPr>
          <w:color w:val="000000" w:themeColor="text1"/>
        </w:rPr>
        <w:t xml:space="preserve"> </w:t>
      </w:r>
      <w:r w:rsidR="0015346A" w:rsidRPr="00DE7698">
        <w:rPr>
          <w:color w:val="000000" w:themeColor="text1"/>
        </w:rPr>
        <w:t>Much of the Mexican Caribbean is</w:t>
      </w:r>
      <w:r w:rsidRPr="00DE7698">
        <w:rPr>
          <w:color w:val="000000" w:themeColor="text1"/>
        </w:rPr>
        <w:t xml:space="preserve"> characterized by pristine white-sand beaches, turquoise waters, rich biodiversity, and cultur</w:t>
      </w:r>
      <w:r w:rsidR="0015346A" w:rsidRPr="00DE7698">
        <w:rPr>
          <w:color w:val="000000" w:themeColor="text1"/>
        </w:rPr>
        <w:t xml:space="preserve">e, making the region a hub for tourism </w:t>
      </w:r>
      <w:r w:rsidRPr="00DE7698">
        <w:rPr>
          <w:color w:val="000000" w:themeColor="text1"/>
        </w:rPr>
        <w:t>(Rodríguez-Martínez et al., 2023).</w:t>
      </w:r>
      <w:r w:rsidR="0015346A" w:rsidRPr="00DE7698">
        <w:rPr>
          <w:color w:val="000000" w:themeColor="text1"/>
        </w:rPr>
        <w:t xml:space="preserve"> </w:t>
      </w:r>
      <w:r w:rsidR="0015346A" w:rsidRPr="00DE7698">
        <w:rPr>
          <w:color w:val="000000" w:themeColor="text1"/>
        </w:rPr>
        <w:t xml:space="preserve">In 2021, the state of Quintana Roo attracted nearly 15 million tourists, generating an income of approximately US$10.8 billion (Rodríguez-Martínez et al., 2023). </w:t>
      </w:r>
      <w:r w:rsidRPr="00DE7698">
        <w:rPr>
          <w:color w:val="000000" w:themeColor="text1"/>
        </w:rPr>
        <w:t xml:space="preserve">However, given the region's heavy reliance on the tourism industry, the removal of Sargasso has been imperative to maintaining the economy. Furthermore, it is evident </w:t>
      </w:r>
      <w:r w:rsidRPr="00DE7698">
        <w:rPr>
          <w:color w:val="000000" w:themeColor="text1"/>
        </w:rPr>
        <w:lastRenderedPageBreak/>
        <w:t>that recipient coastlines have a limited capacity to naturally assimilate current influx magnitudes of Sargasso through natural processes.</w:t>
      </w:r>
    </w:p>
    <w:p w14:paraId="06099602" w14:textId="77777777" w:rsidR="00406073" w:rsidRPr="00DE7698" w:rsidRDefault="00406073" w:rsidP="00406073">
      <w:pPr>
        <w:spacing w:line="480" w:lineRule="auto"/>
        <w:jc w:val="both"/>
        <w:textAlignment w:val="baseline"/>
        <w:rPr>
          <w:color w:val="000000" w:themeColor="text1"/>
        </w:rPr>
      </w:pPr>
    </w:p>
    <w:p w14:paraId="5D48AD39" w14:textId="0995D089" w:rsidR="009A3268" w:rsidRPr="00DE7698" w:rsidRDefault="009A3268" w:rsidP="00430F2A">
      <w:pPr>
        <w:spacing w:line="480" w:lineRule="auto"/>
        <w:ind w:firstLine="720"/>
        <w:jc w:val="both"/>
        <w:textAlignment w:val="baseline"/>
        <w:rPr>
          <w:color w:val="000000" w:themeColor="text1"/>
        </w:rPr>
      </w:pPr>
      <w:r w:rsidRPr="00DE7698">
        <w:rPr>
          <w:color w:val="000000" w:themeColor="text1"/>
        </w:rPr>
        <w:t>Seasonal or periodic landings of macroalgae typically confer benefits to beaches by serving as a foundation for</w:t>
      </w:r>
      <w:r w:rsidR="00FA2883" w:rsidRPr="00DE7698">
        <w:rPr>
          <w:color w:val="000000" w:themeColor="text1"/>
        </w:rPr>
        <w:t xml:space="preserve">, </w:t>
      </w:r>
      <w:r w:rsidRPr="00DE7698">
        <w:rPr>
          <w:color w:val="000000" w:themeColor="text1"/>
        </w:rPr>
        <w:t>contributing to the fertilization of coastal dunes</w:t>
      </w:r>
      <w:r w:rsidR="00FA2883" w:rsidRPr="00DE7698">
        <w:rPr>
          <w:color w:val="000000" w:themeColor="text1"/>
        </w:rPr>
        <w:t>, and serve as a resource subsidy to food webs</w:t>
      </w:r>
      <w:r w:rsidR="00BF4C8E" w:rsidRPr="00DE7698">
        <w:rPr>
          <w:color w:val="000000" w:themeColor="text1"/>
        </w:rPr>
        <w:t xml:space="preserve"> </w:t>
      </w:r>
      <w:r w:rsidR="00BF4C8E" w:rsidRPr="00DE7698">
        <w:rPr>
          <w:color w:val="000000" w:themeColor="text1"/>
        </w:rPr>
        <w:fldChar w:fldCharType="begin"/>
      </w:r>
      <w:r w:rsidR="00D15936" w:rsidRPr="00DE7698">
        <w:rPr>
          <w:color w:val="000000" w:themeColor="text1"/>
        </w:rPr>
        <w:instrText xml:space="preserve"> ADDIN ZOTERO_ITEM CSL_CITATION {"citationID":"96VaAjsR","properties":{"formattedCitation":"(Polis et al. 1997, Huxel and McCann 1998, Anderson and Polis 1998, Marczak et al. 2007, Yang et al. 2010, Spiller et al. 2010, Williams and Feagin 2010, Wright et al. 2013, Piovia-Scott et al. 2013)","plainCitation":"(Polis et al. 1997, Huxel and McCann 1998, Anderson and Polis 1998, Marczak et al. 2007, Yang et al. 2010, Spiller et al. 2010, Williams and Feagin 2010, Wright et al. 2013, Piovia-Scott et al. 2013)","noteIndex":0},"citationItems":[{"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1323,"uris":["http://zotero.org/users/6486635/items/W9NJZ9MX"],"itemData":{"id":1323,"type":"article-journal","container-title":"Nature","language":"en","page":"460–469","source":"Zotero","title":"Food Web Stability: The Influence of Trophic Flows across Habitats","volume":"152","author":[{"family":"Huxel","given":"Gary R"},{"family":"McCann","given":"Kevin"}],"issued":{"date-parts":[["1998"]]}}},{"id":85,"uris":["http://zotero.org/users/6486635/items/8C2QPUFM"],"itemData":{"id":85,"type":"article-journal","container-title":"Oikos","DOI":"10.2307/3546469","ISSN":"00301299","issue":"1","journalAbbreviation":"Oikos","language":"en","page":"75","source":"DOI.org (Crossref)","title":"Marine Subsidies of Island Communities in the Gulf of California: Evidence from Stable Carbon and Nitrogen Isotopes","title-short":"Marine Subsidies of Island Communities in the Gulf of California","volume":"81","author":[{"family":"Anderson","given":"Wendy B."},{"family":"Polis","given":"Gary A."}],"issued":{"date-parts":[["1998",2]]}}},{"id":279,"uris":["http://zotero.org/users/6486635/items/36WY853G"],"itemData":{"id":279,"type":"article-journal","abstract":"Studies of the effects of cross-habitat resource subsidies have been a feature of food web ecology over the past decade. To date, most studies have focused on demonstrating the magnitude of a subsidy or documenting its effect in the recipient habitat. Ecologists have yet to develop a satisfactory framework for predicting the magnitude of these effects. We used 115 data sets from 32 studies to compare consumer responses to resource subsidies across recipient habitat type, trophic level, and functional group. Changes in consumer density or biomass in response to subsidies were inconsistent across habitats, trophic, and functional groups. Responses in stream cobble bar and coastline habitats were larger than in other habitats. Contrary to expectation, the magnitude of consumer response was not affected by recipient habitat productivity or the ratio of productivity between donor and recipient habitats. However, consumer response was significantly related to the ratio of subsidy resources to equivalent resources in the recipient habitat. Broad contrasts in productivity are modified by subsidy type, vector, and the physical and biotic characteristics of both donor and recipient habitats. For this reason, the ratio of subsidy to equivalent resources is a more useful tool for predicting the possible effect of a subsidy than coarser contrasts of in situ productivity. The commonness of subsidy effects suggests that many ecosystems need to be studied as open systems. Key words: food webs; functional group; habitat productivity; habitat type; meta-analysis; productivity; resource subsidies; spatial ecology; taxonomic group; trophic level.","container-title":"Ecology","DOI":"10.1890/0012-9658(2007)88[140:MTLHAP]2.0.CO;2","ISSN":"0012-9658","issue":"1","journalAbbreviation":"Ecology","language":"en","page":"140-148","source":"DOI.org (Crossref)","title":"META-ANALYSIS: TROPHIC LEVEL, HABITAT, AND PRODUCTIVITY SHAPE THE FOOD WEB EFFECTS OF RESOURCE SUBSIDIES","title-short":"META-ANALYSIS","volume":"88","author":[{"family":"Marczak","given":"Laurie B."},{"family":"Thompson","given":"Ross M."},{"family":"Richardson","given":"John S."}],"issued":{"date-parts":[["2007",1]]}}},{"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BF4C8E" w:rsidRPr="00DE7698">
        <w:rPr>
          <w:color w:val="000000" w:themeColor="text1"/>
        </w:rPr>
        <w:fldChar w:fldCharType="separate"/>
      </w:r>
      <w:r w:rsidR="00D15936" w:rsidRPr="00DE7698">
        <w:rPr>
          <w:noProof/>
          <w:color w:val="000000" w:themeColor="text1"/>
        </w:rPr>
        <w:t>(Polis et al. 1997, Huxel and McCann 1998, Anderson and Polis 1998, Marczak et al. 2007, Yang et al. 2010, Spiller et al. 2010, Williams and Feagin 2010, Wright et al. 2013, Piovia-Scott et al. 2013)</w:t>
      </w:r>
      <w:r w:rsidR="00BF4C8E" w:rsidRPr="00DE7698">
        <w:rPr>
          <w:color w:val="000000" w:themeColor="text1"/>
        </w:rPr>
        <w:fldChar w:fldCharType="end"/>
      </w:r>
      <w:r w:rsidRPr="00DE7698">
        <w:rPr>
          <w:color w:val="000000" w:themeColor="text1"/>
        </w:rPr>
        <w:t xml:space="preserve">. </w:t>
      </w:r>
      <w:r w:rsidR="00D15936" w:rsidRPr="00DE7698">
        <w:rPr>
          <w:color w:val="000000" w:themeColor="text1"/>
        </w:rPr>
        <w:t>Beach dunes reinforced by beach-cast macroalgae</w:t>
      </w:r>
      <w:r w:rsidRPr="00DE7698">
        <w:rPr>
          <w:color w:val="000000" w:themeColor="text1"/>
        </w:rPr>
        <w:t xml:space="preserve"> play a crucial role in mitigating erosion and enhancing the resilience of coastlines against storm-driven wave action and sea-level rise </w:t>
      </w:r>
      <w:r w:rsidRPr="00DE7698">
        <w:rPr>
          <w:color w:val="000000" w:themeColor="text1"/>
        </w:rPr>
        <w:fldChar w:fldCharType="begin"/>
      </w:r>
      <w:r w:rsidRPr="00DE7698">
        <w:rPr>
          <w:color w:val="000000" w:themeColor="text1"/>
        </w:rPr>
        <w:instrText xml:space="preserve"> ADDIN ZOTERO_ITEM CSL_CITATION {"citationID":"wQgN6Nos","properties":{"formattedCitation":"(Williams and Feagin 2010, Bauer et al. 2023)","plainCitation":"(Williams and Feagin 2010, Bauer et al. 2023)","noteIndex":0},"citationItems":[{"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1325,"uris":["http://zotero.org/users/6486635/items/M79LGEUI"],"itemData":{"id":1325,"type":"article-journal","abstract":"Abalone is one of the most important small-scale ﬁsheries in Mexico and is challenged by multiple stressors. For example, the loss of the native main food, Macrocystis pyrifera, and the subsequent takeover of non-indigenous algae species represent a major threat to abalone growth and survival. In Baja California, Mexico two introduced macroalgae, Undaria pinnatiﬁda and Sargassum horneri have become common in the past decade with unknown consequences on native herbivores. In this work, we explored the eﬀect of these invasive algae on the growth and survival of juvenile red abalone, Haliotis rufescens. One hundred and ten juvenile red abalone were tagged and fed with invasive algae U. pinnatiﬁda and S. horneri, and a control with M. pyrifera. Then, the shell length, body weight, and survivorship were assessed monthly for 90 days. Results show that abalone fed U. pinnatiﬁda had a total growth in length, weight, and survivorship, similar to those fed native M. pyrifera. In contrast, abalone fed S. horneri had signiﬁcantly lower overall performance. Marine heatwaves and other climatic impacts are expected to favour the establishment of invasive species. These results may be relevant to inform local ﬁsheries and management eﬀorts in this area under future scenarios.","container-title":"New Zealand Journal of Marine and Freshwater Research","DOI":"10.1080/00288330.2023.2278735","ISSN":"0028-8330, 1175-8805","journalAbbreviation":"New Zealand Journal of Marine and Freshwater Research","language":"en","page":"1-13","source":"DOI.org (Crossref)","title":"Growth and survival of juvenile red abalone ( &lt;i&gt;Haliotis rufescens&lt;/i&gt; ) fed invasive macroalgae","author":[{"family":"Bauer","given":"Jeremie"},{"family":"Beas-Luna","given":"Rodrigo"},{"family":"Emeterio-Cerecero","given":"Misael"},{"family":"Vaca-Rodríguez","given":"Juan"},{"family":"Montaño-Moctezuma","given":"Gabriela"},{"family":"Lorda","given":"Julio"}],"issued":{"date-parts":[["2023",11,12]]}}}],"schema":"https://github.com/citation-style-language/schema/raw/master/csl-citation.json"} </w:instrText>
      </w:r>
      <w:r w:rsidRPr="00DE7698">
        <w:rPr>
          <w:color w:val="000000" w:themeColor="text1"/>
        </w:rPr>
        <w:fldChar w:fldCharType="separate"/>
      </w:r>
      <w:r w:rsidRPr="00DE7698">
        <w:rPr>
          <w:noProof/>
          <w:color w:val="000000" w:themeColor="text1"/>
        </w:rPr>
        <w:t>(Williams and Feagin 2010, Bauer et al. 2023)</w:t>
      </w:r>
      <w:r w:rsidRPr="00DE7698">
        <w:rPr>
          <w:color w:val="000000" w:themeColor="text1"/>
        </w:rPr>
        <w:fldChar w:fldCharType="end"/>
      </w:r>
      <w:r w:rsidRPr="00DE7698">
        <w:rPr>
          <w:color w:val="000000" w:themeColor="text1"/>
        </w:rPr>
        <w:t xml:space="preserve">. </w:t>
      </w:r>
      <w:r w:rsidR="00D15936" w:rsidRPr="00DE7698">
        <w:rPr>
          <w:color w:val="000000" w:themeColor="text1"/>
        </w:rPr>
        <w:t xml:space="preserve">Furthermore, </w:t>
      </w:r>
      <w:r w:rsidR="005B3D96" w:rsidRPr="00DE7698">
        <w:rPr>
          <w:color w:val="000000" w:themeColor="text1"/>
        </w:rPr>
        <w:t xml:space="preserve">Sargasso landings can provide a temporary food resource for detritivores and their predators </w:t>
      </w:r>
      <w:r w:rsidR="005B3D96" w:rsidRPr="00DE7698">
        <w:rPr>
          <w:color w:val="000000" w:themeColor="text1"/>
        </w:rPr>
        <w:fldChar w:fldCharType="begin"/>
      </w:r>
      <w:r w:rsidR="005B3D96" w:rsidRPr="00DE7698">
        <w:rPr>
          <w:color w:val="000000" w:themeColor="text1"/>
        </w:rPr>
        <w:instrText xml:space="preserve"> ADDIN ZOTERO_ITEM CSL_CITATION {"citationID":"LXQ1bhb3","properties":{"formattedCitation":"(Spiller et al. 2010, Piovia-Scott et al. 2011, Wright et al. 2013, Kenny et al. 2017)","plainCitation":"(Spiller et al. 2010, Piovia-Scott et al. 2011, Wright et al. 2013, Kenny et al. 2017)","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5B3D96" w:rsidRPr="00DE7698">
        <w:rPr>
          <w:color w:val="000000" w:themeColor="text1"/>
        </w:rPr>
        <w:fldChar w:fldCharType="separate"/>
      </w:r>
      <w:r w:rsidR="005B3D96" w:rsidRPr="00DE7698">
        <w:rPr>
          <w:noProof/>
          <w:color w:val="000000" w:themeColor="text1"/>
        </w:rPr>
        <w:t>(Spiller et al. 2010, Piovia-Scott et al. 2011, Wright et al. 2013, Kenny et al. 2017)</w:t>
      </w:r>
      <w:r w:rsidR="005B3D96" w:rsidRPr="00DE7698">
        <w:rPr>
          <w:color w:val="000000" w:themeColor="text1"/>
        </w:rPr>
        <w:fldChar w:fldCharType="end"/>
      </w:r>
      <w:r w:rsidR="005B3D96" w:rsidRPr="00DE7698">
        <w:rPr>
          <w:color w:val="000000" w:themeColor="text1"/>
        </w:rPr>
        <w:t xml:space="preserve"> and fertilize plants </w:t>
      </w:r>
      <w:r w:rsidR="005B3D96" w:rsidRPr="00DE7698">
        <w:rPr>
          <w:color w:val="000000" w:themeColor="text1"/>
        </w:rPr>
        <w:fldChar w:fldCharType="begin"/>
      </w:r>
      <w:r w:rsidR="005B3D96" w:rsidRPr="00DE7698">
        <w:rPr>
          <w:color w:val="000000" w:themeColor="text1"/>
        </w:rPr>
        <w:instrText xml:space="preserve"> ADDIN ZOTERO_ITEM CSL_CITATION {"citationID":"52gbA48A","properties":{"formattedCitation":"(Spiller et al. 2010, Piovia-Scott et al. 2013)","plainCitation":"(Spiller et al. 2010, Piovia-Scott et al. 2013)","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5B3D96" w:rsidRPr="00DE7698">
        <w:rPr>
          <w:color w:val="000000" w:themeColor="text1"/>
        </w:rPr>
        <w:fldChar w:fldCharType="separate"/>
      </w:r>
      <w:r w:rsidR="005B3D96" w:rsidRPr="00DE7698">
        <w:rPr>
          <w:noProof/>
          <w:color w:val="000000" w:themeColor="text1"/>
        </w:rPr>
        <w:t>(Spiller et al. 2010, Piovia-Scott et al. 2013)</w:t>
      </w:r>
      <w:r w:rsidR="005B3D96" w:rsidRPr="00DE7698">
        <w:rPr>
          <w:color w:val="000000" w:themeColor="text1"/>
        </w:rPr>
        <w:fldChar w:fldCharType="end"/>
      </w:r>
      <w:r w:rsidR="005B3D96" w:rsidRPr="00DE7698">
        <w:rPr>
          <w:color w:val="000000" w:themeColor="text1"/>
        </w:rPr>
        <w:t xml:space="preserve">.  </w:t>
      </w:r>
      <w:r w:rsidRPr="00DE7698">
        <w:rPr>
          <w:color w:val="000000" w:themeColor="text1"/>
        </w:rPr>
        <w:t xml:space="preserve">However, </w:t>
      </w:r>
      <w:r w:rsidR="00430F2A" w:rsidRPr="00DE7698">
        <w:rPr>
          <w:color w:val="000000" w:themeColor="text1"/>
        </w:rPr>
        <w:t xml:space="preserve">previous studies about the impacts of Sargasso landings used quantities </w:t>
      </w:r>
      <w:proofErr w:type="gramStart"/>
      <w:r w:rsidR="00430F2A" w:rsidRPr="00DE7698">
        <w:rPr>
          <w:color w:val="000000" w:themeColor="text1"/>
        </w:rPr>
        <w:t>similar to</w:t>
      </w:r>
      <w:proofErr w:type="gramEnd"/>
      <w:r w:rsidR="00430F2A" w:rsidRPr="00DE7698">
        <w:rPr>
          <w:color w:val="000000" w:themeColor="text1"/>
        </w:rPr>
        <w:t xml:space="preserve"> natural deposits prior to current massive blooms. It is likely that some of</w:t>
      </w:r>
      <w:r w:rsidRPr="00DE7698">
        <w:rPr>
          <w:color w:val="000000" w:themeColor="text1"/>
        </w:rPr>
        <w:t xml:space="preserve"> advantages for recipient beaches are likely lost given the substantial scale of current </w:t>
      </w:r>
      <w:r w:rsidR="009E48A6" w:rsidRPr="00DE7698">
        <w:rPr>
          <w:color w:val="000000" w:themeColor="text1"/>
        </w:rPr>
        <w:t xml:space="preserve">Sargasso </w:t>
      </w:r>
      <w:r w:rsidRPr="00DE7698">
        <w:rPr>
          <w:color w:val="000000" w:themeColor="text1"/>
        </w:rPr>
        <w:t>landings.</w:t>
      </w:r>
    </w:p>
    <w:p w14:paraId="537024EB" w14:textId="77777777" w:rsidR="009A3268" w:rsidRPr="00DE7698" w:rsidRDefault="009A3268" w:rsidP="000E56DB">
      <w:pPr>
        <w:spacing w:line="480" w:lineRule="auto"/>
        <w:jc w:val="both"/>
        <w:textAlignment w:val="baseline"/>
        <w:rPr>
          <w:color w:val="000000" w:themeColor="text1"/>
        </w:rPr>
      </w:pPr>
    </w:p>
    <w:p w14:paraId="7150AC3A" w14:textId="4852F844" w:rsidR="00A03FCC" w:rsidRPr="00DE7698" w:rsidRDefault="00430F2A" w:rsidP="00430F2A">
      <w:pPr>
        <w:spacing w:line="480" w:lineRule="auto"/>
        <w:ind w:firstLine="720"/>
        <w:jc w:val="both"/>
        <w:textAlignment w:val="baseline"/>
        <w:rPr>
          <w:color w:val="000000" w:themeColor="text1"/>
        </w:rPr>
      </w:pPr>
      <w:r w:rsidRPr="00DE7698">
        <w:rPr>
          <w:color w:val="000000" w:themeColor="text1"/>
        </w:rPr>
        <w:t>Without removal of Sargasso biomass from beaches, l</w:t>
      </w:r>
      <w:r w:rsidR="009A3268" w:rsidRPr="00DE7698">
        <w:rPr>
          <w:color w:val="000000" w:themeColor="text1"/>
        </w:rPr>
        <w:t xml:space="preserve">eachates and organic matter resulting from decomposition induce a reduction in oxygen and pH levels, alongside increased turbidity, sulfur, and ammonia concentrations in coastal waters </w:t>
      </w:r>
      <w:r w:rsidR="009A3268" w:rsidRPr="00DE7698">
        <w:rPr>
          <w:color w:val="000000" w:themeColor="text1"/>
        </w:rPr>
        <w:fldChar w:fldCharType="begin"/>
      </w:r>
      <w:r w:rsidR="009A3268" w:rsidRPr="00DE7698">
        <w:rPr>
          <w:color w:val="000000" w:themeColor="text1"/>
        </w:rPr>
        <w:instrText xml:space="preserve"> ADDIN ZOTERO_ITEM CSL_CITATION {"citationID":"wuiuBBev","properties":{"formattedCitation":"(Van Tussenbroek et al. 2017, Ch\\uc0\\u225{}vez et al. 2020, Rodr\\uc0\\u237{}guez-Mart\\uc0\\u237{}nez et al. 2023)","plainCitation":"(Van Tussenbroek et al. 2017, Chávez et al. 2020, Rodríguez-Martínez et al. 2023)","noteIndex":0},"citationItems":[{"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9A3268" w:rsidRPr="00DE7698">
        <w:rPr>
          <w:color w:val="000000" w:themeColor="text1"/>
        </w:rPr>
        <w:fldChar w:fldCharType="separate"/>
      </w:r>
      <w:r w:rsidR="009A3268" w:rsidRPr="00DE7698">
        <w:rPr>
          <w:color w:val="000000"/>
        </w:rPr>
        <w:t xml:space="preserve">(Van </w:t>
      </w:r>
      <w:proofErr w:type="spellStart"/>
      <w:r w:rsidR="009A3268" w:rsidRPr="00DE7698">
        <w:rPr>
          <w:color w:val="000000"/>
        </w:rPr>
        <w:t>Tussenbroek</w:t>
      </w:r>
      <w:proofErr w:type="spellEnd"/>
      <w:r w:rsidR="009A3268" w:rsidRPr="00DE7698">
        <w:rPr>
          <w:color w:val="000000"/>
        </w:rPr>
        <w:t xml:space="preserve"> et al. 2017, Chávez et al. 2020, Rodríguez-Martínez et al. 2023)</w:t>
      </w:r>
      <w:r w:rsidR="009A3268" w:rsidRPr="00DE7698">
        <w:rPr>
          <w:color w:val="000000" w:themeColor="text1"/>
        </w:rPr>
        <w:fldChar w:fldCharType="end"/>
      </w:r>
      <w:r w:rsidR="009A3268" w:rsidRPr="00DE7698">
        <w:rPr>
          <w:color w:val="000000" w:themeColor="text1"/>
        </w:rPr>
        <w:t xml:space="preserve">. For instance, a significant </w:t>
      </w:r>
      <w:r w:rsidR="009E48A6" w:rsidRPr="00DE7698">
        <w:rPr>
          <w:color w:val="000000" w:themeColor="text1"/>
        </w:rPr>
        <w:t>Sargasso</w:t>
      </w:r>
      <w:r w:rsidR="009A3268" w:rsidRPr="00DE7698">
        <w:rPr>
          <w:color w:val="000000" w:themeColor="text1"/>
        </w:rPr>
        <w:t xml:space="preserve"> beaching event in 2018 was associated with a faunal mortality event, where hypoxic conditions led to the demise of 78 species of neritic fish, crustaceans, echinoderms, mollusks, and </w:t>
      </w:r>
      <w:proofErr w:type="spellStart"/>
      <w:r w:rsidR="009A3268" w:rsidRPr="00DE7698">
        <w:rPr>
          <w:color w:val="000000" w:themeColor="text1"/>
        </w:rPr>
        <w:t>polychaetes</w:t>
      </w:r>
      <w:proofErr w:type="spellEnd"/>
      <w:r w:rsidR="009A3268" w:rsidRPr="00DE7698">
        <w:rPr>
          <w:color w:val="000000" w:themeColor="text1"/>
        </w:rPr>
        <w:t xml:space="preserve"> </w:t>
      </w:r>
      <w:r w:rsidR="009A3268" w:rsidRPr="00DE7698">
        <w:rPr>
          <w:color w:val="000000" w:themeColor="text1"/>
        </w:rPr>
        <w:fldChar w:fldCharType="begin"/>
      </w:r>
      <w:r w:rsidR="009A3268" w:rsidRPr="00DE7698">
        <w:rPr>
          <w:color w:val="000000" w:themeColor="text1"/>
        </w:rPr>
        <w:instrText xml:space="preserve"> ADDIN ZOTERO_ITEM CSL_CITATION {"citationID":"kuZu28Fo","properties":{"formattedCitation":"(Rodr\\uc0\\u237{}guez-Mart\\uc0\\u237{}nez et al. 2019)","plainCitation":"(Rodríguez-Martínez et al. 2019)","noteIndex":0},"citationItems":[{"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9A3268" w:rsidRPr="00DE7698">
        <w:rPr>
          <w:color w:val="000000" w:themeColor="text1"/>
        </w:rPr>
        <w:fldChar w:fldCharType="separate"/>
      </w:r>
      <w:r w:rsidR="009A3268" w:rsidRPr="00DE7698">
        <w:rPr>
          <w:color w:val="000000"/>
        </w:rPr>
        <w:t xml:space="preserve">(Rodríguez-Martínez </w:t>
      </w:r>
      <w:r w:rsidR="009A3268" w:rsidRPr="00DE7698">
        <w:rPr>
          <w:color w:val="000000"/>
        </w:rPr>
        <w:lastRenderedPageBreak/>
        <w:t>et al. 2019)</w:t>
      </w:r>
      <w:r w:rsidR="009A3268" w:rsidRPr="00DE7698">
        <w:rPr>
          <w:color w:val="000000" w:themeColor="text1"/>
        </w:rPr>
        <w:fldChar w:fldCharType="end"/>
      </w:r>
      <w:r w:rsidR="009A3268" w:rsidRPr="00DE7698">
        <w:rPr>
          <w:color w:val="000000" w:themeColor="text1"/>
        </w:rPr>
        <w:t>.</w:t>
      </w:r>
      <w:r w:rsidR="003F0950" w:rsidRPr="00DE7698">
        <w:rPr>
          <w:color w:val="000000" w:themeColor="text1"/>
        </w:rPr>
        <w:t xml:space="preserve"> </w:t>
      </w:r>
      <w:r w:rsidR="005072A9" w:rsidRPr="00DE7698">
        <w:rPr>
          <w:color w:val="000000" w:themeColor="text1"/>
        </w:rPr>
        <w:t>Due to the various adverse effects of Sargasso decomposition on the coast, much of the biomass is moved to quarries, garbage dumps, and forest habitats. To this day, we lack an understanding of the ecological impacts of massive Sargasso dumping in these ecosystems.</w:t>
      </w:r>
    </w:p>
    <w:p w14:paraId="6686B68F" w14:textId="77777777" w:rsidR="00AD4874" w:rsidRPr="00DE7698" w:rsidRDefault="00AD4874" w:rsidP="00A03FCC">
      <w:pPr>
        <w:spacing w:line="480" w:lineRule="auto"/>
        <w:ind w:firstLine="720"/>
        <w:jc w:val="both"/>
        <w:textAlignment w:val="baseline"/>
        <w:rPr>
          <w:color w:val="000000" w:themeColor="text1"/>
        </w:rPr>
      </w:pPr>
    </w:p>
    <w:p w14:paraId="4E7A0E77" w14:textId="2E80D903" w:rsidR="001B0DFA" w:rsidRPr="00DE7698" w:rsidRDefault="00826E91" w:rsidP="00A03FCC">
      <w:pPr>
        <w:spacing w:line="480" w:lineRule="auto"/>
        <w:ind w:firstLine="720"/>
        <w:jc w:val="both"/>
        <w:textAlignment w:val="baseline"/>
        <w:rPr>
          <w:color w:val="000000" w:themeColor="text1"/>
        </w:rPr>
      </w:pPr>
      <w:r w:rsidRPr="00DE7698">
        <w:rPr>
          <w:color w:val="000000" w:themeColor="text1"/>
        </w:rPr>
        <w:t xml:space="preserve">Ecological theory </w:t>
      </w:r>
      <w:r w:rsidR="00A03FCC" w:rsidRPr="00DE7698">
        <w:rPr>
          <w:color w:val="000000" w:themeColor="text1"/>
        </w:rPr>
        <w:t>suggests that local adaptation through coevolution would result in faster decomposition of litter on its own soil over foreign soil, a termed ‘</w:t>
      </w:r>
      <w:r w:rsidR="00A03FCC" w:rsidRPr="00DE7698">
        <w:rPr>
          <w:i/>
          <w:iCs/>
          <w:color w:val="000000" w:themeColor="text1"/>
        </w:rPr>
        <w:t>the home field advantage’</w:t>
      </w:r>
      <w:r w:rsidR="00A03FCC" w:rsidRPr="00DE7698">
        <w:rPr>
          <w:color w:val="000000" w:themeColor="text1"/>
        </w:rPr>
        <w:t xml:space="preserve"> </w:t>
      </w:r>
      <w:r w:rsidR="00A03FCC" w:rsidRPr="00DE7698">
        <w:rPr>
          <w:color w:val="000000" w:themeColor="text1"/>
        </w:rPr>
        <w:fldChar w:fldCharType="begin"/>
      </w:r>
      <w:r w:rsidR="00A03FCC" w:rsidRPr="00DE7698">
        <w:rPr>
          <w:color w:val="000000" w:themeColor="text1"/>
        </w:rPr>
        <w:instrText xml:space="preserve"> ADDIN ZOTERO_ITEM CSL_CITATION {"citationID":"LvoFUBt3","properties":{"formattedCitation":"(Bocock et al. 1960, Gholz et al. 2000, Pugnaire et al. 2023)","plainCitation":"(Bocock et al. 1960, Gholz et al. 2000, Pugnaire et al. 2023)","noteIndex":0},"citationItems":[{"id":1433,"uris":["http://zotero.org/users/6486635/items/6GRACSXM"],"itemData":{"id":1433,"type":"article-journal","abstract":"The dry-weight losses of samples of oak and ash litter, enclosed in nylon hairnets and placed on two sites with contrasting humus forms, a mull and a moder, have been followed for a period of 14 months. Sub-samples of the same oak litter disappear at similar rates on the two sites. Sub-samples of the same ash litter disappear at different rates on the two sites, but always more quickly than oak litter. On the mull site the loss of whole ash leaflets as well as fragments of leaflets is considerable whereas oak leaves on both sites and ash leaflets on the moder site disappear mainly as small fragments. For both oak and ash litter the results from the mull site are more variable than those from the moder site, suggesting that there are differences in the heterotrophic activity on the two sites.","container-title":"Journal of Soil Science","DOI":"10.1111/j.1365-2389.1960.tb02196.x","ISSN":"0022-4588","issue":"1","journalAbbreviation":"Journal of Soil Science","language":"en","page":"1-9","source":"DOI.org (Crossref)","title":"CHANGES IN LEAF LITTER WHEN PLACED ON THE SURFACE OF SOILS WITH CONTRASTING HUMUS TYPES: I. LOSSES IN DRY WEIGHT OF OAK AND ASH LEAF LITTER*","title-short":"CHANGES IN LEAF LITTER WHEN PLACED ON THE SURFACE OF SOILS WITH CONTRASTING HUMUS TYPES","volume":"11","author":[{"family":"Bocock","given":"K. L."},{"family":"Gilbert","given":"O."},{"family":"Capstick","given":"C. K."},{"family":"Twinn","given":"D. C."},{"family":"Waid","given":"J.S."},{"family":"Woodman","given":"M. J."}],"issued":{"date-parts":[["1960",3]]}}},{"id":1437,"uris":["http://zotero.org/users/6486635/items/PZFDDQ2Q"],"itemData":{"id":1437,"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 1365-2486","issue":"7","journalAbbreviation":"Global Change Biology","language":"en","page":"751-765","source":"DOI.org (Crossref)","title":"Long‐term dynamics of pine and hardwood litter in contrasting environments: toward a global model of decomposition","title-short":"Long‐term dynamics of pine and hardwood litter in contrasting environments","volume":"6","author":[{"family":"Gholz","given":"Henry L."},{"family":"Wedin","given":"David A."},{"family":"Smitherman","given":"Stephen M."},{"family":"Harmon","given":"Mark E."},{"family":"Parton","given":"William J."}],"issued":{"date-parts":[["2000",10]]}}},{"id":1439,"uris":["http://zotero.org/users/6486635/items/QQQ9HK4F"],"itemData":{"id":1439,"type":"article-journal","abstract":"Climate change and associated environmental alterations affect plant communities, potentially decoupling links between plants and their associated soil microbial communities. This may in turn affect processes like litter decomposition, an important function that controls nutrient and carbon cycling as well as many other ecosystem processes. Microbial decomposers have been proposed to specialize, being able to easier decompose litter from its ‘home’ community than litter from other communities, in what is termed the home field advantage (HFA) hypothesis. We report a litter decomposition experiment including four alpine meadow communities spread along a geographical gradient that ranged from the Atlas in Morocco to the Iberian Peninsula to the Swiss Alps. We tested whether litter decomposition rate would differ depending on litter and soil origin, expecting interactions between litter and soil microbial communities to be at the core of responses. We expected to find HFA in all four alpine communities. HFA ranged from very negative to neutral to positive along our geographical gradient, in a variation that could be attributed to the interaction of microbial communities with soil and plant traits, and linked to the relative abundance of microbial groups performing specific functions. Litter decomposition depended on litter quality and on the fungal community, which seemed adapted to deal with poor-quality, recalcitrant litter, leading to HFA. Climate plays a role as well, indirectly through plant community composition. Phyllosphere communities competed with soil communities when in interaction, a fact that may have blurred results of some previous HFA experiments. In summary, there is a clear HFA in systems with low-quality litter that requires a specialised fungal community to maximize decomposition. By contrast, high-quality, easy to decompose litter would be dealt with by any decomposer community, not showing evidence of HFA.","container-title":"Soil Biology and Biochemistry","DOI":"10.1016/j.soilbio.2023.109069","ISSN":"00380717","journalAbbreviation":"Soil Biology and Biochemistry","language":"en","page":"109069","source":"DOI.org (Crossref)","title":"Home-field advantage effects in litter decomposition is largely linked to litter quality","volume":"184","author":[{"family":"Pugnaire","given":"Francisco I."},{"family":"Aares","given":"Karoline H."},{"family":"Alifriqui","given":"Mohamed"},{"family":"Bråthen","given":"Kari Anne"},{"family":"Kindler","given":"Christian"},{"family":"Schöb","given":"Christian"},{"family":"Manrique","given":"Esteban"}],"issued":{"date-parts":[["2023",9]]}}}],"schema":"https://github.com/citation-style-language/schema/raw/master/csl-citation.json"} </w:instrText>
      </w:r>
      <w:r w:rsidR="00A03FCC" w:rsidRPr="00DE7698">
        <w:rPr>
          <w:color w:val="000000" w:themeColor="text1"/>
        </w:rPr>
        <w:fldChar w:fldCharType="separate"/>
      </w:r>
      <w:r w:rsidR="00A03FCC" w:rsidRPr="00DE7698">
        <w:rPr>
          <w:noProof/>
          <w:color w:val="000000" w:themeColor="text1"/>
        </w:rPr>
        <w:t>(Bocock et al. 1960, Gholz et al. 2000, Pugnaire et al. 2023)</w:t>
      </w:r>
      <w:r w:rsidR="00A03FCC" w:rsidRPr="00DE7698">
        <w:rPr>
          <w:color w:val="000000" w:themeColor="text1"/>
        </w:rPr>
        <w:fldChar w:fldCharType="end"/>
      </w:r>
      <w:r w:rsidR="00A03FCC" w:rsidRPr="00DE7698">
        <w:rPr>
          <w:color w:val="000000" w:themeColor="text1"/>
        </w:rPr>
        <w:t>.</w:t>
      </w:r>
      <w:r w:rsidR="00AD4874" w:rsidRPr="00DE7698">
        <w:rPr>
          <w:color w:val="000000" w:themeColor="text1"/>
        </w:rPr>
        <w:t xml:space="preserve"> Thus beach-cast Sargasso should decompose more quickly over sand dunes than forest soil. Furthermore, </w:t>
      </w:r>
      <w:r w:rsidR="00152B4E" w:rsidRPr="00DE7698">
        <w:rPr>
          <w:color w:val="000000" w:themeColor="text1"/>
        </w:rPr>
        <w:t xml:space="preserve">terrestrial predator foraging in </w:t>
      </w:r>
      <w:r w:rsidR="003E51E5" w:rsidRPr="00DE7698">
        <w:rPr>
          <w:color w:val="000000" w:themeColor="text1"/>
        </w:rPr>
        <w:t>beach-cast macroalgae</w:t>
      </w:r>
      <w:r w:rsidR="00152B4E" w:rsidRPr="00DE7698">
        <w:rPr>
          <w:color w:val="000000" w:themeColor="text1"/>
        </w:rPr>
        <w:t xml:space="preserve"> is a common feature in coastal ecosystems </w:t>
      </w:r>
      <w:r w:rsidR="0010307F" w:rsidRPr="00DE7698">
        <w:rPr>
          <w:color w:val="000000" w:themeColor="text1"/>
        </w:rPr>
        <w:fldChar w:fldCharType="begin"/>
      </w:r>
      <w:r w:rsidR="0010307F" w:rsidRPr="00DE7698">
        <w:rPr>
          <w:color w:val="000000" w:themeColor="text1"/>
        </w:rPr>
        <w:instrText xml:space="preserve"> ADDIN ZOTERO_ITEM CSL_CITATION {"citationID":"5kzEAeWX","properties":{"formattedCitation":"(Kirkman and Kendrick 1997, Rose and Polis 1998, Dugan et al. 2003, Colombini and Chelazzi 2003, Kenny et al. 2017)","plainCitation":"(Kirkman and Kendrick 1997, Rose and Polis 1998, Dugan et al. 2003, Colombini and Chelazzi 2003, Kenny et al. 2017)","noteIndex":0},"citationItems":[{"id":1444,"uris":["http://zotero.org/users/6486635/items/EG2GMMMS"],"itemData":{"id":1444,"type":"article-journal","abstract":"This review provides an overview of aspects of the ecology of drifting and beach-cast macroalgae and marine angiosperms in respect to present and potential commercial use of that resource in Australia. It sets the scene with sections on industries that utilise macro-algae and seagrasses, the ecology of littoral and nearshore sublittoral ecosystems and the processes of deposition of beach-cast macro-algae and seagrasses on beaches. It then describes the major economic macro-algae and seagrasses that occur as beach-cast wrack, with an emphasis on known information on habitat distribution, geographical range, and harvesting issues. Gaps in scientiﬁc knowledge are pointed out. The priority areas of future research were found to be:   The importance of beach accumulations of macro-algae and seagrasses on feeding and nesting shorebirds;   Whether available resource allows for ecologically and economically sustainable harvesting;   A survey of present and potential commercial macro-algae and seagrasses: studying biomass, density and annual production rates, interannual variability of recruitment into living stands, the effect of harvesting on trophodynamics and community structure and the stability of the resource base for economically sustainable harvesting;   An assessment of the importance of wrack in recycling nutrients and detritus to nearshore coastal ecosystems at wider geographical scales than previous work. This research should assess the dependence of offshore production on nutrients and detritus that are broken down in beachwracks.","container-title":"Journal of Applied Phycology","issue":"311-326","language":"en","source":"Zotero","title":"Ecological significance and commercial harvesting of drifting and beach-cast macro-algae and seagrasses in Australia: a review","volume":"9","author":[{"family":"Kirkman","given":"Hugh"},{"family":"Kendrick","given":"Gary A"}],"issued":{"date-parts":[["1997"]]}}},{"id":1446,"uris":["http://zotero.org/users/6486635/items/ZFNJMS4Q"],"itemData":{"id":1446,"type":"article-journal","abstract":"We analyzed how the distribution and abundance of a major consumer, the coyote (Canis latrans) is inﬂuenced by the input of food from the sea. In the arid deserts of Baja California, coyote abundance along the shore of the Gulf of California is much higher compared to adjacent inland areas. These high densities are achieved because coastal coyotes are subsidized by the ﬂow of abundant and diverse resources that come directly and indirectly from the ocean. Analysis of scats between coastal and inland sites indicates that the diet breadth of coastal coyotes is expanded (i.e., more food types were eaten) and that much more food is consumed by individuals and populations of coyotes in coastal regions. On average, scat mass at coastal sites is more than double that at inland sites. An average of 47.8% of all items found in coastal scats come directly from the sea. Such allochthonous input facilitates a numerical response: each of our four measures of coyote abundance shows that coyotes are signiﬁcantly more dense along the coast than inland. Coyote populations on the coast are 2.4–13.7 times more dense than in adjacent inland areas that do not receive marine input. We present data from the literature to suggest that the use of marine resources by carnivorous mammals is widespread worldwide.","container-title":"Ecology","DOI":"10.1890/0012-9658(1998)079[0998:TDAAOC]2.0.CO;2","ISSN":"0012-9658","issue":"3","journalAbbreviation":"Ecology","language":"en","page":"998-1007","source":"DOI.org (Crossref)","title":"THE DISTRIBUTION AND ABUNDANCE OF COYOTES: THE EFFECTS OF ALLOCHTHONOUS FOOD SUBSIDIES FROM THE SEA","title-short":"THE DISTRIBUTION AND ABUNDANCE OF COYOTES","volume":"79","author":[{"family":"Rose","given":"Michael D."},{"family":"Polis","given":"Gary A."}],"issued":{"date-parts":[["1998",4]]}}},{"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id":1448,"uris":["http://zotero.org/users/6486635/items/465SH6EC"],"itemData":{"id":1448,"type":"chapter","abstract":"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ﬁ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ﬁ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ﬁnal section of the paper includes the positive and negative effects of man-made debris on sandy-beach ecosystems and brieﬂy reviews the major ﬁndings.","container-title":"Oceanography and Marine Biology, An Annual Review, Volume 41","edition":"0","ISBN":"978-0-429-21771-5","language":"en","note":"DOI: 10.1201/9780203180570-21","page":"123-127","publisher":"CRC Press","source":"DOI.org (Crossref)","title":"Inﬂuence of marine allochthonous input on sandy beach communities","URL":"https://www.taylorfrancis.com/books/9781134523085/chapters/10.1201/9780203180570-21","editor":[{"family":"Gibson","given":"R. N."},{"family":"Atkinson","given":"R. J. A."}],"author":[{"family":"Colombini","given":"I."},{"family":"Chelazzi","given":"L."}],"accessed":{"date-parts":[["2024",1,16]]},"issued":{"date-parts":[["2003",7,3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10307F" w:rsidRPr="00DE7698">
        <w:rPr>
          <w:color w:val="000000" w:themeColor="text1"/>
        </w:rPr>
        <w:fldChar w:fldCharType="separate"/>
      </w:r>
      <w:r w:rsidR="0010307F" w:rsidRPr="00DE7698">
        <w:rPr>
          <w:noProof/>
          <w:color w:val="000000" w:themeColor="text1"/>
        </w:rPr>
        <w:t>(Kirkman and Kendrick 1997, Rose and Polis 1998, Dugan et al. 2003, Colombini and Chelazzi 2003, Kenny et al. 2017)</w:t>
      </w:r>
      <w:r w:rsidR="0010307F" w:rsidRPr="00DE7698">
        <w:rPr>
          <w:color w:val="000000" w:themeColor="text1"/>
        </w:rPr>
        <w:fldChar w:fldCharType="end"/>
      </w:r>
      <w:r w:rsidR="003E51E5" w:rsidRPr="00DE7698">
        <w:rPr>
          <w:color w:val="000000" w:themeColor="text1"/>
        </w:rPr>
        <w:t>, but less is known about terrestrial insect responses to this phenomenon. To our knowledge, this has not been tested with macroalgae deposits in forests.</w:t>
      </w:r>
      <w:r w:rsidR="007634B9" w:rsidRPr="00DE7698">
        <w:rPr>
          <w:color w:val="000000" w:themeColor="text1"/>
        </w:rPr>
        <w:t xml:space="preserve"> Moreover, previous work with Sargasso biomass showed a fertilization effect on plants on shorelines Bahamian islands and there have been efforts to use Sargasso as a fertilizer for vascular plants. Yet, the fertilization effect of Sargasso in forest has not been tested.</w:t>
      </w:r>
    </w:p>
    <w:p w14:paraId="53B0C805" w14:textId="77777777" w:rsidR="007634B9" w:rsidRPr="00DE7698" w:rsidRDefault="007634B9" w:rsidP="00A03FCC">
      <w:pPr>
        <w:spacing w:line="480" w:lineRule="auto"/>
        <w:ind w:firstLine="720"/>
        <w:jc w:val="both"/>
        <w:textAlignment w:val="baseline"/>
        <w:rPr>
          <w:color w:val="000000" w:themeColor="text1"/>
        </w:rPr>
      </w:pPr>
    </w:p>
    <w:p w14:paraId="418896EC" w14:textId="5C490603" w:rsidR="007634B9" w:rsidRPr="00DE7698" w:rsidRDefault="007634B9" w:rsidP="00A03FCC">
      <w:pPr>
        <w:spacing w:line="480" w:lineRule="auto"/>
        <w:ind w:firstLine="720"/>
        <w:jc w:val="both"/>
        <w:textAlignment w:val="baseline"/>
        <w:rPr>
          <w:color w:val="000000"/>
        </w:rPr>
      </w:pPr>
      <w:r w:rsidRPr="00DE7698">
        <w:rPr>
          <w:color w:val="000000" w:themeColor="text1"/>
        </w:rPr>
        <w:t xml:space="preserve">Here, we used manipulative experiments and surveys to test the effects </w:t>
      </w:r>
      <w:r w:rsidR="00790EC6" w:rsidRPr="00DE7698">
        <w:rPr>
          <w:color w:val="000000" w:themeColor="text1"/>
        </w:rPr>
        <w:t>macroalgae</w:t>
      </w:r>
      <w:r w:rsidRPr="00DE7698">
        <w:rPr>
          <w:color w:val="000000" w:themeColor="text1"/>
        </w:rPr>
        <w:t xml:space="preserve"> deposits </w:t>
      </w:r>
      <w:r w:rsidR="00790EC6" w:rsidRPr="00DE7698">
        <w:rPr>
          <w:color w:val="000000" w:themeColor="text1"/>
        </w:rPr>
        <w:t>on a beach and in a forest. To do this, we created Sargasso piles of realistic magnitudes with paired, unmanipulated controls</w:t>
      </w:r>
      <w:r w:rsidR="00DE7698">
        <w:rPr>
          <w:color w:val="000000" w:themeColor="text1"/>
        </w:rPr>
        <w:t>,</w:t>
      </w:r>
      <w:r w:rsidR="00790EC6" w:rsidRPr="00DE7698">
        <w:rPr>
          <w:color w:val="000000" w:themeColor="text1"/>
        </w:rPr>
        <w:t xml:space="preserve"> at both sites, and surveyed them over the course of a year. We estimated volume over time and sampled CO</w:t>
      </w:r>
      <w:r w:rsidR="00790EC6" w:rsidRPr="00DE7698">
        <w:rPr>
          <w:color w:val="000000" w:themeColor="text1"/>
          <w:vertAlign w:val="subscript"/>
        </w:rPr>
        <w:t xml:space="preserve">2 </w:t>
      </w:r>
      <w:r w:rsidR="00790EC6" w:rsidRPr="00DE7698">
        <w:rPr>
          <w:color w:val="000000"/>
        </w:rPr>
        <w:t xml:space="preserve">production, nitrate, and ammonium content on sediment below the piles. To test arthropod response, we used sticky traps </w:t>
      </w:r>
      <w:r w:rsidR="00B81EDC" w:rsidRPr="00DE7698">
        <w:rPr>
          <w:color w:val="000000"/>
        </w:rPr>
        <w:t xml:space="preserve">and pitfall traps to measure flying and crawling abundance on piles and controls. We also conducted point intersect surveys to understand the impacts of this manipulation on plant abundance on plots proper and their perimeter. </w:t>
      </w:r>
      <w:r w:rsidR="00B81EDC" w:rsidRPr="00DE7698">
        <w:rPr>
          <w:color w:val="000000"/>
        </w:rPr>
        <w:lastRenderedPageBreak/>
        <w:t xml:space="preserve">Furthermore, we measured decomposition of Sargasso at both sites using mesh bags to compare changes in biomass with and without access to </w:t>
      </w:r>
      <w:r w:rsidR="00DE7698" w:rsidRPr="00DE7698">
        <w:rPr>
          <w:color w:val="000000"/>
        </w:rPr>
        <w:t>arthropods</w:t>
      </w:r>
      <w:r w:rsidR="00B81EDC" w:rsidRPr="00DE7698">
        <w:rPr>
          <w:color w:val="000000"/>
        </w:rPr>
        <w:t>.</w:t>
      </w:r>
    </w:p>
    <w:p w14:paraId="186A65BC" w14:textId="77777777" w:rsidR="0045017B" w:rsidRPr="00DE7698" w:rsidRDefault="0045017B" w:rsidP="000E56DB">
      <w:pPr>
        <w:spacing w:line="480" w:lineRule="auto"/>
        <w:jc w:val="both"/>
        <w:rPr>
          <w:b/>
          <w:bCs/>
        </w:rPr>
      </w:pPr>
    </w:p>
    <w:p w14:paraId="6C038403" w14:textId="569E77E5" w:rsidR="00810213" w:rsidRPr="00DE7698" w:rsidRDefault="00810213" w:rsidP="000E56DB">
      <w:pPr>
        <w:spacing w:line="480" w:lineRule="auto"/>
        <w:jc w:val="both"/>
        <w:rPr>
          <w:b/>
          <w:bCs/>
        </w:rPr>
      </w:pPr>
      <w:r w:rsidRPr="00DE7698">
        <w:rPr>
          <w:b/>
          <w:bCs/>
        </w:rPr>
        <w:t xml:space="preserve">Methods </w:t>
      </w:r>
    </w:p>
    <w:p w14:paraId="783F946B" w14:textId="6AB22C3F" w:rsidR="00CF5B7D" w:rsidRPr="00DE7698" w:rsidRDefault="006A6726" w:rsidP="000E56DB">
      <w:pPr>
        <w:spacing w:line="480" w:lineRule="auto"/>
        <w:jc w:val="both"/>
        <w:rPr>
          <w:b/>
          <w:bCs/>
        </w:rPr>
      </w:pPr>
      <w:r w:rsidRPr="00DE7698">
        <w:rPr>
          <w:b/>
          <w:bCs/>
        </w:rPr>
        <w:t>S</w:t>
      </w:r>
      <w:r w:rsidR="006132AE" w:rsidRPr="00DE7698">
        <w:rPr>
          <w:b/>
          <w:bCs/>
        </w:rPr>
        <w:t>argasso</w:t>
      </w:r>
      <w:r w:rsidR="00CF5B7D" w:rsidRPr="00DE7698">
        <w:rPr>
          <w:b/>
          <w:bCs/>
          <w:i/>
          <w:iCs/>
        </w:rPr>
        <w:t xml:space="preserve"> </w:t>
      </w:r>
      <w:r w:rsidR="00C47D2C" w:rsidRPr="00DE7698">
        <w:rPr>
          <w:b/>
          <w:bCs/>
        </w:rPr>
        <w:t>decomposition</w:t>
      </w:r>
      <w:r w:rsidR="00BA79B3" w:rsidRPr="00DE7698">
        <w:rPr>
          <w:b/>
          <w:bCs/>
        </w:rPr>
        <w:t xml:space="preserve"> experiment</w:t>
      </w:r>
      <w:r w:rsidR="00C47D2C" w:rsidRPr="00DE7698">
        <w:rPr>
          <w:b/>
          <w:bCs/>
        </w:rPr>
        <w:t>s</w:t>
      </w:r>
    </w:p>
    <w:p w14:paraId="7C7FD6D3" w14:textId="25E0BD20" w:rsidR="00C47D2C" w:rsidRPr="00DE7698" w:rsidRDefault="00C47D2C" w:rsidP="000E56DB">
      <w:pPr>
        <w:spacing w:line="480" w:lineRule="auto"/>
        <w:jc w:val="both"/>
        <w:rPr>
          <w:i/>
          <w:iCs/>
        </w:rPr>
      </w:pPr>
      <w:r w:rsidRPr="00DE7698">
        <w:rPr>
          <w:i/>
          <w:iCs/>
        </w:rPr>
        <w:t>Sargasso piles</w:t>
      </w:r>
    </w:p>
    <w:p w14:paraId="1F9D2A60" w14:textId="3E2DF846" w:rsidR="001F0860" w:rsidRPr="00DE7698" w:rsidRDefault="00076C98" w:rsidP="000E56DB">
      <w:pPr>
        <w:spacing w:line="480" w:lineRule="auto"/>
        <w:ind w:firstLine="720"/>
        <w:jc w:val="both"/>
      </w:pPr>
      <w:r w:rsidRPr="00DE7698">
        <w:t xml:space="preserve">We conducted this study at two sites in Puerto Morelos, Quintana-Roo, Mexico, from August 2022 and August 2023. </w:t>
      </w:r>
      <w:r w:rsidR="00671446" w:rsidRPr="00DE7698">
        <w:t xml:space="preserve">This region is among </w:t>
      </w:r>
      <w:r w:rsidR="001F0860" w:rsidRPr="00DE7698">
        <w:t xml:space="preserve">those impacted by </w:t>
      </w:r>
      <w:r w:rsidR="00B50BDD" w:rsidRPr="00DE7698">
        <w:t>the invasion of beach</w:t>
      </w:r>
      <w:r w:rsidR="00826E91" w:rsidRPr="00DE7698">
        <w:t>-</w:t>
      </w:r>
      <w:r w:rsidR="00B50BDD" w:rsidRPr="00DE7698">
        <w:t xml:space="preserve">cast </w:t>
      </w:r>
      <w:r w:rsidR="009E48A6" w:rsidRPr="00DE7698">
        <w:rPr>
          <w:color w:val="000000" w:themeColor="text1"/>
        </w:rPr>
        <w:t xml:space="preserve">Sargasso </w:t>
      </w:r>
      <w:r w:rsidR="00B50BDD" w:rsidRPr="00DE7698">
        <w:fldChar w:fldCharType="begin"/>
      </w:r>
      <w:r w:rsidR="00604C42" w:rsidRPr="00DE7698">
        <w:instrText xml:space="preserve"> ADDIN ZOTERO_ITEM CSL_CITATION {"citationID":"DTSkjmwY","properties":{"formattedCitation":"(Ch\\uc0\\u225{}vez et al. 2020, L\\uc0\\u243{}pez-Sosa et al. 2020)","plainCitation":"(Chávez et al. 2020, López-Sosa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schema":"https://github.com/citation-style-language/schema/raw/master/csl-citation.json"} </w:instrText>
      </w:r>
      <w:r w:rsidR="00B50BDD" w:rsidRPr="00DE7698">
        <w:fldChar w:fldCharType="separate"/>
      </w:r>
      <w:r w:rsidR="00604C42" w:rsidRPr="00DE7698">
        <w:t>(Chávez et al. 2020, López-Sosa et al. 2020)</w:t>
      </w:r>
      <w:r w:rsidR="00B50BDD" w:rsidRPr="00DE7698">
        <w:fldChar w:fldCharType="end"/>
      </w:r>
      <w:r w:rsidR="00B50BDD" w:rsidRPr="00DE7698">
        <w:t xml:space="preserve">. </w:t>
      </w:r>
      <w:r w:rsidR="00604C42" w:rsidRPr="00DE7698">
        <w:t>We established a beach site on</w:t>
      </w:r>
      <w:r w:rsidR="001F0860" w:rsidRPr="00DE7698">
        <w:t xml:space="preserve"> an ungroomed strip of beach north of </w:t>
      </w:r>
      <w:r w:rsidR="00B50BDD" w:rsidRPr="00DE7698">
        <w:t xml:space="preserve">Moon Palace Resorts </w:t>
      </w:r>
      <w:r w:rsidR="00B50BDD" w:rsidRPr="00DE7698">
        <w:rPr>
          <w:color w:val="000000"/>
        </w:rPr>
        <w:t>(20.99343° N, 86.82442° W).</w:t>
      </w:r>
      <w:r w:rsidR="00604C42" w:rsidRPr="00DE7698">
        <w:rPr>
          <w:color w:val="000000"/>
        </w:rPr>
        <w:t xml:space="preserve"> This location is adjacent to a large barrier that prevents </w:t>
      </w:r>
      <w:r w:rsidR="009E48A6" w:rsidRPr="00DE7698">
        <w:rPr>
          <w:color w:val="000000" w:themeColor="text1"/>
        </w:rPr>
        <w:t xml:space="preserve">Sargasso </w:t>
      </w:r>
      <w:r w:rsidR="00604C42" w:rsidRPr="00DE7698">
        <w:rPr>
          <w:color w:val="000000"/>
        </w:rPr>
        <w:t xml:space="preserve">from accumulating on hotel property and is removed by </w:t>
      </w:r>
      <w:r w:rsidR="009E48A6" w:rsidRPr="00DE7698">
        <w:rPr>
          <w:color w:val="000000" w:themeColor="text1"/>
        </w:rPr>
        <w:t xml:space="preserve">Sargasso </w:t>
      </w:r>
      <w:r w:rsidR="00604C42" w:rsidRPr="00DE7698">
        <w:rPr>
          <w:color w:val="000000"/>
        </w:rPr>
        <w:t>collection vessels owned and operated by the resort.</w:t>
      </w:r>
      <w:r w:rsidR="001F0860" w:rsidRPr="00DE7698">
        <w:t xml:space="preserve"> All </w:t>
      </w:r>
      <w:r w:rsidR="009E48A6" w:rsidRPr="00DE7698">
        <w:rPr>
          <w:color w:val="000000" w:themeColor="text1"/>
        </w:rPr>
        <w:t>Sargasso</w:t>
      </w:r>
      <w:r w:rsidR="001F0860" w:rsidRPr="00DE7698">
        <w:t xml:space="preserve"> used </w:t>
      </w:r>
      <w:r w:rsidR="00361121" w:rsidRPr="00DE7698">
        <w:t xml:space="preserve"> in this experiment</w:t>
      </w:r>
      <w:r w:rsidR="001F0860" w:rsidRPr="00DE7698">
        <w:t xml:space="preserve"> was obtained from drift paddies collected </w:t>
      </w:r>
      <w:r w:rsidR="00604C42" w:rsidRPr="00DE7698">
        <w:t xml:space="preserve">and </w:t>
      </w:r>
      <w:r w:rsidR="001F0860" w:rsidRPr="00DE7698">
        <w:t>by Moon Palace Environmental Services.</w:t>
      </w:r>
    </w:p>
    <w:p w14:paraId="505BCBE7" w14:textId="4C49386A" w:rsidR="0021386B" w:rsidRPr="00DE7698" w:rsidRDefault="0021386B" w:rsidP="000E56DB">
      <w:pPr>
        <w:spacing w:line="480" w:lineRule="auto"/>
        <w:ind w:firstLine="720"/>
        <w:jc w:val="both"/>
        <w:rPr>
          <w:color w:val="000000"/>
        </w:rPr>
      </w:pPr>
      <w:r w:rsidRPr="00DE7698">
        <w:rPr>
          <w:color w:val="000000"/>
        </w:rPr>
        <w:t xml:space="preserve">To simulate a natural deposition of beached </w:t>
      </w:r>
      <w:r w:rsidR="009E48A6" w:rsidRPr="00DE7698">
        <w:rPr>
          <w:color w:val="000000" w:themeColor="text1"/>
        </w:rPr>
        <w:t>Sargasso</w:t>
      </w:r>
      <w:r w:rsidRPr="00DE7698">
        <w:rPr>
          <w:color w:val="000000"/>
        </w:rPr>
        <w:t xml:space="preserve">, we created five </w:t>
      </w:r>
      <w:r w:rsidR="009E48A6" w:rsidRPr="00DE7698">
        <w:rPr>
          <w:color w:val="000000" w:themeColor="text1"/>
        </w:rPr>
        <w:t xml:space="preserve">Sargasso </w:t>
      </w:r>
      <w:r w:rsidRPr="00DE7698">
        <w:rPr>
          <w:color w:val="000000"/>
        </w:rPr>
        <w:t xml:space="preserve">piles (4.28 </w:t>
      </w:r>
      <w:r w:rsidRPr="00DE7698">
        <w:rPr>
          <w:color w:val="000000"/>
        </w:rPr>
        <w:sym w:font="Symbol" w:char="F0B1"/>
      </w:r>
      <w:r w:rsidRPr="00DE7698">
        <w:rPr>
          <w:color w:val="000000"/>
        </w:rPr>
        <w:t xml:space="preserve"> 0.37 m</w:t>
      </w:r>
      <w:r w:rsidRPr="00DE7698">
        <w:rPr>
          <w:color w:val="000000"/>
          <w:vertAlign w:val="superscript"/>
        </w:rPr>
        <w:t>3</w:t>
      </w:r>
      <w:r w:rsidRPr="00DE7698">
        <w:rPr>
          <w:color w:val="000000"/>
        </w:rPr>
        <w:t xml:space="preserve">)  on the beach, parallel to the water line. </w:t>
      </w:r>
      <w:r w:rsidRPr="00DE7698">
        <w:t>Sargasso piles were</w:t>
      </w:r>
      <w:r w:rsidR="00076C98" w:rsidRPr="00DE7698">
        <w:rPr>
          <w:color w:val="000000"/>
        </w:rPr>
        <w:t xml:space="preserve"> </w:t>
      </w:r>
      <w:r w:rsidR="00810213" w:rsidRPr="00DE7698">
        <w:rPr>
          <w:color w:val="000000"/>
        </w:rPr>
        <w:t>paired</w:t>
      </w:r>
      <w:r w:rsidRPr="00DE7698">
        <w:rPr>
          <w:color w:val="000000"/>
        </w:rPr>
        <w:t xml:space="preserve"> with</w:t>
      </w:r>
      <w:r w:rsidR="00810213" w:rsidRPr="00DE7698">
        <w:rPr>
          <w:color w:val="000000"/>
        </w:rPr>
        <w:t xml:space="preserve"> unmanipulated control</w:t>
      </w:r>
      <w:r w:rsidR="000253EB" w:rsidRPr="00DE7698">
        <w:rPr>
          <w:color w:val="000000"/>
        </w:rPr>
        <w:t xml:space="preserve">s (i.e., sections of beach based on the average footprint </w:t>
      </w:r>
      <w:r w:rsidR="00604C42" w:rsidRPr="00DE7698">
        <w:rPr>
          <w:color w:val="000000"/>
        </w:rPr>
        <w:t xml:space="preserve">area </w:t>
      </w:r>
      <w:r w:rsidR="000253EB" w:rsidRPr="00DE7698">
        <w:rPr>
          <w:color w:val="000000"/>
        </w:rPr>
        <w:t xml:space="preserve">of </w:t>
      </w:r>
      <w:r w:rsidR="009E48A6" w:rsidRPr="00DE7698">
        <w:rPr>
          <w:color w:val="000000" w:themeColor="text1"/>
        </w:rPr>
        <w:t xml:space="preserve">Sargasso </w:t>
      </w:r>
      <w:r w:rsidR="000253EB" w:rsidRPr="00DE7698">
        <w:rPr>
          <w:color w:val="000000"/>
        </w:rPr>
        <w:t>piles</w:t>
      </w:r>
      <w:r w:rsidRPr="00DE7698">
        <w:rPr>
          <w:color w:val="000000"/>
        </w:rPr>
        <w:t>, 1.88m radius</w:t>
      </w:r>
      <w:r w:rsidR="000253EB" w:rsidRPr="00DE7698">
        <w:rPr>
          <w:color w:val="000000"/>
        </w:rPr>
        <w:t xml:space="preserve">). </w:t>
      </w:r>
      <w:r w:rsidRPr="00DE7698">
        <w:rPr>
          <w:color w:val="000000"/>
        </w:rPr>
        <w:t xml:space="preserve">All plots </w:t>
      </w:r>
      <w:r w:rsidR="000253EB" w:rsidRPr="00DE7698">
        <w:rPr>
          <w:color w:val="000000"/>
        </w:rPr>
        <w:t xml:space="preserve">were separated by a minimum of </w:t>
      </w:r>
      <w:r w:rsidR="00076C98" w:rsidRPr="00DE7698">
        <w:rPr>
          <w:color w:val="000000"/>
        </w:rPr>
        <w:t xml:space="preserve">9m </w:t>
      </w:r>
      <w:r w:rsidR="000253EB" w:rsidRPr="00DE7698">
        <w:rPr>
          <w:color w:val="000000"/>
        </w:rPr>
        <w:t>from the center of the nearest treatment</w:t>
      </w:r>
      <w:r w:rsidR="00076C98" w:rsidRPr="00DE7698">
        <w:rPr>
          <w:color w:val="000000"/>
        </w:rPr>
        <w:t xml:space="preserve">. </w:t>
      </w:r>
      <w:proofErr w:type="gramStart"/>
      <w:r w:rsidR="00076C98" w:rsidRPr="00DE7698">
        <w:rPr>
          <w:color w:val="000000"/>
        </w:rPr>
        <w:t>In order to</w:t>
      </w:r>
      <w:proofErr w:type="gramEnd"/>
      <w:r w:rsidR="00076C98" w:rsidRPr="00DE7698">
        <w:rPr>
          <w:color w:val="000000"/>
        </w:rPr>
        <w:t xml:space="preserve"> minimize human dist</w:t>
      </w:r>
      <w:r w:rsidR="00DF1C09" w:rsidRPr="00DE7698">
        <w:rPr>
          <w:color w:val="000000"/>
        </w:rPr>
        <w:t>urbance</w:t>
      </w:r>
      <w:r w:rsidRPr="00DE7698">
        <w:rPr>
          <w:color w:val="000000"/>
        </w:rPr>
        <w:t xml:space="preserve"> </w:t>
      </w:r>
      <w:r w:rsidR="00DF1C09" w:rsidRPr="00DE7698">
        <w:rPr>
          <w:color w:val="000000"/>
        </w:rPr>
        <w:t xml:space="preserve">and prevent natural </w:t>
      </w:r>
      <w:r w:rsidR="009E48A6" w:rsidRPr="00DE7698">
        <w:rPr>
          <w:color w:val="000000" w:themeColor="text1"/>
        </w:rPr>
        <w:t xml:space="preserve">Sargasso </w:t>
      </w:r>
      <w:r w:rsidR="00DF1C09" w:rsidRPr="00DE7698">
        <w:rPr>
          <w:color w:val="000000"/>
        </w:rPr>
        <w:t xml:space="preserve">deposition from altering the manipulation, we established these plots above the high tide line, in an area not frequented by tourists. </w:t>
      </w:r>
      <w:r w:rsidR="00351A97" w:rsidRPr="00DE7698">
        <w:rPr>
          <w:color w:val="000000"/>
        </w:rPr>
        <w:t>The beach at this location is a relatively narrow (</w:t>
      </w:r>
      <w:r w:rsidR="007364CF" w:rsidRPr="00DE7698">
        <w:rPr>
          <w:color w:val="000000"/>
        </w:rPr>
        <w:t>~1</w:t>
      </w:r>
      <w:r w:rsidRPr="00DE7698">
        <w:rPr>
          <w:color w:val="000000"/>
        </w:rPr>
        <w:t>5</w:t>
      </w:r>
      <w:r w:rsidR="007364CF" w:rsidRPr="00DE7698">
        <w:rPr>
          <w:color w:val="000000"/>
        </w:rPr>
        <w:t>m</w:t>
      </w:r>
      <w:r w:rsidR="00351A97" w:rsidRPr="00DE7698">
        <w:rPr>
          <w:color w:val="000000"/>
        </w:rPr>
        <w:t xml:space="preserve">) strip adjacent to an </w:t>
      </w:r>
      <w:r w:rsidRPr="00DE7698">
        <w:rPr>
          <w:color w:val="000000"/>
        </w:rPr>
        <w:t>unmaintained</w:t>
      </w:r>
      <w:r w:rsidR="00351A97" w:rsidRPr="00DE7698">
        <w:rPr>
          <w:color w:val="000000"/>
        </w:rPr>
        <w:t xml:space="preserve"> section of coastal foliage. </w:t>
      </w:r>
      <w:r w:rsidR="00DF1C09" w:rsidRPr="00DE7698">
        <w:rPr>
          <w:color w:val="000000"/>
        </w:rPr>
        <w:t>To simulate</w:t>
      </w:r>
      <w:r w:rsidR="006132AE" w:rsidRPr="00DE7698">
        <w:rPr>
          <w:color w:val="000000"/>
        </w:rPr>
        <w:t xml:space="preserve"> </w:t>
      </w:r>
      <w:r w:rsidRPr="00DE7698">
        <w:rPr>
          <w:color w:val="000000"/>
        </w:rPr>
        <w:t>sargasso</w:t>
      </w:r>
      <w:r w:rsidR="006132AE" w:rsidRPr="00DE7698">
        <w:rPr>
          <w:color w:val="000000"/>
        </w:rPr>
        <w:t xml:space="preserve"> dump sites</w:t>
      </w:r>
      <w:r w:rsidRPr="00DE7698">
        <w:rPr>
          <w:color w:val="000000"/>
        </w:rPr>
        <w:t xml:space="preserve"> in the forest</w:t>
      </w:r>
      <w:r w:rsidR="00DF1C09" w:rsidRPr="00DE7698">
        <w:rPr>
          <w:color w:val="000000"/>
        </w:rPr>
        <w:t xml:space="preserve">, we </w:t>
      </w:r>
      <w:r w:rsidR="00A166FA" w:rsidRPr="00DE7698">
        <w:rPr>
          <w:color w:val="000000"/>
        </w:rPr>
        <w:t>repeated</w:t>
      </w:r>
      <w:r w:rsidR="00DF1C09" w:rsidRPr="00DE7698">
        <w:rPr>
          <w:color w:val="000000"/>
        </w:rPr>
        <w:t xml:space="preserve"> th</w:t>
      </w:r>
      <w:r w:rsidR="00A166FA" w:rsidRPr="00DE7698">
        <w:rPr>
          <w:color w:val="000000"/>
        </w:rPr>
        <w:t>e</w:t>
      </w:r>
      <w:r w:rsidR="00DF1C09" w:rsidRPr="00DE7698">
        <w:rPr>
          <w:color w:val="000000"/>
        </w:rPr>
        <w:t xml:space="preserve"> </w:t>
      </w:r>
      <w:r w:rsidR="00A166FA" w:rsidRPr="00DE7698">
        <w:rPr>
          <w:color w:val="000000"/>
        </w:rPr>
        <w:t>experiment</w:t>
      </w:r>
      <w:r w:rsidR="00810213" w:rsidRPr="00DE7698">
        <w:rPr>
          <w:color w:val="000000"/>
        </w:rPr>
        <w:t xml:space="preserve"> along the outer perimeter of </w:t>
      </w:r>
      <w:r w:rsidR="007E5EDD" w:rsidRPr="00DE7698">
        <w:rPr>
          <w:color w:val="000000"/>
        </w:rPr>
        <w:t xml:space="preserve">a </w:t>
      </w:r>
      <w:r w:rsidR="00810213" w:rsidRPr="00DE7698">
        <w:rPr>
          <w:color w:val="000000"/>
        </w:rPr>
        <w:t>botanical garden (</w:t>
      </w:r>
      <w:proofErr w:type="spellStart"/>
      <w:r w:rsidR="00DF1C09" w:rsidRPr="00DE7698">
        <w:rPr>
          <w:color w:val="000000"/>
        </w:rPr>
        <w:t>Jardín</w:t>
      </w:r>
      <w:proofErr w:type="spellEnd"/>
      <w:r w:rsidR="00DF1C09" w:rsidRPr="00DE7698">
        <w:rPr>
          <w:color w:val="000000"/>
        </w:rPr>
        <w:t xml:space="preserve"> </w:t>
      </w:r>
      <w:proofErr w:type="spellStart"/>
      <w:r w:rsidR="00DF1C09" w:rsidRPr="00DE7698">
        <w:rPr>
          <w:color w:val="000000"/>
        </w:rPr>
        <w:t>Botánico</w:t>
      </w:r>
      <w:proofErr w:type="spellEnd"/>
      <w:r w:rsidR="00DF1C09" w:rsidRPr="00DE7698">
        <w:rPr>
          <w:color w:val="000000"/>
        </w:rPr>
        <w:t xml:space="preserve"> </w:t>
      </w:r>
      <w:r w:rsidR="007E5EDD" w:rsidRPr="00DE7698">
        <w:rPr>
          <w:color w:val="000000"/>
        </w:rPr>
        <w:t>ECOSUR “</w:t>
      </w:r>
      <w:r w:rsidR="00DF1C09" w:rsidRPr="00DE7698">
        <w:rPr>
          <w:color w:val="000000"/>
        </w:rPr>
        <w:t xml:space="preserve">Dr. </w:t>
      </w:r>
      <w:r w:rsidR="00DF1C09" w:rsidRPr="00DE7698">
        <w:rPr>
          <w:color w:val="000000"/>
        </w:rPr>
        <w:lastRenderedPageBreak/>
        <w:t>Alfredo Barrera Marín</w:t>
      </w:r>
      <w:r w:rsidR="007E5EDD" w:rsidRPr="00DE7698">
        <w:rPr>
          <w:color w:val="000000"/>
        </w:rPr>
        <w:t>”</w:t>
      </w:r>
      <w:r w:rsidR="00E706F9" w:rsidRPr="00DE7698">
        <w:rPr>
          <w:color w:val="000000"/>
        </w:rPr>
        <w:t>;</w:t>
      </w:r>
      <w:r w:rsidR="00E706F9" w:rsidRPr="00DE7698">
        <w:t xml:space="preserve"> </w:t>
      </w:r>
      <w:r w:rsidR="00E706F9" w:rsidRPr="00DE7698">
        <w:rPr>
          <w:color w:val="000000"/>
        </w:rPr>
        <w:t>20.84400° N, 86.90278° W</w:t>
      </w:r>
      <w:r w:rsidR="00810213" w:rsidRPr="00DE7698">
        <w:rPr>
          <w:color w:val="000000"/>
        </w:rPr>
        <w:t>).</w:t>
      </w:r>
      <w:r w:rsidR="000E3E9D" w:rsidRPr="00DE7698">
        <w:rPr>
          <w:color w:val="000000"/>
        </w:rPr>
        <w:t xml:space="preserve"> </w:t>
      </w:r>
      <w:r w:rsidR="00855857" w:rsidRPr="00DE7698">
        <w:rPr>
          <w:color w:val="000000"/>
        </w:rPr>
        <w:t xml:space="preserve">The botanical garden occupies an area of 65ha of natural forest and consists of 204 species from 64 botanical families </w:t>
      </w:r>
      <w:r w:rsidR="00855857" w:rsidRPr="00DE7698">
        <w:rPr>
          <w:color w:val="000000"/>
        </w:rPr>
        <w:fldChar w:fldCharType="begin"/>
      </w:r>
      <w:r w:rsidR="00B6081C" w:rsidRPr="00DE7698">
        <w:rPr>
          <w:color w:val="000000"/>
        </w:rPr>
        <w:instrText xml:space="preserve"> ADDIN ZOTERO_ITEM CSL_CITATION {"citationID":"7nCrcKfA","properties":{"formattedCitation":"(Elizondo n.d.)","plainCitation":"(Elizondo n.d.)","dontUpdate":true,"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DE7698">
        <w:rPr>
          <w:color w:val="000000"/>
        </w:rPr>
        <w:fldChar w:fldCharType="separate"/>
      </w:r>
      <w:r w:rsidR="00604C42" w:rsidRPr="00DE7698">
        <w:rPr>
          <w:noProof/>
          <w:color w:val="000000"/>
        </w:rPr>
        <w:t xml:space="preserve">(Elizondo </w:t>
      </w:r>
      <w:r w:rsidRPr="00DE7698">
        <w:rPr>
          <w:noProof/>
          <w:color w:val="000000"/>
        </w:rPr>
        <w:t>2013</w:t>
      </w:r>
      <w:r w:rsidR="00604C42" w:rsidRPr="00DE7698">
        <w:rPr>
          <w:noProof/>
          <w:color w:val="000000"/>
        </w:rPr>
        <w:t>)</w:t>
      </w:r>
      <w:r w:rsidR="00855857" w:rsidRPr="00DE7698">
        <w:rPr>
          <w:color w:val="000000"/>
        </w:rPr>
        <w:fldChar w:fldCharType="end"/>
      </w:r>
      <w:r w:rsidR="00B76F7A" w:rsidRPr="00DE7698">
        <w:rPr>
          <w:color w:val="000000"/>
        </w:rPr>
        <w:t xml:space="preserve">. </w:t>
      </w:r>
      <w:r w:rsidR="00712713" w:rsidRPr="00DE7698">
        <w:rPr>
          <w:color w:val="000000"/>
        </w:rPr>
        <w:t xml:space="preserve">The botanical garden treatments (hereafter “forest”) were located along the outer edge of a clearing, adjacent to a natural forest assemblage </w:t>
      </w:r>
      <w:proofErr w:type="gramStart"/>
      <w:r w:rsidR="00B76F7A" w:rsidRPr="00DE7698">
        <w:rPr>
          <w:color w:val="000000"/>
        </w:rPr>
        <w:t>similar to</w:t>
      </w:r>
      <w:proofErr w:type="gramEnd"/>
      <w:r w:rsidR="00B76F7A" w:rsidRPr="00DE7698">
        <w:rPr>
          <w:color w:val="000000"/>
        </w:rPr>
        <w:t xml:space="preserve"> areas</w:t>
      </w:r>
      <w:r w:rsidR="00712713" w:rsidRPr="00DE7698">
        <w:rPr>
          <w:color w:val="000000"/>
        </w:rPr>
        <w:t xml:space="preserve"> where </w:t>
      </w:r>
      <w:r w:rsidR="006132AE" w:rsidRPr="00DE7698">
        <w:rPr>
          <w:color w:val="000000"/>
        </w:rPr>
        <w:t>sargasso</w:t>
      </w:r>
      <w:r w:rsidR="00712713" w:rsidRPr="00DE7698">
        <w:rPr>
          <w:i/>
          <w:iCs/>
          <w:color w:val="000000"/>
        </w:rPr>
        <w:t xml:space="preserve"> </w:t>
      </w:r>
      <w:r w:rsidR="00712713" w:rsidRPr="00DE7698">
        <w:rPr>
          <w:color w:val="000000"/>
        </w:rPr>
        <w:t>is dumped</w:t>
      </w:r>
      <w:r w:rsidR="00B76F7A" w:rsidRPr="00DE7698">
        <w:rPr>
          <w:color w:val="000000"/>
        </w:rPr>
        <w:t xml:space="preserve"> in this region</w:t>
      </w:r>
      <w:r w:rsidR="00712713" w:rsidRPr="00DE7698">
        <w:rPr>
          <w:color w:val="000000"/>
        </w:rPr>
        <w:t>.</w:t>
      </w:r>
      <w:r w:rsidR="00B76F7A" w:rsidRPr="00DE7698">
        <w:rPr>
          <w:color w:val="000000"/>
        </w:rPr>
        <w:t xml:space="preserve"> </w:t>
      </w:r>
    </w:p>
    <w:p w14:paraId="26A20DC7" w14:textId="53B34110" w:rsidR="00DF1C09" w:rsidRPr="00DE7698" w:rsidRDefault="00B76F7A" w:rsidP="000E56DB">
      <w:pPr>
        <w:spacing w:line="480" w:lineRule="auto"/>
        <w:ind w:firstLine="720"/>
        <w:jc w:val="both"/>
        <w:rPr>
          <w:color w:val="000000"/>
        </w:rPr>
      </w:pPr>
      <w:r w:rsidRPr="00DE7698">
        <w:rPr>
          <w:color w:val="000000"/>
        </w:rPr>
        <w:t xml:space="preserve">To obtain initial volumes of </w:t>
      </w:r>
      <w:r w:rsidR="006132AE" w:rsidRPr="00DE7698">
        <w:rPr>
          <w:color w:val="000000"/>
        </w:rPr>
        <w:t>sargasso</w:t>
      </w:r>
      <w:r w:rsidRPr="00DE7698">
        <w:rPr>
          <w:color w:val="000000"/>
        </w:rPr>
        <w:t xml:space="preserve"> piles, we </w:t>
      </w:r>
      <w:r w:rsidR="00810213" w:rsidRPr="00DE7698">
        <w:rPr>
          <w:color w:val="000000"/>
        </w:rPr>
        <w:t xml:space="preserve">measured the longest length, perpendicular width, and height of each pile </w:t>
      </w:r>
      <w:r w:rsidR="0021386B" w:rsidRPr="00DE7698">
        <w:rPr>
          <w:color w:val="000000"/>
        </w:rPr>
        <w:t>and estimated volume</w:t>
      </w:r>
      <w:r w:rsidR="00810213" w:rsidRPr="00DE7698">
        <w:rPr>
          <w:color w:val="000000"/>
        </w:rPr>
        <w:t xml:space="preserve"> using  the elliptic cone formula (</w:t>
      </w:r>
      <w:r w:rsidR="00810213" w:rsidRPr="00DE7698">
        <w:rPr>
          <w:i/>
          <w:highlight w:val="yellow"/>
        </w:rPr>
        <w:t>V=1/3 π</w:t>
      </w:r>
      <w:proofErr w:type="spellStart"/>
      <w:r w:rsidR="00810213" w:rsidRPr="00DE7698">
        <w:rPr>
          <w:i/>
          <w:highlight w:val="yellow"/>
        </w:rPr>
        <w:t>abh</w:t>
      </w:r>
      <w:proofErr w:type="spellEnd"/>
      <w:r w:rsidR="00810213" w:rsidRPr="00DE7698">
        <w:rPr>
          <w:i/>
        </w:rPr>
        <w:t>)</w:t>
      </w:r>
      <w:r w:rsidR="002B5ED7" w:rsidRPr="00DE7698">
        <w:rPr>
          <w:i/>
        </w:rPr>
        <w:t>.</w:t>
      </w:r>
      <w:r w:rsidRPr="00DE7698">
        <w:rPr>
          <w:i/>
        </w:rPr>
        <w:t xml:space="preserve"> </w:t>
      </w:r>
      <w:r w:rsidRPr="00DE7698">
        <w:rPr>
          <w:iCs/>
        </w:rPr>
        <w:t>In subsequent sampling trips (November 2022, March, and August 2023), we measured the piles using the same method</w:t>
      </w:r>
      <w:r w:rsidR="00300E0B" w:rsidRPr="00DE7698">
        <w:rPr>
          <w:iCs/>
        </w:rPr>
        <w:t>s and calculated the percent volume</w:t>
      </w:r>
      <w:r w:rsidR="00416398" w:rsidRPr="00DE7698">
        <w:rPr>
          <w:iCs/>
        </w:rPr>
        <w:t xml:space="preserve"> relative to original </w:t>
      </w:r>
      <w:r w:rsidR="001A7CAC" w:rsidRPr="00DE7698">
        <w:rPr>
          <w:iCs/>
        </w:rPr>
        <w:t>v</w:t>
      </w:r>
      <w:r w:rsidR="0021386B" w:rsidRPr="00DE7698">
        <w:rPr>
          <w:iCs/>
        </w:rPr>
        <w:t>olume in August 2022.</w:t>
      </w:r>
    </w:p>
    <w:p w14:paraId="69FABF49" w14:textId="6793FC22" w:rsidR="009F607B" w:rsidRPr="00DE7698" w:rsidRDefault="0045017B" w:rsidP="000E56DB">
      <w:pPr>
        <w:spacing w:line="480" w:lineRule="auto"/>
        <w:jc w:val="both"/>
        <w:rPr>
          <w:i/>
          <w:iCs/>
          <w:color w:val="000000"/>
        </w:rPr>
      </w:pPr>
      <w:r w:rsidRPr="00DE7698">
        <w:rPr>
          <w:i/>
          <w:iCs/>
          <w:color w:val="000000"/>
        </w:rPr>
        <w:t>Mesh bag decomposition</w:t>
      </w:r>
      <w:r w:rsidR="00CF5B7D" w:rsidRPr="00DE7698">
        <w:rPr>
          <w:i/>
          <w:iCs/>
          <w:color w:val="000000"/>
        </w:rPr>
        <w:t xml:space="preserve"> </w:t>
      </w:r>
      <w:r w:rsidR="009F607B" w:rsidRPr="00DE7698">
        <w:rPr>
          <w:i/>
          <w:iCs/>
          <w:color w:val="000000"/>
        </w:rPr>
        <w:t>experiment</w:t>
      </w:r>
    </w:p>
    <w:p w14:paraId="0141A5B9" w14:textId="25C3BEF0" w:rsidR="00CF5B7D" w:rsidRPr="00DE7698" w:rsidRDefault="00CF5B7D" w:rsidP="000E56DB">
      <w:pPr>
        <w:spacing w:line="480" w:lineRule="auto"/>
        <w:ind w:firstLine="720"/>
        <w:jc w:val="both"/>
        <w:rPr>
          <w:color w:val="000000"/>
        </w:rPr>
      </w:pPr>
      <w:r w:rsidRPr="00DE7698">
        <w:rPr>
          <w:color w:val="000000"/>
        </w:rPr>
        <w:t xml:space="preserve">To test relative contributions of bacterial and arthropod decomposition of </w:t>
      </w:r>
      <w:r w:rsidR="006132AE" w:rsidRPr="00DE7698">
        <w:rPr>
          <w:color w:val="000000"/>
        </w:rPr>
        <w:t>sargasso</w:t>
      </w:r>
      <w:r w:rsidRPr="00DE7698">
        <w:rPr>
          <w:i/>
          <w:iCs/>
          <w:color w:val="000000"/>
        </w:rPr>
        <w:t>,</w:t>
      </w:r>
      <w:r w:rsidRPr="00DE7698">
        <w:rPr>
          <w:color w:val="000000"/>
        </w:rPr>
        <w:t xml:space="preserve"> we placed </w:t>
      </w:r>
      <w:r w:rsidR="0026090F" w:rsidRPr="00DE7698">
        <w:rPr>
          <w:color w:val="000000"/>
        </w:rPr>
        <w:t>two size</w:t>
      </w:r>
      <w:r w:rsidR="00B079AB" w:rsidRPr="00DE7698">
        <w:rPr>
          <w:color w:val="000000"/>
        </w:rPr>
        <w:t>s of</w:t>
      </w:r>
      <w:r w:rsidRPr="00DE7698">
        <w:rPr>
          <w:color w:val="000000"/>
        </w:rPr>
        <w:t xml:space="preserve"> mesh bags containing </w:t>
      </w:r>
      <w:r w:rsidR="006132AE" w:rsidRPr="00DE7698">
        <w:rPr>
          <w:color w:val="000000"/>
        </w:rPr>
        <w:t>sargasso</w:t>
      </w:r>
      <w:r w:rsidR="0026090F" w:rsidRPr="00DE7698">
        <w:rPr>
          <w:color w:val="000000"/>
        </w:rPr>
        <w:t xml:space="preserve"> </w:t>
      </w:r>
      <w:r w:rsidR="0078526C" w:rsidRPr="00DE7698">
        <w:rPr>
          <w:color w:val="000000"/>
        </w:rPr>
        <w:t>at</w:t>
      </w:r>
      <w:r w:rsidRPr="00DE7698">
        <w:rPr>
          <w:color w:val="000000"/>
        </w:rPr>
        <w:t xml:space="preserve"> the beach and in the forest</w:t>
      </w:r>
      <w:r w:rsidR="00026DB9" w:rsidRPr="00DE7698">
        <w:rPr>
          <w:color w:val="000000"/>
        </w:rPr>
        <w:t xml:space="preserve"> (</w:t>
      </w:r>
      <w:proofErr w:type="spellStart"/>
      <w:r w:rsidR="00026DB9" w:rsidRPr="00DE7698">
        <w:rPr>
          <w:color w:val="000000"/>
        </w:rPr>
        <w:t>sm</w:t>
      </w:r>
      <w:proofErr w:type="spellEnd"/>
      <w:r w:rsidR="00026DB9" w:rsidRPr="00DE7698">
        <w:rPr>
          <w:color w:val="000000"/>
        </w:rPr>
        <w:t xml:space="preserve"> 180</w:t>
      </w:r>
      <w:r w:rsidR="00026DB9" w:rsidRPr="00DE7698">
        <w:rPr>
          <w:color w:val="202124"/>
          <w:shd w:val="clear" w:color="auto" w:fill="FFFFFF"/>
        </w:rPr>
        <w:t xml:space="preserve">µm, lg </w:t>
      </w:r>
      <w:commentRangeStart w:id="0"/>
      <w:r w:rsidR="00375C47" w:rsidRPr="00DE7698">
        <w:rPr>
          <w:color w:val="202124"/>
          <w:shd w:val="clear" w:color="auto" w:fill="FFFFFF"/>
        </w:rPr>
        <w:t>1cm</w:t>
      </w:r>
      <w:commentRangeEnd w:id="0"/>
      <w:r w:rsidR="00D0753C" w:rsidRPr="00DE7698">
        <w:rPr>
          <w:rStyle w:val="CommentReference"/>
          <w:sz w:val="24"/>
          <w:szCs w:val="24"/>
        </w:rPr>
        <w:commentReference w:id="0"/>
      </w:r>
      <w:r w:rsidR="00026DB9" w:rsidRPr="00DE7698">
        <w:rPr>
          <w:color w:val="000000"/>
        </w:rPr>
        <w:t>; n=10)</w:t>
      </w:r>
      <w:r w:rsidRPr="00DE7698">
        <w:rPr>
          <w:color w:val="000000"/>
        </w:rPr>
        <w:t>.</w:t>
      </w:r>
      <w:r w:rsidR="00B079AB" w:rsidRPr="00DE7698">
        <w:rPr>
          <w:color w:val="000000"/>
        </w:rPr>
        <w:t xml:space="preserve"> </w:t>
      </w:r>
      <w:r w:rsidR="00550BB1" w:rsidRPr="00DE7698">
        <w:rPr>
          <w:color w:val="000000"/>
        </w:rPr>
        <w:t>S</w:t>
      </w:r>
      <w:r w:rsidR="00B079AB" w:rsidRPr="00DE7698">
        <w:rPr>
          <w:color w:val="000000"/>
        </w:rPr>
        <w:t>mall mesh bags excluded all arthropods larger than</w:t>
      </w:r>
      <w:r w:rsidR="00DF52BE" w:rsidRPr="00DE7698">
        <w:rPr>
          <w:color w:val="000000"/>
        </w:rPr>
        <w:t xml:space="preserve"> 180</w:t>
      </w:r>
      <w:r w:rsidR="00DF52BE" w:rsidRPr="00DE7698">
        <w:rPr>
          <w:color w:val="202124"/>
          <w:shd w:val="clear" w:color="auto" w:fill="FFFFFF"/>
        </w:rPr>
        <w:t>µm</w:t>
      </w:r>
      <w:r w:rsidR="00416398" w:rsidRPr="00DE7698">
        <w:rPr>
          <w:color w:val="202124"/>
          <w:shd w:val="clear" w:color="auto" w:fill="FFFFFF"/>
        </w:rPr>
        <w:t xml:space="preserve"> and large mesh bags allowed for decomposition by bacteria and arthropods</w:t>
      </w:r>
      <w:r w:rsidR="006100D6" w:rsidRPr="00DE7698">
        <w:rPr>
          <w:color w:val="202124"/>
          <w:shd w:val="clear" w:color="auto" w:fill="FFFFFF"/>
        </w:rPr>
        <w:t xml:space="preserve"> under </w:t>
      </w:r>
      <w:r w:rsidR="00FA0634" w:rsidRPr="00DE7698">
        <w:rPr>
          <w:color w:val="202124"/>
          <w:shd w:val="clear" w:color="auto" w:fill="FFFFFF"/>
        </w:rPr>
        <w:t>1cm</w:t>
      </w:r>
      <w:r w:rsidR="00B079AB" w:rsidRPr="00DE7698">
        <w:rPr>
          <w:color w:val="000000"/>
        </w:rPr>
        <w:t xml:space="preserve">. </w:t>
      </w:r>
      <w:r w:rsidR="0078526C" w:rsidRPr="00DE7698">
        <w:rPr>
          <w:color w:val="000000"/>
        </w:rPr>
        <w:t>We placed</w:t>
      </w:r>
      <w:r w:rsidR="00550BB1" w:rsidRPr="00DE7698">
        <w:rPr>
          <w:color w:val="000000"/>
        </w:rPr>
        <w:t xml:space="preserve"> 234.66 </w:t>
      </w:r>
      <w:r w:rsidR="00550BB1" w:rsidRPr="00DE7698">
        <w:rPr>
          <w:color w:val="000000"/>
        </w:rPr>
        <w:sym w:font="Symbol" w:char="F0B1"/>
      </w:r>
      <w:r w:rsidR="00550BB1" w:rsidRPr="00DE7698">
        <w:rPr>
          <w:color w:val="000000"/>
        </w:rPr>
        <w:t xml:space="preserve"> 0.42g of </w:t>
      </w:r>
      <w:r w:rsidR="0078526C" w:rsidRPr="00DE7698">
        <w:rPr>
          <w:color w:val="000000"/>
        </w:rPr>
        <w:t xml:space="preserve"> </w:t>
      </w:r>
      <w:r w:rsidR="006132AE" w:rsidRPr="00DE7698">
        <w:rPr>
          <w:color w:val="000000"/>
        </w:rPr>
        <w:t>sargasso</w:t>
      </w:r>
      <w:r w:rsidR="0078526C" w:rsidRPr="00DE7698">
        <w:rPr>
          <w:color w:val="000000"/>
        </w:rPr>
        <w:t xml:space="preserve"> in each bag and measured changes in biomass </w:t>
      </w:r>
      <w:r w:rsidR="006132AE" w:rsidRPr="00DE7698">
        <w:rPr>
          <w:color w:val="000000"/>
        </w:rPr>
        <w:t>on</w:t>
      </w:r>
      <w:r w:rsidR="0078526C" w:rsidRPr="00DE7698">
        <w:rPr>
          <w:color w:val="000000"/>
        </w:rPr>
        <w:t xml:space="preserve"> subsequent trips. </w:t>
      </w:r>
      <w:r w:rsidRPr="00DE7698">
        <w:rPr>
          <w:color w:val="000000"/>
        </w:rPr>
        <w:t xml:space="preserve">Initially, forest treatments were placed </w:t>
      </w:r>
      <w:r w:rsidR="00B079AB" w:rsidRPr="00DE7698">
        <w:rPr>
          <w:color w:val="000000"/>
        </w:rPr>
        <w:t>in a forested</w:t>
      </w:r>
      <w:r w:rsidR="0023252B" w:rsidRPr="00DE7698">
        <w:rPr>
          <w:color w:val="000000"/>
        </w:rPr>
        <w:t xml:space="preserve"> public</w:t>
      </w:r>
      <w:r w:rsidR="00B079AB" w:rsidRPr="00DE7698">
        <w:rPr>
          <w:color w:val="000000"/>
        </w:rPr>
        <w:t xml:space="preserve"> area </w:t>
      </w:r>
      <w:r w:rsidR="0023252B" w:rsidRPr="00DE7698">
        <w:rPr>
          <w:color w:val="000000"/>
        </w:rPr>
        <w:t xml:space="preserve">but </w:t>
      </w:r>
      <w:r w:rsidRPr="00DE7698">
        <w:rPr>
          <w:color w:val="000000"/>
        </w:rPr>
        <w:t>were later moved to the botanical</w:t>
      </w:r>
      <w:r w:rsidR="00B079AB" w:rsidRPr="00DE7698">
        <w:rPr>
          <w:color w:val="000000"/>
        </w:rPr>
        <w:t xml:space="preserve"> in </w:t>
      </w:r>
      <w:r w:rsidR="0023252B" w:rsidRPr="00DE7698">
        <w:rPr>
          <w:color w:val="000000"/>
        </w:rPr>
        <w:t>November</w:t>
      </w:r>
      <w:r w:rsidR="00B079AB" w:rsidRPr="00DE7698">
        <w:rPr>
          <w:color w:val="000000"/>
        </w:rPr>
        <w:t xml:space="preserve"> 2022,</w:t>
      </w:r>
      <w:r w:rsidR="0023252B" w:rsidRPr="00DE7698">
        <w:rPr>
          <w:color w:val="000000"/>
        </w:rPr>
        <w:t xml:space="preserve"> to ensure they would be left undisturbed.</w:t>
      </w:r>
      <w:r w:rsidRPr="00DE7698">
        <w:rPr>
          <w:color w:val="000000"/>
        </w:rPr>
        <w:t xml:space="preserve"> The beach treatment remained in the same location throughout the experiment, however, </w:t>
      </w:r>
      <w:r w:rsidR="00984D96" w:rsidRPr="00DE7698">
        <w:rPr>
          <w:color w:val="000000"/>
        </w:rPr>
        <w:t>in</w:t>
      </w:r>
      <w:r w:rsidRPr="00DE7698">
        <w:rPr>
          <w:color w:val="000000"/>
        </w:rPr>
        <w:t xml:space="preserve"> March 2023, </w:t>
      </w:r>
      <w:r w:rsidR="00AF0368" w:rsidRPr="00DE7698">
        <w:rPr>
          <w:color w:val="000000"/>
        </w:rPr>
        <w:t>we were unable to recover the large mesh bags due to vandalism of the experiment</w:t>
      </w:r>
      <w:r w:rsidRPr="00DE7698">
        <w:rPr>
          <w:color w:val="000000"/>
        </w:rPr>
        <w:t xml:space="preserve">. </w:t>
      </w:r>
    </w:p>
    <w:p w14:paraId="4390EE11" w14:textId="616D3144" w:rsidR="00CF5B7D" w:rsidRPr="00DE7698" w:rsidRDefault="008C6756" w:rsidP="000E56DB">
      <w:pPr>
        <w:spacing w:line="480" w:lineRule="auto"/>
        <w:jc w:val="both"/>
        <w:rPr>
          <w:i/>
          <w:iCs/>
          <w:color w:val="000000"/>
        </w:rPr>
      </w:pPr>
      <w:r w:rsidRPr="00DE7698">
        <w:rPr>
          <w:i/>
          <w:iCs/>
          <w:color w:val="000000"/>
        </w:rPr>
        <w:t>Soil nitrification</w:t>
      </w:r>
    </w:p>
    <w:p w14:paraId="57083A19" w14:textId="393F4B5E" w:rsidR="00CF5B7D" w:rsidRPr="00DE7698" w:rsidRDefault="008C6756" w:rsidP="000E56DB">
      <w:pPr>
        <w:spacing w:line="480" w:lineRule="auto"/>
        <w:ind w:firstLine="720"/>
        <w:jc w:val="both"/>
        <w:rPr>
          <w:color w:val="000000"/>
        </w:rPr>
      </w:pPr>
      <w:r w:rsidRPr="00DE7698">
        <w:rPr>
          <w:color w:val="000000"/>
        </w:rPr>
        <w:t xml:space="preserve">To </w:t>
      </w:r>
      <w:r w:rsidR="0095365B" w:rsidRPr="00DE7698">
        <w:rPr>
          <w:color w:val="000000"/>
        </w:rPr>
        <w:t xml:space="preserve">understand if </w:t>
      </w:r>
      <w:r w:rsidR="006132AE" w:rsidRPr="00DE7698">
        <w:rPr>
          <w:color w:val="000000"/>
        </w:rPr>
        <w:t>sargasso</w:t>
      </w:r>
      <w:r w:rsidR="0095365B" w:rsidRPr="00DE7698">
        <w:rPr>
          <w:color w:val="000000"/>
        </w:rPr>
        <w:t xml:space="preserve"> degradation </w:t>
      </w:r>
      <w:r w:rsidR="00B1467B" w:rsidRPr="00DE7698">
        <w:rPr>
          <w:color w:val="000000"/>
        </w:rPr>
        <w:t>affects</w:t>
      </w:r>
      <w:r w:rsidR="0095365B" w:rsidRPr="00DE7698">
        <w:rPr>
          <w:color w:val="000000"/>
        </w:rPr>
        <w:t xml:space="preserve"> soil nitrification (the oxidation of ammonium </w:t>
      </w:r>
      <w:r w:rsidR="001124F3" w:rsidRPr="00DE7698">
        <w:rPr>
          <w:color w:val="000000"/>
        </w:rPr>
        <w:t xml:space="preserve">into nitrate by bacterial decomposition), we used </w:t>
      </w:r>
      <w:r w:rsidR="001C7DA4" w:rsidRPr="00DE7698">
        <w:rPr>
          <w:color w:val="000000"/>
        </w:rPr>
        <w:t>aquarium water quality test strips (SJ Wave ®)</w:t>
      </w:r>
      <w:r w:rsidR="001124F3" w:rsidRPr="00DE7698">
        <w:rPr>
          <w:color w:val="000000"/>
        </w:rPr>
        <w:t xml:space="preserve"> to measure NO</w:t>
      </w:r>
      <w:r w:rsidR="001124F3" w:rsidRPr="00DE7698">
        <w:rPr>
          <w:color w:val="000000"/>
          <w:vertAlign w:val="subscript"/>
        </w:rPr>
        <w:t>3</w:t>
      </w:r>
      <w:r w:rsidR="001124F3" w:rsidRPr="00DE7698">
        <w:rPr>
          <w:color w:val="000000"/>
          <w:vertAlign w:val="superscript"/>
        </w:rPr>
        <w:t xml:space="preserve">- </w:t>
      </w:r>
      <w:r w:rsidR="001124F3" w:rsidRPr="00DE7698">
        <w:rPr>
          <w:color w:val="000000"/>
        </w:rPr>
        <w:t xml:space="preserve">. </w:t>
      </w:r>
      <w:r w:rsidR="00BE3346" w:rsidRPr="00DE7698">
        <w:rPr>
          <w:color w:val="000000"/>
        </w:rPr>
        <w:t xml:space="preserve">We collected sediment </w:t>
      </w:r>
      <w:r w:rsidR="00AA5387" w:rsidRPr="00DE7698">
        <w:rPr>
          <w:color w:val="000000"/>
        </w:rPr>
        <w:t>samples</w:t>
      </w:r>
      <w:r w:rsidR="001124F3" w:rsidRPr="00DE7698">
        <w:rPr>
          <w:color w:val="000000"/>
        </w:rPr>
        <w:t xml:space="preserve"> from all treatments using a</w:t>
      </w:r>
      <w:r w:rsidR="00BE3346" w:rsidRPr="00DE7698">
        <w:rPr>
          <w:color w:val="000000"/>
        </w:rPr>
        <w:t xml:space="preserve"> modified</w:t>
      </w:r>
      <w:r w:rsidR="001124F3" w:rsidRPr="00DE7698">
        <w:rPr>
          <w:color w:val="000000"/>
        </w:rPr>
        <w:t xml:space="preserve"> 50</w:t>
      </w:r>
      <w:r w:rsidR="00BE3346" w:rsidRPr="00DE7698">
        <w:rPr>
          <w:color w:val="000000"/>
        </w:rPr>
        <w:t xml:space="preserve"> </w:t>
      </w:r>
      <w:r w:rsidR="001124F3" w:rsidRPr="00DE7698">
        <w:rPr>
          <w:color w:val="000000"/>
        </w:rPr>
        <w:t xml:space="preserve">ml </w:t>
      </w:r>
      <w:r w:rsidR="001124F3" w:rsidRPr="00DE7698">
        <w:rPr>
          <w:color w:val="000000"/>
        </w:rPr>
        <w:lastRenderedPageBreak/>
        <w:t>falcon</w:t>
      </w:r>
      <w:r w:rsidR="001C7DA4" w:rsidRPr="00DE7698">
        <w:rPr>
          <w:color w:val="000000"/>
        </w:rPr>
        <w:t xml:space="preserve"> </w:t>
      </w:r>
      <w:r w:rsidR="00BE3346" w:rsidRPr="00DE7698">
        <w:rPr>
          <w:color w:val="000000"/>
        </w:rPr>
        <w:t xml:space="preserve">tubes </w:t>
      </w:r>
      <w:r w:rsidR="00AA5387" w:rsidRPr="00DE7698">
        <w:rPr>
          <w:color w:val="000000"/>
        </w:rPr>
        <w:t xml:space="preserve">as coring devices </w:t>
      </w:r>
      <w:r w:rsidR="00BE3346" w:rsidRPr="00DE7698">
        <w:rPr>
          <w:color w:val="000000"/>
        </w:rPr>
        <w:t xml:space="preserve">(tapered end of the tubes </w:t>
      </w:r>
      <w:r w:rsidR="00AF0368" w:rsidRPr="00DE7698">
        <w:rPr>
          <w:color w:val="000000"/>
        </w:rPr>
        <w:t>were</w:t>
      </w:r>
      <w:r w:rsidR="00BE3346" w:rsidRPr="00DE7698">
        <w:rPr>
          <w:color w:val="000000"/>
        </w:rPr>
        <w:t xml:space="preserve"> cut off).</w:t>
      </w:r>
      <w:r w:rsidR="007446A7" w:rsidRPr="00DE7698">
        <w:rPr>
          <w:color w:val="000000"/>
        </w:rPr>
        <w:t xml:space="preserve"> All sediment cores were collected from</w:t>
      </w:r>
      <w:r w:rsidR="00DA67D8" w:rsidRPr="00DE7698">
        <w:rPr>
          <w:color w:val="000000"/>
        </w:rPr>
        <w:t xml:space="preserve"> approximately 30 cm</w:t>
      </w:r>
      <w:r w:rsidR="003616C3" w:rsidRPr="00DE7698">
        <w:rPr>
          <w:color w:val="000000"/>
        </w:rPr>
        <w:t xml:space="preserve"> </w:t>
      </w:r>
      <w:r w:rsidR="00DA67D8" w:rsidRPr="00DE7698">
        <w:rPr>
          <w:color w:val="000000"/>
        </w:rPr>
        <w:t>from the edge</w:t>
      </w:r>
      <w:r w:rsidR="00AF0368" w:rsidRPr="00DE7698">
        <w:rPr>
          <w:color w:val="000000"/>
        </w:rPr>
        <w:t xml:space="preserve"> of plots</w:t>
      </w:r>
      <w:r w:rsidR="003616C3" w:rsidRPr="00DE7698">
        <w:rPr>
          <w:color w:val="000000"/>
        </w:rPr>
        <w:t xml:space="preserve"> into the interior</w:t>
      </w:r>
      <w:r w:rsidR="00DA67D8" w:rsidRPr="00DE7698">
        <w:rPr>
          <w:color w:val="000000"/>
        </w:rPr>
        <w:t xml:space="preserve"> by temporarily clearing </w:t>
      </w:r>
      <w:r w:rsidR="006132AE" w:rsidRPr="00DE7698">
        <w:rPr>
          <w:color w:val="000000"/>
        </w:rPr>
        <w:t>sargasso</w:t>
      </w:r>
      <w:r w:rsidR="00DA67D8" w:rsidRPr="00DE7698">
        <w:rPr>
          <w:i/>
          <w:iCs/>
          <w:color w:val="000000"/>
        </w:rPr>
        <w:t xml:space="preserve"> </w:t>
      </w:r>
      <w:r w:rsidR="00DA67D8" w:rsidRPr="00DE7698">
        <w:rPr>
          <w:color w:val="000000"/>
        </w:rPr>
        <w:t xml:space="preserve">and leaf litter from the surface and coring the sediment </w:t>
      </w:r>
      <w:r w:rsidR="007446A7" w:rsidRPr="00DE7698">
        <w:rPr>
          <w:color w:val="000000"/>
        </w:rPr>
        <w:t>underneath</w:t>
      </w:r>
      <w:r w:rsidR="00DA67D8" w:rsidRPr="00DE7698">
        <w:rPr>
          <w:color w:val="000000"/>
        </w:rPr>
        <w:t xml:space="preserve">. </w:t>
      </w:r>
      <w:r w:rsidR="004E6BEA" w:rsidRPr="00DE7698">
        <w:rPr>
          <w:color w:val="000000"/>
        </w:rPr>
        <w:t>We</w:t>
      </w:r>
      <w:r w:rsidR="006E7CA4" w:rsidRPr="00DE7698">
        <w:rPr>
          <w:color w:val="000000"/>
        </w:rPr>
        <w:t xml:space="preserve"> homogenized sediment samples</w:t>
      </w:r>
      <w:r w:rsidR="004E6BEA" w:rsidRPr="00DE7698">
        <w:rPr>
          <w:color w:val="000000"/>
        </w:rPr>
        <w:t xml:space="preserve"> and mixed</w:t>
      </w:r>
      <w:r w:rsidR="006E7CA4" w:rsidRPr="00DE7698">
        <w:rPr>
          <w:color w:val="000000"/>
        </w:rPr>
        <w:t xml:space="preserve"> with </w:t>
      </w:r>
      <w:r w:rsidR="006E7CA4" w:rsidRPr="00DE7698">
        <w:rPr>
          <w:color w:val="000000"/>
          <w:highlight w:val="yellow"/>
        </w:rPr>
        <w:t>?ml</w:t>
      </w:r>
      <w:r w:rsidR="006E7CA4" w:rsidRPr="00DE7698">
        <w:rPr>
          <w:color w:val="000000"/>
        </w:rPr>
        <w:t xml:space="preserve"> of water</w:t>
      </w:r>
      <w:r w:rsidR="00AF0368" w:rsidRPr="00DE7698">
        <w:rPr>
          <w:color w:val="000000"/>
        </w:rPr>
        <w:t xml:space="preserve">, </w:t>
      </w:r>
      <w:r w:rsidR="006E7CA4" w:rsidRPr="00DE7698">
        <w:rPr>
          <w:color w:val="000000"/>
        </w:rPr>
        <w:t xml:space="preserve">then filtered it through </w:t>
      </w:r>
      <w:r w:rsidR="006E7CA4" w:rsidRPr="00DE7698">
        <w:rPr>
          <w:color w:val="000000"/>
          <w:highlight w:val="yellow"/>
        </w:rPr>
        <w:t>filter type</w:t>
      </w:r>
      <w:r w:rsidR="006E7CA4" w:rsidRPr="00DE7698">
        <w:rPr>
          <w:color w:val="000000"/>
        </w:rPr>
        <w:t>. Following instructions included with the test kit, we</w:t>
      </w:r>
      <w:r w:rsidR="006A69A0" w:rsidRPr="00DE7698">
        <w:rPr>
          <w:color w:val="000000"/>
        </w:rPr>
        <w:t xml:space="preserve"> visually</w:t>
      </w:r>
      <w:r w:rsidR="006E7CA4" w:rsidRPr="00DE7698">
        <w:rPr>
          <w:color w:val="000000"/>
        </w:rPr>
        <w:t xml:space="preserve"> compared the color change of each strip using the </w:t>
      </w:r>
      <w:r w:rsidR="004E6BEA" w:rsidRPr="00DE7698">
        <w:rPr>
          <w:color w:val="000000"/>
        </w:rPr>
        <w:t xml:space="preserve">chart </w:t>
      </w:r>
      <w:r w:rsidR="006E7CA4" w:rsidRPr="00DE7698">
        <w:rPr>
          <w:color w:val="000000"/>
        </w:rPr>
        <w:t xml:space="preserve">provided. </w:t>
      </w:r>
    </w:p>
    <w:p w14:paraId="38FD9634" w14:textId="2A09DA4B" w:rsidR="00CF5B7D" w:rsidRPr="00DE7698" w:rsidRDefault="00CF5B7D" w:rsidP="000E56DB">
      <w:pPr>
        <w:spacing w:line="480" w:lineRule="auto"/>
        <w:jc w:val="both"/>
        <w:rPr>
          <w:i/>
          <w:iCs/>
          <w:color w:val="000000"/>
        </w:rPr>
      </w:pPr>
      <w:r w:rsidRPr="00DE7698">
        <w:rPr>
          <w:i/>
          <w:iCs/>
          <w:color w:val="000000"/>
        </w:rPr>
        <w:t xml:space="preserve">Soil respiration  </w:t>
      </w:r>
    </w:p>
    <w:p w14:paraId="132AFFBE" w14:textId="45FAE1B2" w:rsidR="000E3E9D" w:rsidRPr="00DE7698" w:rsidRDefault="00CF5B7D" w:rsidP="000E56DB">
      <w:pPr>
        <w:spacing w:line="480" w:lineRule="auto"/>
        <w:ind w:firstLine="720"/>
        <w:jc w:val="both"/>
        <w:rPr>
          <w:color w:val="000000"/>
        </w:rPr>
      </w:pPr>
      <w:r w:rsidRPr="00DE7698">
        <w:rPr>
          <w:color w:val="000000"/>
        </w:rPr>
        <w:t xml:space="preserve">We used </w:t>
      </w:r>
      <w:r w:rsidR="00130B3C" w:rsidRPr="00DE7698">
        <w:rPr>
          <w:color w:val="000000"/>
        </w:rPr>
        <w:t xml:space="preserve">upside-down </w:t>
      </w:r>
      <w:r w:rsidR="00AF0368" w:rsidRPr="00DE7698">
        <w:rPr>
          <w:color w:val="000000"/>
        </w:rPr>
        <w:t>1.87 L</w:t>
      </w:r>
      <w:r w:rsidRPr="00DE7698">
        <w:rPr>
          <w:color w:val="000000"/>
        </w:rPr>
        <w:t xml:space="preserve"> plastic containers</w:t>
      </w:r>
      <w:r w:rsidR="00165D21" w:rsidRPr="00DE7698">
        <w:rPr>
          <w:color w:val="000000"/>
        </w:rPr>
        <w:t xml:space="preserve"> with an approximate footprint area of 176.7</w:t>
      </w:r>
      <w:r w:rsidR="0005639F" w:rsidRPr="00DE7698">
        <w:rPr>
          <w:color w:val="000000"/>
        </w:rPr>
        <w:t>2</w:t>
      </w:r>
      <w:r w:rsidR="00165D21" w:rsidRPr="00DE7698">
        <w:rPr>
          <w:color w:val="000000"/>
        </w:rPr>
        <w:t xml:space="preserve"> cm as gas collectors. We drilled a hole in each container and glued </w:t>
      </w:r>
      <w:r w:rsidR="00BD64D6" w:rsidRPr="00DE7698">
        <w:rPr>
          <w:color w:val="000000"/>
        </w:rPr>
        <w:t xml:space="preserve">rubber </w:t>
      </w:r>
      <w:r w:rsidRPr="00DE7698">
        <w:rPr>
          <w:color w:val="000000"/>
        </w:rPr>
        <w:t>septa plug</w:t>
      </w:r>
      <w:r w:rsidR="00165D21" w:rsidRPr="00DE7698">
        <w:rPr>
          <w:color w:val="000000"/>
        </w:rPr>
        <w:t xml:space="preserve"> to sample using </w:t>
      </w:r>
      <w:r w:rsidR="00BF0058" w:rsidRPr="00DE7698">
        <w:rPr>
          <w:color w:val="000000"/>
        </w:rPr>
        <w:t xml:space="preserve">10ml </w:t>
      </w:r>
      <w:r w:rsidR="00165D21" w:rsidRPr="00DE7698">
        <w:rPr>
          <w:color w:val="000000"/>
        </w:rPr>
        <w:t>syringes</w:t>
      </w:r>
      <w:r w:rsidRPr="00DE7698">
        <w:rPr>
          <w:color w:val="000000"/>
        </w:rPr>
        <w:t>.</w:t>
      </w:r>
      <w:r w:rsidR="00165D21" w:rsidRPr="00DE7698">
        <w:rPr>
          <w:color w:val="000000"/>
        </w:rPr>
        <w:t xml:space="preserve"> We placed</w:t>
      </w:r>
      <w:r w:rsidRPr="00DE7698">
        <w:rPr>
          <w:color w:val="000000"/>
        </w:rPr>
        <w:t xml:space="preserve"> </w:t>
      </w:r>
      <w:r w:rsidR="00165D21" w:rsidRPr="00DE7698">
        <w:rPr>
          <w:color w:val="000000"/>
        </w:rPr>
        <w:t>g</w:t>
      </w:r>
      <w:r w:rsidR="00BD64D6" w:rsidRPr="00DE7698">
        <w:rPr>
          <w:color w:val="000000"/>
        </w:rPr>
        <w:t>as</w:t>
      </w:r>
      <w:r w:rsidRPr="00DE7698">
        <w:rPr>
          <w:color w:val="000000"/>
        </w:rPr>
        <w:t xml:space="preserve"> collectors approximately </w:t>
      </w:r>
      <w:r w:rsidR="003616C3" w:rsidRPr="00DE7698">
        <w:rPr>
          <w:color w:val="000000"/>
        </w:rPr>
        <w:t>30</w:t>
      </w:r>
      <w:r w:rsidR="00BF0058" w:rsidRPr="00DE7698">
        <w:rPr>
          <w:color w:val="000000"/>
        </w:rPr>
        <w:t xml:space="preserve">cm from the </w:t>
      </w:r>
      <w:r w:rsidR="003616C3" w:rsidRPr="00DE7698">
        <w:rPr>
          <w:color w:val="000000"/>
        </w:rPr>
        <w:t>edge</w:t>
      </w:r>
      <w:r w:rsidRPr="00DE7698">
        <w:rPr>
          <w:color w:val="000000"/>
        </w:rPr>
        <w:t xml:space="preserve"> each plot</w:t>
      </w:r>
      <w:r w:rsidR="00BD64D6" w:rsidRPr="00DE7698">
        <w:rPr>
          <w:color w:val="000000"/>
        </w:rPr>
        <w:t>, directly above the sediment</w:t>
      </w:r>
      <w:r w:rsidR="003616C3" w:rsidRPr="00DE7698">
        <w:rPr>
          <w:color w:val="000000"/>
        </w:rPr>
        <w:t xml:space="preserve"> by moving sargasso or leaf litter</w:t>
      </w:r>
      <w:r w:rsidRPr="00DE7698">
        <w:rPr>
          <w:color w:val="000000"/>
        </w:rPr>
        <w:t xml:space="preserve">. We collected gas samples </w:t>
      </w:r>
      <w:r w:rsidR="0005639F" w:rsidRPr="00DE7698">
        <w:rPr>
          <w:color w:val="000000"/>
        </w:rPr>
        <w:t xml:space="preserve">immediately after placing the gas collectors over sediment and after </w:t>
      </w:r>
      <w:r w:rsidRPr="00DE7698">
        <w:rPr>
          <w:color w:val="000000"/>
        </w:rPr>
        <w:t>60</w:t>
      </w:r>
      <w:r w:rsidR="0005639F" w:rsidRPr="00DE7698">
        <w:rPr>
          <w:color w:val="000000"/>
        </w:rPr>
        <w:t xml:space="preserve"> </w:t>
      </w:r>
      <w:r w:rsidRPr="00DE7698">
        <w:rPr>
          <w:color w:val="000000"/>
        </w:rPr>
        <w:t xml:space="preserve">minutes </w:t>
      </w:r>
      <w:r w:rsidR="00165D21" w:rsidRPr="00DE7698">
        <w:rPr>
          <w:color w:val="000000"/>
        </w:rPr>
        <w:t>in</w:t>
      </w:r>
      <w:r w:rsidR="00BD64D6" w:rsidRPr="00DE7698">
        <w:rPr>
          <w:color w:val="000000"/>
        </w:rPr>
        <w:t xml:space="preserve"> November 2022</w:t>
      </w:r>
      <w:r w:rsidR="00165D21" w:rsidRPr="00DE7698">
        <w:rPr>
          <w:color w:val="000000"/>
        </w:rPr>
        <w:t>. To do this, we penetrated the septa plug</w:t>
      </w:r>
      <w:r w:rsidR="00BF0058" w:rsidRPr="00DE7698">
        <w:rPr>
          <w:color w:val="000000"/>
        </w:rPr>
        <w:t xml:space="preserve"> with a syringe</w:t>
      </w:r>
      <w:r w:rsidRPr="00DE7698">
        <w:rPr>
          <w:color w:val="000000"/>
        </w:rPr>
        <w:t xml:space="preserve"> and pumped it ten times to homogenize t</w:t>
      </w:r>
      <w:r w:rsidR="00BF0058" w:rsidRPr="00DE7698">
        <w:rPr>
          <w:color w:val="000000"/>
        </w:rPr>
        <w:t xml:space="preserve">he </w:t>
      </w:r>
      <w:r w:rsidRPr="00DE7698">
        <w:rPr>
          <w:color w:val="000000"/>
        </w:rPr>
        <w:t xml:space="preserve">air before extracting </w:t>
      </w:r>
      <w:r w:rsidR="00BF0058" w:rsidRPr="00DE7698">
        <w:rPr>
          <w:color w:val="000000"/>
        </w:rPr>
        <w:t>a</w:t>
      </w:r>
      <w:r w:rsidRPr="00DE7698">
        <w:rPr>
          <w:color w:val="000000"/>
        </w:rPr>
        <w:t xml:space="preserve"> sample.</w:t>
      </w:r>
      <w:r w:rsidR="00BD64D6" w:rsidRPr="00DE7698">
        <w:rPr>
          <w:color w:val="000000"/>
        </w:rPr>
        <w:t xml:space="preserve"> Gas samples were collected in </w:t>
      </w:r>
      <w:r w:rsidR="00165D21" w:rsidRPr="00DE7698">
        <w:rPr>
          <w:color w:val="000000"/>
        </w:rPr>
        <w:t xml:space="preserve">10 </w:t>
      </w:r>
      <w:r w:rsidR="00BD64D6" w:rsidRPr="00DE7698">
        <w:rPr>
          <w:color w:val="000000"/>
        </w:rPr>
        <w:t>ml vacutainers and transported to San Diego State University for CO</w:t>
      </w:r>
      <w:r w:rsidR="00BD64D6" w:rsidRPr="00DE7698">
        <w:rPr>
          <w:color w:val="000000"/>
          <w:vertAlign w:val="subscript"/>
        </w:rPr>
        <w:t xml:space="preserve">2 </w:t>
      </w:r>
      <w:r w:rsidR="00BD64D6" w:rsidRPr="00DE7698">
        <w:rPr>
          <w:color w:val="000000"/>
        </w:rPr>
        <w:t>analysis</w:t>
      </w:r>
      <w:r w:rsidRPr="00DE7698">
        <w:rPr>
          <w:color w:val="000000"/>
        </w:rPr>
        <w:t xml:space="preserve">. </w:t>
      </w:r>
      <w:commentRangeStart w:id="1"/>
      <w:r w:rsidRPr="00DE7698">
        <w:rPr>
          <w:color w:val="000000"/>
        </w:rPr>
        <w:t xml:space="preserve">In </w:t>
      </w:r>
      <w:r w:rsidR="00BF1832" w:rsidRPr="00DE7698">
        <w:rPr>
          <w:color w:val="000000"/>
        </w:rPr>
        <w:t>August</w:t>
      </w:r>
      <w:r w:rsidRPr="00DE7698">
        <w:rPr>
          <w:color w:val="000000"/>
        </w:rPr>
        <w:t xml:space="preserve"> 2023, we used a respirometer (model </w:t>
      </w:r>
      <w:r w:rsidRPr="00DE7698">
        <w:rPr>
          <w:color w:val="000000"/>
          <w:highlight w:val="yellow"/>
        </w:rPr>
        <w:t>#)</w:t>
      </w:r>
      <w:r w:rsidRPr="00DE7698">
        <w:rPr>
          <w:color w:val="000000"/>
        </w:rPr>
        <w:t xml:space="preserve"> to obtain </w:t>
      </w:r>
      <w:r w:rsidRPr="00DE7698">
        <w:rPr>
          <w:i/>
          <w:iCs/>
          <w:color w:val="000000"/>
        </w:rPr>
        <w:t>in situ</w:t>
      </w:r>
      <w:r w:rsidRPr="00DE7698">
        <w:rPr>
          <w:color w:val="000000"/>
        </w:rPr>
        <w:t xml:space="preserve"> readings of CO2 at the center and </w:t>
      </w:r>
      <w:r w:rsidR="00FC6E8D" w:rsidRPr="00DE7698">
        <w:rPr>
          <w:color w:val="000000"/>
        </w:rPr>
        <w:t>30</w:t>
      </w:r>
      <w:r w:rsidR="00BF0058" w:rsidRPr="00DE7698">
        <w:rPr>
          <w:color w:val="000000"/>
        </w:rPr>
        <w:t>cm from the center of each plot.</w:t>
      </w:r>
      <w:r w:rsidRPr="00DE7698">
        <w:rPr>
          <w:color w:val="000000"/>
        </w:rPr>
        <w:t xml:space="preserve"> </w:t>
      </w:r>
      <w:commentRangeEnd w:id="1"/>
      <w:r w:rsidRPr="00DE7698">
        <w:rPr>
          <w:rStyle w:val="CommentReference"/>
          <w:sz w:val="24"/>
          <w:szCs w:val="24"/>
        </w:rPr>
        <w:commentReference w:id="1"/>
      </w:r>
    </w:p>
    <w:p w14:paraId="2EF82890" w14:textId="77777777" w:rsidR="00C47D2C" w:rsidRPr="00DE7698" w:rsidRDefault="00C47D2C" w:rsidP="000E56DB">
      <w:pPr>
        <w:spacing w:line="480" w:lineRule="auto"/>
        <w:ind w:firstLine="720"/>
        <w:jc w:val="both"/>
        <w:rPr>
          <w:color w:val="000000"/>
        </w:rPr>
      </w:pPr>
    </w:p>
    <w:p w14:paraId="5D3198F6" w14:textId="4D62A220" w:rsidR="000E3E9D" w:rsidRPr="00DE7698" w:rsidRDefault="009F607B" w:rsidP="000E56DB">
      <w:pPr>
        <w:spacing w:line="480" w:lineRule="auto"/>
        <w:jc w:val="both"/>
        <w:rPr>
          <w:b/>
          <w:bCs/>
          <w:color w:val="000000"/>
        </w:rPr>
      </w:pPr>
      <w:r w:rsidRPr="00DE7698">
        <w:rPr>
          <w:b/>
          <w:bCs/>
          <w:color w:val="000000"/>
        </w:rPr>
        <w:t>Plant</w:t>
      </w:r>
      <w:r w:rsidR="00FC2E41" w:rsidRPr="00DE7698">
        <w:rPr>
          <w:b/>
          <w:bCs/>
          <w:color w:val="000000"/>
        </w:rPr>
        <w:t xml:space="preserve"> surveys</w:t>
      </w:r>
    </w:p>
    <w:p w14:paraId="035E0F65" w14:textId="1373BCB4" w:rsidR="009F607B" w:rsidRPr="00DE7698" w:rsidRDefault="009F607B" w:rsidP="000E56DB">
      <w:pPr>
        <w:spacing w:line="480" w:lineRule="auto"/>
        <w:jc w:val="both"/>
        <w:rPr>
          <w:i/>
          <w:iCs/>
          <w:color w:val="000000"/>
        </w:rPr>
      </w:pPr>
      <w:r w:rsidRPr="00DE7698">
        <w:rPr>
          <w:i/>
          <w:iCs/>
          <w:color w:val="000000"/>
        </w:rPr>
        <w:t>Plot interior survey</w:t>
      </w:r>
    </w:p>
    <w:p w14:paraId="45669DB8" w14:textId="65ADBBD1" w:rsidR="00F64688" w:rsidRPr="00DE7698" w:rsidRDefault="006E7CA4" w:rsidP="000E56DB">
      <w:pPr>
        <w:spacing w:line="480" w:lineRule="auto"/>
        <w:ind w:firstLine="720"/>
        <w:jc w:val="both"/>
        <w:rPr>
          <w:color w:val="000000"/>
        </w:rPr>
      </w:pPr>
      <w:r w:rsidRPr="00DE7698">
        <w:rPr>
          <w:color w:val="000000"/>
        </w:rPr>
        <w:t xml:space="preserve">To </w:t>
      </w:r>
      <w:r w:rsidR="008D4038" w:rsidRPr="00DE7698">
        <w:rPr>
          <w:color w:val="000000"/>
        </w:rPr>
        <w:t>assess</w:t>
      </w:r>
      <w:r w:rsidRPr="00DE7698">
        <w:rPr>
          <w:color w:val="000000"/>
        </w:rPr>
        <w:t xml:space="preserve"> the effect of </w:t>
      </w:r>
      <w:r w:rsidR="006132AE" w:rsidRPr="00DE7698">
        <w:rPr>
          <w:color w:val="000000"/>
        </w:rPr>
        <w:t>sargasso</w:t>
      </w:r>
      <w:r w:rsidRPr="00DE7698">
        <w:rPr>
          <w:i/>
          <w:iCs/>
          <w:color w:val="000000"/>
        </w:rPr>
        <w:t xml:space="preserve"> </w:t>
      </w:r>
      <w:r w:rsidRPr="00DE7698">
        <w:rPr>
          <w:color w:val="000000"/>
        </w:rPr>
        <w:t xml:space="preserve">on plant cover directly </w:t>
      </w:r>
      <w:r w:rsidR="00D167C4" w:rsidRPr="00DE7698">
        <w:rPr>
          <w:color w:val="000000"/>
        </w:rPr>
        <w:t xml:space="preserve">on </w:t>
      </w:r>
      <w:r w:rsidR="00BF0058" w:rsidRPr="00DE7698">
        <w:rPr>
          <w:color w:val="000000"/>
        </w:rPr>
        <w:t>plots</w:t>
      </w:r>
      <w:r w:rsidR="00D167C4" w:rsidRPr="00DE7698">
        <w:rPr>
          <w:color w:val="000000"/>
        </w:rPr>
        <w:t>, we</w:t>
      </w:r>
      <w:r w:rsidRPr="00DE7698">
        <w:rPr>
          <w:color w:val="000000"/>
        </w:rPr>
        <w:t xml:space="preserve"> </w:t>
      </w:r>
      <w:r w:rsidR="00810213" w:rsidRPr="00DE7698">
        <w:rPr>
          <w:color w:val="000000"/>
        </w:rPr>
        <w:t xml:space="preserve">conducted percent cover surveys on the interior </w:t>
      </w:r>
      <w:r w:rsidR="00312041" w:rsidRPr="00DE7698">
        <w:rPr>
          <w:color w:val="000000"/>
        </w:rPr>
        <w:t>using a</w:t>
      </w:r>
      <w:r w:rsidR="00810213" w:rsidRPr="00DE7698">
        <w:rPr>
          <w:color w:val="000000"/>
        </w:rPr>
        <w:t xml:space="preserve"> 100-point 0.5 x 0.5m PVC quadrats. To estimate plot interior percent cover (August and </w:t>
      </w:r>
      <w:r w:rsidR="00312041" w:rsidRPr="00DE7698">
        <w:rPr>
          <w:color w:val="000000"/>
        </w:rPr>
        <w:t>November</w:t>
      </w:r>
      <w:r w:rsidR="00810213" w:rsidRPr="00DE7698">
        <w:rPr>
          <w:color w:val="000000"/>
        </w:rPr>
        <w:t xml:space="preserve"> 2022), we randomly sampled by blindly tossing a marker over the shoulder and haphazardly placing a quadrat where the marker landed (n=3). We </w:t>
      </w:r>
      <w:r w:rsidR="00810213" w:rsidRPr="00DE7698">
        <w:rPr>
          <w:color w:val="000000"/>
        </w:rPr>
        <w:lastRenderedPageBreak/>
        <w:t xml:space="preserve">standardized the sampling method (March and </w:t>
      </w:r>
      <w:r w:rsidR="00312041" w:rsidRPr="00DE7698">
        <w:rPr>
          <w:color w:val="000000"/>
        </w:rPr>
        <w:t>August</w:t>
      </w:r>
      <w:r w:rsidR="00810213" w:rsidRPr="00DE7698">
        <w:rPr>
          <w:color w:val="000000"/>
        </w:rPr>
        <w:t xml:space="preserve"> 2023) by placing one quadrat in the center and using two randomly selected cardinal directions (</w:t>
      </w:r>
      <w:r w:rsidR="00810213" w:rsidRPr="00DE7698">
        <w:rPr>
          <w:color w:val="000000"/>
          <w:highlight w:val="yellow"/>
        </w:rPr>
        <w:t>degrees</w:t>
      </w:r>
      <w:r w:rsidR="00810213" w:rsidRPr="00DE7698">
        <w:rPr>
          <w:color w:val="000000"/>
        </w:rPr>
        <w:t xml:space="preserve">) and placing the next two quadrats at the edge of the first. We decided to sample in this way to </w:t>
      </w:r>
      <w:r w:rsidR="001F7AC6" w:rsidRPr="00DE7698">
        <w:rPr>
          <w:color w:val="000000"/>
        </w:rPr>
        <w:t>fully</w:t>
      </w:r>
      <w:r w:rsidR="00810213" w:rsidRPr="00DE7698">
        <w:rPr>
          <w:color w:val="000000"/>
        </w:rPr>
        <w:t xml:space="preserve"> capture the treatment effect at the center of the </w:t>
      </w:r>
      <w:r w:rsidR="00312041" w:rsidRPr="00DE7698">
        <w:rPr>
          <w:color w:val="000000"/>
        </w:rPr>
        <w:t>plots</w:t>
      </w:r>
      <w:r w:rsidR="001A7CAC" w:rsidRPr="00DE7698">
        <w:rPr>
          <w:color w:val="000000"/>
        </w:rPr>
        <w:t xml:space="preserve"> as </w:t>
      </w:r>
      <w:r w:rsidR="00312041" w:rsidRPr="00DE7698">
        <w:rPr>
          <w:color w:val="000000"/>
        </w:rPr>
        <w:t>sargasso piles</w:t>
      </w:r>
      <w:r w:rsidR="001A7CAC" w:rsidRPr="00DE7698">
        <w:rPr>
          <w:color w:val="000000"/>
        </w:rPr>
        <w:t xml:space="preserve"> </w:t>
      </w:r>
      <w:r w:rsidR="00FC6E8D" w:rsidRPr="00DE7698">
        <w:rPr>
          <w:color w:val="000000"/>
        </w:rPr>
        <w:t>as they changed</w:t>
      </w:r>
      <w:r w:rsidR="001A7CAC" w:rsidRPr="00DE7698">
        <w:rPr>
          <w:color w:val="000000"/>
        </w:rPr>
        <w:t xml:space="preserve"> over time. </w:t>
      </w:r>
      <w:r w:rsidR="00810213" w:rsidRPr="00DE7698">
        <w:rPr>
          <w:color w:val="000000"/>
        </w:rPr>
        <w:t>In situations where</w:t>
      </w:r>
      <w:r w:rsidR="008D4038" w:rsidRPr="00DE7698">
        <w:rPr>
          <w:color w:val="000000"/>
        </w:rPr>
        <w:t xml:space="preserve"> we</w:t>
      </w:r>
      <w:r w:rsidR="00810213" w:rsidRPr="00DE7698">
        <w:rPr>
          <w:color w:val="000000"/>
        </w:rPr>
        <w:t xml:space="preserve"> encountered multiple species under</w:t>
      </w:r>
      <w:r w:rsidR="008D4038" w:rsidRPr="00DE7698">
        <w:rPr>
          <w:color w:val="000000"/>
        </w:rPr>
        <w:t xml:space="preserve"> quadrat cross hairs</w:t>
      </w:r>
      <w:r w:rsidR="00810213" w:rsidRPr="00DE7698">
        <w:rPr>
          <w:color w:val="000000"/>
        </w:rPr>
        <w:t>, we identified and counted the top layer</w:t>
      </w:r>
      <w:r w:rsidR="001A7CAC" w:rsidRPr="00DE7698">
        <w:rPr>
          <w:color w:val="000000"/>
        </w:rPr>
        <w:t xml:space="preserve"> only</w:t>
      </w:r>
      <w:r w:rsidR="008D4038" w:rsidRPr="00DE7698">
        <w:rPr>
          <w:color w:val="000000"/>
        </w:rPr>
        <w:t xml:space="preserve">. </w:t>
      </w:r>
    </w:p>
    <w:p w14:paraId="3E4C904E" w14:textId="02946F05" w:rsidR="00FC2E41" w:rsidRPr="00DE7698" w:rsidRDefault="009F607B" w:rsidP="000E56DB">
      <w:pPr>
        <w:spacing w:line="480" w:lineRule="auto"/>
        <w:jc w:val="both"/>
        <w:rPr>
          <w:i/>
          <w:iCs/>
          <w:color w:val="000000"/>
        </w:rPr>
      </w:pPr>
      <w:commentRangeStart w:id="2"/>
      <w:r w:rsidRPr="00DE7698">
        <w:rPr>
          <w:i/>
          <w:iCs/>
          <w:color w:val="000000"/>
        </w:rPr>
        <w:t>Plot perimeter survey</w:t>
      </w:r>
      <w:commentRangeEnd w:id="2"/>
      <w:r w:rsidR="001B0BDA" w:rsidRPr="00DE7698">
        <w:rPr>
          <w:rStyle w:val="CommentReference"/>
          <w:sz w:val="24"/>
          <w:szCs w:val="24"/>
        </w:rPr>
        <w:commentReference w:id="2"/>
      </w:r>
    </w:p>
    <w:p w14:paraId="61124AAC" w14:textId="75A9CE0F" w:rsidR="00FC6E8D" w:rsidRPr="00DE7698" w:rsidRDefault="00F64688" w:rsidP="000E56DB">
      <w:pPr>
        <w:spacing w:line="480" w:lineRule="auto"/>
        <w:ind w:firstLine="720"/>
        <w:jc w:val="both"/>
        <w:rPr>
          <w:color w:val="000000"/>
        </w:rPr>
      </w:pPr>
      <w:r w:rsidRPr="00DE7698">
        <w:rPr>
          <w:color w:val="000000"/>
        </w:rPr>
        <w:t xml:space="preserve">To assess the effect of </w:t>
      </w:r>
      <w:r w:rsidR="006132AE" w:rsidRPr="00DE7698">
        <w:rPr>
          <w:color w:val="000000"/>
        </w:rPr>
        <w:t>sargasso</w:t>
      </w:r>
      <w:r w:rsidRPr="00DE7698">
        <w:rPr>
          <w:color w:val="000000"/>
        </w:rPr>
        <w:t xml:space="preserve"> beyond piles, we conducted two surveys</w:t>
      </w:r>
      <w:r w:rsidR="00A02B95" w:rsidRPr="00DE7698">
        <w:rPr>
          <w:color w:val="000000"/>
        </w:rPr>
        <w:t xml:space="preserve"> to look at plant </w:t>
      </w:r>
      <w:r w:rsidR="001A7CAC" w:rsidRPr="00DE7698">
        <w:rPr>
          <w:color w:val="000000"/>
        </w:rPr>
        <w:t xml:space="preserve">percent </w:t>
      </w:r>
      <w:r w:rsidR="00A02B95" w:rsidRPr="00DE7698">
        <w:rPr>
          <w:color w:val="000000"/>
        </w:rPr>
        <w:t xml:space="preserve">cover at the edge of </w:t>
      </w:r>
      <w:r w:rsidR="001F7AC6" w:rsidRPr="00DE7698">
        <w:rPr>
          <w:color w:val="000000"/>
        </w:rPr>
        <w:t>all treatments</w:t>
      </w:r>
      <w:r w:rsidRPr="00DE7698">
        <w:rPr>
          <w:color w:val="000000"/>
        </w:rPr>
        <w:t xml:space="preserve">. </w:t>
      </w:r>
      <w:r w:rsidR="00B629A9" w:rsidRPr="00DE7698">
        <w:rPr>
          <w:color w:val="000000"/>
        </w:rPr>
        <w:t xml:space="preserve">For the first survey, we </w:t>
      </w:r>
      <w:r w:rsidRPr="00DE7698">
        <w:rPr>
          <w:color w:val="000000"/>
        </w:rPr>
        <w:t xml:space="preserve">placed a quadrat at the edge of </w:t>
      </w:r>
      <w:r w:rsidR="00FC6E8D" w:rsidRPr="00DE7698">
        <w:rPr>
          <w:color w:val="000000"/>
        </w:rPr>
        <w:t>sargasso</w:t>
      </w:r>
      <w:r w:rsidRPr="00DE7698">
        <w:rPr>
          <w:color w:val="000000"/>
        </w:rPr>
        <w:t xml:space="preserve"> </w:t>
      </w:r>
      <w:r w:rsidR="00FC6E8D" w:rsidRPr="00DE7698">
        <w:rPr>
          <w:color w:val="000000"/>
        </w:rPr>
        <w:t>plots</w:t>
      </w:r>
      <w:r w:rsidR="00EB7A46" w:rsidRPr="00DE7698">
        <w:rPr>
          <w:color w:val="000000"/>
        </w:rPr>
        <w:t xml:space="preserve"> and </w:t>
      </w:r>
      <w:r w:rsidR="00FC6E8D" w:rsidRPr="00DE7698">
        <w:rPr>
          <w:color w:val="000000"/>
        </w:rPr>
        <w:t>1.88m from the centers of control plots</w:t>
      </w:r>
      <w:r w:rsidR="00EB7A46" w:rsidRPr="00DE7698">
        <w:rPr>
          <w:color w:val="000000"/>
        </w:rPr>
        <w:t xml:space="preserve">, on </w:t>
      </w:r>
      <w:r w:rsidR="001A7CAC" w:rsidRPr="00DE7698">
        <w:rPr>
          <w:color w:val="000000"/>
        </w:rPr>
        <w:t>opposing</w:t>
      </w:r>
      <w:r w:rsidR="00EB7A46" w:rsidRPr="00DE7698">
        <w:rPr>
          <w:color w:val="000000"/>
        </w:rPr>
        <w:t xml:space="preserve"> sides of the </w:t>
      </w:r>
      <w:r w:rsidR="001A7CAC" w:rsidRPr="00DE7698">
        <w:rPr>
          <w:color w:val="000000"/>
        </w:rPr>
        <w:t>plots (“</w:t>
      </w:r>
      <w:r w:rsidR="00895752" w:rsidRPr="00DE7698">
        <w:rPr>
          <w:color w:val="000000"/>
        </w:rPr>
        <w:t>left” and “right”)</w:t>
      </w:r>
      <w:r w:rsidR="00EB7A46" w:rsidRPr="00DE7698">
        <w:rPr>
          <w:color w:val="000000"/>
        </w:rPr>
        <w:t xml:space="preserve">. We </w:t>
      </w:r>
      <w:r w:rsidR="00D10362" w:rsidRPr="00DE7698">
        <w:rPr>
          <w:color w:val="000000"/>
        </w:rPr>
        <w:t>measured</w:t>
      </w:r>
      <w:r w:rsidR="00EB7A46" w:rsidRPr="00DE7698">
        <w:rPr>
          <w:color w:val="000000"/>
        </w:rPr>
        <w:t xml:space="preserve"> percent cover using the methods described</w:t>
      </w:r>
      <w:r w:rsidR="001A7CAC" w:rsidRPr="00DE7698">
        <w:rPr>
          <w:color w:val="000000"/>
        </w:rPr>
        <w:t xml:space="preserve"> in the section</w:t>
      </w:r>
      <w:r w:rsidR="00EB7A46" w:rsidRPr="00DE7698">
        <w:rPr>
          <w:color w:val="000000"/>
        </w:rPr>
        <w:t xml:space="preserve"> above. </w:t>
      </w:r>
      <w:r w:rsidR="00D10362" w:rsidRPr="00DE7698">
        <w:rPr>
          <w:color w:val="000000"/>
        </w:rPr>
        <w:t>This was</w:t>
      </w:r>
      <w:r w:rsidR="00EB7A46" w:rsidRPr="00DE7698">
        <w:rPr>
          <w:color w:val="000000"/>
        </w:rPr>
        <w:t xml:space="preserve"> repeated at 0.75m</w:t>
      </w:r>
      <w:r w:rsidR="00D10362" w:rsidRPr="00DE7698">
        <w:rPr>
          <w:color w:val="000000"/>
        </w:rPr>
        <w:t xml:space="preserve"> </w:t>
      </w:r>
      <w:r w:rsidR="00EB7A46" w:rsidRPr="00DE7698">
        <w:rPr>
          <w:color w:val="000000"/>
        </w:rPr>
        <w:t xml:space="preserve">and 1.5m (August and </w:t>
      </w:r>
      <w:r w:rsidR="00BF1832" w:rsidRPr="00DE7698">
        <w:rPr>
          <w:color w:val="000000"/>
        </w:rPr>
        <w:t>November</w:t>
      </w:r>
      <w:r w:rsidR="00EB7A46" w:rsidRPr="00DE7698">
        <w:rPr>
          <w:color w:val="000000"/>
        </w:rPr>
        <w:t xml:space="preserve"> 2022, and March 2023). </w:t>
      </w:r>
      <w:r w:rsidR="00D10362" w:rsidRPr="00DE7698">
        <w:rPr>
          <w:color w:val="000000"/>
        </w:rPr>
        <w:t>In March 2023, we did not see variation between sampling distances</w:t>
      </w:r>
      <w:r w:rsidR="001A7CAC" w:rsidRPr="00DE7698">
        <w:rPr>
          <w:color w:val="000000"/>
        </w:rPr>
        <w:t xml:space="preserve"> at 0.75m and 1.5m</w:t>
      </w:r>
      <w:r w:rsidR="00D10362" w:rsidRPr="00DE7698">
        <w:rPr>
          <w:color w:val="000000"/>
        </w:rPr>
        <w:t xml:space="preserve"> </w:t>
      </w:r>
      <w:r w:rsidR="001A7CAC" w:rsidRPr="00DE7698">
        <w:rPr>
          <w:color w:val="000000"/>
        </w:rPr>
        <w:t xml:space="preserve">from the plot </w:t>
      </w:r>
      <w:r w:rsidR="00D10362" w:rsidRPr="00DE7698">
        <w:rPr>
          <w:color w:val="000000"/>
        </w:rPr>
        <w:t>and decided to drop</w:t>
      </w:r>
      <w:r w:rsidR="001A7CAC" w:rsidRPr="00DE7698">
        <w:rPr>
          <w:color w:val="000000"/>
        </w:rPr>
        <w:t xml:space="preserve"> this portion of the survey</w:t>
      </w:r>
      <w:r w:rsidR="00D10362" w:rsidRPr="00DE7698">
        <w:rPr>
          <w:color w:val="000000"/>
        </w:rPr>
        <w:t xml:space="preserve"> in the interest of sampling efforts and time</w:t>
      </w:r>
      <w:r w:rsidR="00AC3650" w:rsidRPr="00DE7698">
        <w:rPr>
          <w:color w:val="000000"/>
        </w:rPr>
        <w:t xml:space="preserve"> (supplementary Fig. 1)</w:t>
      </w:r>
      <w:r w:rsidR="00D10362" w:rsidRPr="00DE7698">
        <w:rPr>
          <w:color w:val="000000"/>
        </w:rPr>
        <w:t>.</w:t>
      </w:r>
      <w:r w:rsidR="00FC6E8D" w:rsidRPr="00DE7698">
        <w:rPr>
          <w:color w:val="000000"/>
        </w:rPr>
        <w:t xml:space="preserve"> </w:t>
      </w:r>
      <w:r w:rsidR="00D10362" w:rsidRPr="00DE7698">
        <w:rPr>
          <w:color w:val="000000"/>
        </w:rPr>
        <w:t xml:space="preserve"> </w:t>
      </w:r>
      <w:r w:rsidR="00EB7A46" w:rsidRPr="00DE7698">
        <w:rPr>
          <w:color w:val="000000"/>
        </w:rPr>
        <w:t xml:space="preserve">In the second survey, we placed a quadrat on front and back of each </w:t>
      </w:r>
      <w:r w:rsidR="00D10362" w:rsidRPr="00DE7698">
        <w:rPr>
          <w:color w:val="000000"/>
        </w:rPr>
        <w:t xml:space="preserve">plot </w:t>
      </w:r>
      <w:r w:rsidR="00871F56" w:rsidRPr="00DE7698">
        <w:rPr>
          <w:color w:val="000000"/>
        </w:rPr>
        <w:t>(hereafter called “low” and “high”)</w:t>
      </w:r>
      <w:r w:rsidR="00D10362" w:rsidRPr="00DE7698">
        <w:rPr>
          <w:color w:val="000000"/>
        </w:rPr>
        <w:t xml:space="preserve"> </w:t>
      </w:r>
      <w:r w:rsidR="00EB7A46" w:rsidRPr="00DE7698">
        <w:rPr>
          <w:color w:val="000000"/>
        </w:rPr>
        <w:t xml:space="preserve">and conducted percent cover surveys as described above. </w:t>
      </w:r>
    </w:p>
    <w:p w14:paraId="1E9F1858" w14:textId="6838AB58" w:rsidR="00FC2E41" w:rsidRPr="00DE7698" w:rsidRDefault="00EB7A46" w:rsidP="000E56DB">
      <w:pPr>
        <w:spacing w:line="480" w:lineRule="auto"/>
        <w:ind w:firstLine="720"/>
        <w:jc w:val="both"/>
        <w:rPr>
          <w:color w:val="000000"/>
        </w:rPr>
      </w:pPr>
      <w:r w:rsidRPr="00DE7698">
        <w:rPr>
          <w:color w:val="000000"/>
        </w:rPr>
        <w:t>Thus, we combined the 0</w:t>
      </w:r>
      <w:r w:rsidR="00BF1832" w:rsidRPr="00DE7698">
        <w:rPr>
          <w:color w:val="000000"/>
        </w:rPr>
        <w:t xml:space="preserve"> </w:t>
      </w:r>
      <w:r w:rsidRPr="00DE7698">
        <w:rPr>
          <w:color w:val="000000"/>
        </w:rPr>
        <w:t xml:space="preserve">m points of both surveys to create a perimeter survey to detect the effect of </w:t>
      </w:r>
      <w:r w:rsidR="006132AE" w:rsidRPr="00DE7698">
        <w:rPr>
          <w:iCs/>
          <w:color w:val="000000"/>
        </w:rPr>
        <w:t>sargasso</w:t>
      </w:r>
      <w:r w:rsidR="00D10362" w:rsidRPr="00DE7698">
        <w:rPr>
          <w:color w:val="000000"/>
        </w:rPr>
        <w:t xml:space="preserve"> </w:t>
      </w:r>
      <w:r w:rsidRPr="00DE7698">
        <w:rPr>
          <w:color w:val="000000"/>
        </w:rPr>
        <w:t xml:space="preserve">directly adjacent to the piles. Additionally, because Bermuda grass </w:t>
      </w:r>
      <w:r w:rsidR="00180941" w:rsidRPr="00DE7698">
        <w:rPr>
          <w:color w:val="000000"/>
        </w:rPr>
        <w:t xml:space="preserve"> (hereafter “grass”) </w:t>
      </w:r>
      <w:r w:rsidR="00D10362" w:rsidRPr="00DE7698">
        <w:rPr>
          <w:color w:val="000000"/>
        </w:rPr>
        <w:t>w</w:t>
      </w:r>
      <w:r w:rsidRPr="00DE7698">
        <w:rPr>
          <w:color w:val="000000"/>
        </w:rPr>
        <w:t xml:space="preserve">as so prevalent at the beach sites and there </w:t>
      </w:r>
      <w:r w:rsidR="00BF1832" w:rsidRPr="00DE7698">
        <w:rPr>
          <w:color w:val="000000"/>
        </w:rPr>
        <w:t>were</w:t>
      </w:r>
      <w:r w:rsidRPr="00DE7698">
        <w:rPr>
          <w:color w:val="000000"/>
        </w:rPr>
        <w:t xml:space="preserve"> no obvious </w:t>
      </w:r>
      <w:r w:rsidR="00F95532" w:rsidRPr="00DE7698">
        <w:rPr>
          <w:color w:val="000000"/>
        </w:rPr>
        <w:t>patterns observed in the forest</w:t>
      </w:r>
      <w:r w:rsidR="00FC6E8D" w:rsidRPr="00DE7698">
        <w:rPr>
          <w:color w:val="000000"/>
        </w:rPr>
        <w:t xml:space="preserve"> or with other plants in general</w:t>
      </w:r>
      <w:r w:rsidR="00F95532" w:rsidRPr="00DE7698">
        <w:rPr>
          <w:color w:val="000000"/>
        </w:rPr>
        <w:t>, we decided to score these surveys by collapsing all non-</w:t>
      </w:r>
      <w:r w:rsidR="00D10362" w:rsidRPr="00DE7698">
        <w:rPr>
          <w:color w:val="000000"/>
        </w:rPr>
        <w:t>Bermuda</w:t>
      </w:r>
      <w:r w:rsidR="00F95532" w:rsidRPr="00DE7698">
        <w:rPr>
          <w:color w:val="000000"/>
        </w:rPr>
        <w:t xml:space="preserve"> grass plants into one category in the forest (March 2023), and both sites in </w:t>
      </w:r>
      <w:r w:rsidR="00BF1832" w:rsidRPr="00DE7698">
        <w:rPr>
          <w:color w:val="000000"/>
        </w:rPr>
        <w:t>August</w:t>
      </w:r>
      <w:r w:rsidR="00F95532" w:rsidRPr="00DE7698">
        <w:rPr>
          <w:color w:val="000000"/>
        </w:rPr>
        <w:t xml:space="preserve"> 2023. </w:t>
      </w:r>
      <w:r w:rsidR="00FC6E8D" w:rsidRPr="00DE7698">
        <w:rPr>
          <w:color w:val="000000"/>
        </w:rPr>
        <w:t xml:space="preserve">Furthermore, the sargasso treatments had decreased in volume and area footprint which meant that quadrats placed on the edge of sargasso had been moving over sampling periods, thus in August </w:t>
      </w:r>
      <w:r w:rsidR="00FC6E8D" w:rsidRPr="00DE7698">
        <w:rPr>
          <w:color w:val="000000"/>
        </w:rPr>
        <w:lastRenderedPageBreak/>
        <w:t xml:space="preserve">2023 we decided to sample at 1.88m from the centers of sargasso piles in the same way we sampled control plots. </w:t>
      </w:r>
    </w:p>
    <w:p w14:paraId="1C23438E" w14:textId="5F5B1CE6" w:rsidR="00FC2E41" w:rsidRPr="00DE7698" w:rsidRDefault="00FC2E41" w:rsidP="000E56DB">
      <w:pPr>
        <w:spacing w:line="480" w:lineRule="auto"/>
        <w:ind w:firstLine="720"/>
        <w:jc w:val="both"/>
        <w:rPr>
          <w:color w:val="000000"/>
        </w:rPr>
      </w:pPr>
      <w:r w:rsidRPr="00DE7698">
        <w:rPr>
          <w:color w:val="000000"/>
        </w:rPr>
        <w:t xml:space="preserve">It should be noted that the beach site </w:t>
      </w:r>
      <w:proofErr w:type="gramStart"/>
      <w:r w:rsidRPr="00DE7698">
        <w:rPr>
          <w:color w:val="000000"/>
        </w:rPr>
        <w:t>was located in</w:t>
      </w:r>
      <w:proofErr w:type="gramEnd"/>
      <w:r w:rsidRPr="00DE7698">
        <w:rPr>
          <w:color w:val="000000"/>
        </w:rPr>
        <w:t xml:space="preserve"> an area that is not typically used by </w:t>
      </w:r>
      <w:r w:rsidR="009C44BF" w:rsidRPr="00DE7698">
        <w:rPr>
          <w:color w:val="000000"/>
        </w:rPr>
        <w:t>beachgoers</w:t>
      </w:r>
      <w:r w:rsidRPr="00DE7698">
        <w:rPr>
          <w:color w:val="000000"/>
        </w:rPr>
        <w:t xml:space="preserve">, however, between </w:t>
      </w:r>
      <w:r w:rsidR="009C44BF" w:rsidRPr="00DE7698">
        <w:rPr>
          <w:color w:val="000000"/>
        </w:rPr>
        <w:t>November 2022 and March 2023</w:t>
      </w:r>
      <w:r w:rsidRPr="00DE7698">
        <w:rPr>
          <w:color w:val="000000"/>
        </w:rPr>
        <w:t xml:space="preserve">, we found recreational vehicles </w:t>
      </w:r>
      <w:r w:rsidR="00B629A9" w:rsidRPr="00DE7698">
        <w:rPr>
          <w:color w:val="000000"/>
        </w:rPr>
        <w:t xml:space="preserve">tracks </w:t>
      </w:r>
      <w:r w:rsidRPr="00DE7698">
        <w:rPr>
          <w:color w:val="000000"/>
        </w:rPr>
        <w:t xml:space="preserve">that disturbed the edge of two </w:t>
      </w:r>
      <w:r w:rsidR="006132AE" w:rsidRPr="00DE7698">
        <w:rPr>
          <w:color w:val="000000"/>
        </w:rPr>
        <w:t>sargasso</w:t>
      </w:r>
      <w:r w:rsidRPr="00DE7698">
        <w:rPr>
          <w:i/>
          <w:iCs/>
          <w:color w:val="000000"/>
        </w:rPr>
        <w:t xml:space="preserve"> </w:t>
      </w:r>
      <w:r w:rsidRPr="00DE7698">
        <w:rPr>
          <w:color w:val="000000"/>
        </w:rPr>
        <w:t>piles</w:t>
      </w:r>
      <w:r w:rsidRPr="00DE7698">
        <w:rPr>
          <w:i/>
          <w:iCs/>
          <w:color w:val="000000"/>
        </w:rPr>
        <w:t>.</w:t>
      </w:r>
      <w:r w:rsidRPr="00DE7698">
        <w:rPr>
          <w:color w:val="000000"/>
        </w:rPr>
        <w:t xml:space="preserve"> Due to this disturbance, surveys were adjusted to avoid th</w:t>
      </w:r>
      <w:r w:rsidR="00FC6E8D" w:rsidRPr="00DE7698">
        <w:rPr>
          <w:color w:val="000000"/>
        </w:rPr>
        <w:t xml:space="preserve">ese </w:t>
      </w:r>
      <w:r w:rsidRPr="00DE7698">
        <w:rPr>
          <w:color w:val="000000"/>
        </w:rPr>
        <w:t>areas by moving quadrats to an adjacent side where the piles were undisturbed.</w:t>
      </w:r>
      <w:r w:rsidR="00FC6E8D" w:rsidRPr="00DE7698">
        <w:rPr>
          <w:color w:val="000000"/>
        </w:rPr>
        <w:t xml:space="preserve"> Thus, the “low” quadrats were placed approximately 0.5</w:t>
      </w:r>
      <w:r w:rsidR="00355E51" w:rsidRPr="00DE7698">
        <w:rPr>
          <w:color w:val="000000"/>
        </w:rPr>
        <w:t>m closer to the left side of these plots.</w:t>
      </w:r>
      <w:r w:rsidR="00F95532" w:rsidRPr="00DE7698">
        <w:rPr>
          <w:color w:val="000000"/>
        </w:rPr>
        <w:t xml:space="preserve"> We did not see any signs of unnatural disturbance on treatments in the forest. </w:t>
      </w:r>
    </w:p>
    <w:p w14:paraId="0A5B9B3B" w14:textId="77777777" w:rsidR="00227F01" w:rsidRPr="00DE7698" w:rsidRDefault="00227F01" w:rsidP="000E56DB">
      <w:pPr>
        <w:spacing w:line="480" w:lineRule="auto"/>
        <w:jc w:val="both"/>
        <w:rPr>
          <w:b/>
          <w:bCs/>
          <w:color w:val="000000"/>
        </w:rPr>
      </w:pPr>
    </w:p>
    <w:p w14:paraId="0A6FF18D" w14:textId="7E4B0595" w:rsidR="00810213" w:rsidRPr="00DE7698" w:rsidRDefault="00227F01" w:rsidP="000E56DB">
      <w:pPr>
        <w:spacing w:line="480" w:lineRule="auto"/>
        <w:jc w:val="both"/>
        <w:rPr>
          <w:b/>
          <w:bCs/>
          <w:color w:val="000000"/>
        </w:rPr>
      </w:pPr>
      <w:r w:rsidRPr="00DE7698">
        <w:rPr>
          <w:b/>
          <w:bCs/>
          <w:color w:val="000000"/>
        </w:rPr>
        <w:t>Arthropod</w:t>
      </w:r>
      <w:r w:rsidR="009F607B" w:rsidRPr="00DE7698">
        <w:rPr>
          <w:b/>
          <w:bCs/>
          <w:color w:val="000000"/>
        </w:rPr>
        <w:t xml:space="preserve"> Surveys</w:t>
      </w:r>
    </w:p>
    <w:p w14:paraId="3E67CDAB" w14:textId="77777777" w:rsidR="009F607B" w:rsidRPr="00DE7698" w:rsidRDefault="009F607B" w:rsidP="000E56DB">
      <w:pPr>
        <w:spacing w:line="480" w:lineRule="auto"/>
        <w:jc w:val="both"/>
        <w:rPr>
          <w:i/>
          <w:iCs/>
          <w:color w:val="000000"/>
        </w:rPr>
      </w:pPr>
      <w:r w:rsidRPr="00DE7698">
        <w:rPr>
          <w:i/>
          <w:iCs/>
          <w:color w:val="000000"/>
        </w:rPr>
        <w:t>Crawling arthropods</w:t>
      </w:r>
    </w:p>
    <w:p w14:paraId="21CF00CC" w14:textId="3D6A807B" w:rsidR="00810213" w:rsidRPr="00DE7698" w:rsidRDefault="009F607B" w:rsidP="000E56DB">
      <w:pPr>
        <w:spacing w:line="480" w:lineRule="auto"/>
        <w:ind w:firstLine="720"/>
        <w:jc w:val="both"/>
        <w:rPr>
          <w:color w:val="000000"/>
        </w:rPr>
      </w:pPr>
      <w:r w:rsidRPr="00DE7698">
        <w:rPr>
          <w:color w:val="000000"/>
        </w:rPr>
        <w:t>To assess</w:t>
      </w:r>
      <w:r w:rsidR="00871F56" w:rsidRPr="00DE7698">
        <w:rPr>
          <w:color w:val="000000"/>
        </w:rPr>
        <w:t xml:space="preserve"> the effect of </w:t>
      </w:r>
      <w:r w:rsidR="006132AE" w:rsidRPr="00DE7698">
        <w:rPr>
          <w:color w:val="000000"/>
        </w:rPr>
        <w:t>sargasso</w:t>
      </w:r>
      <w:r w:rsidR="00871F56" w:rsidRPr="00DE7698">
        <w:rPr>
          <w:i/>
          <w:iCs/>
          <w:color w:val="000000"/>
        </w:rPr>
        <w:t xml:space="preserve"> </w:t>
      </w:r>
      <w:r w:rsidR="00871F56" w:rsidRPr="00DE7698">
        <w:rPr>
          <w:color w:val="000000"/>
        </w:rPr>
        <w:t xml:space="preserve">on crawling </w:t>
      </w:r>
      <w:r w:rsidR="00C90BC2" w:rsidRPr="00DE7698">
        <w:rPr>
          <w:color w:val="000000"/>
        </w:rPr>
        <w:t xml:space="preserve">arthropod </w:t>
      </w:r>
      <w:r w:rsidR="0026217F" w:rsidRPr="00DE7698">
        <w:rPr>
          <w:color w:val="000000"/>
        </w:rPr>
        <w:t>abundance</w:t>
      </w:r>
      <w:r w:rsidR="00C90BC2" w:rsidRPr="00DE7698">
        <w:rPr>
          <w:color w:val="000000"/>
        </w:rPr>
        <w:t>, w</w:t>
      </w:r>
      <w:r w:rsidR="000D66B8" w:rsidRPr="00DE7698">
        <w:rPr>
          <w:color w:val="000000"/>
        </w:rPr>
        <w:t>e placed y</w:t>
      </w:r>
      <w:r w:rsidR="00810213" w:rsidRPr="00DE7698">
        <w:rPr>
          <w:color w:val="000000"/>
        </w:rPr>
        <w:t xml:space="preserve">ellow </w:t>
      </w:r>
      <w:r w:rsidR="00D40143" w:rsidRPr="00DE7698">
        <w:rPr>
          <w:color w:val="000000"/>
        </w:rPr>
        <w:t xml:space="preserve"> plastic cups </w:t>
      </w:r>
      <w:r w:rsidR="00C90BC2" w:rsidRPr="00DE7698">
        <w:rPr>
          <w:color w:val="000000"/>
        </w:rPr>
        <w:t>(</w:t>
      </w:r>
      <w:r w:rsidR="00810213" w:rsidRPr="00DE7698">
        <w:rPr>
          <w:color w:val="000000"/>
        </w:rPr>
        <w:t>2</w:t>
      </w:r>
      <w:r w:rsidR="008C5640" w:rsidRPr="00DE7698">
        <w:rPr>
          <w:color w:val="000000"/>
        </w:rPr>
        <w:t xml:space="preserve">10 </w:t>
      </w:r>
      <w:r w:rsidR="00810213" w:rsidRPr="00DE7698">
        <w:rPr>
          <w:color w:val="000000"/>
        </w:rPr>
        <w:t>ml</w:t>
      </w:r>
      <w:r w:rsidR="000D66B8" w:rsidRPr="00DE7698">
        <w:rPr>
          <w:color w:val="000000"/>
        </w:rPr>
        <w:t>)</w:t>
      </w:r>
      <w:r w:rsidR="00810213" w:rsidRPr="00DE7698">
        <w:rPr>
          <w:color w:val="000000"/>
        </w:rPr>
        <w:t xml:space="preserve"> </w:t>
      </w:r>
      <w:r w:rsidR="000D66B8" w:rsidRPr="00DE7698">
        <w:rPr>
          <w:color w:val="000000"/>
        </w:rPr>
        <w:t xml:space="preserve">at the </w:t>
      </w:r>
      <w:r w:rsidR="008C5640" w:rsidRPr="00DE7698">
        <w:rPr>
          <w:color w:val="000000"/>
        </w:rPr>
        <w:t>edge of the</w:t>
      </w:r>
      <w:r w:rsidR="000D66B8" w:rsidRPr="00DE7698">
        <w:rPr>
          <w:color w:val="000000"/>
        </w:rPr>
        <w:t xml:space="preserve"> lowest</w:t>
      </w:r>
      <w:r w:rsidR="00FA631F" w:rsidRPr="00DE7698">
        <w:rPr>
          <w:color w:val="000000"/>
        </w:rPr>
        <w:t xml:space="preserve"> and highest</w:t>
      </w:r>
      <w:r w:rsidR="000D66B8" w:rsidRPr="00DE7698">
        <w:rPr>
          <w:color w:val="000000"/>
        </w:rPr>
        <w:t xml:space="preserve"> </w:t>
      </w:r>
      <w:r w:rsidR="008C5640" w:rsidRPr="00DE7698">
        <w:rPr>
          <w:color w:val="000000"/>
        </w:rPr>
        <w:t>point</w:t>
      </w:r>
      <w:r w:rsidR="00FA631F" w:rsidRPr="00DE7698">
        <w:rPr>
          <w:color w:val="000000"/>
        </w:rPr>
        <w:t>s</w:t>
      </w:r>
      <w:r w:rsidR="000D66B8" w:rsidRPr="00DE7698">
        <w:rPr>
          <w:color w:val="000000"/>
        </w:rPr>
        <w:t xml:space="preserve"> of each plot</w:t>
      </w:r>
      <w:r w:rsidR="008C5640" w:rsidRPr="00DE7698">
        <w:rPr>
          <w:color w:val="000000"/>
        </w:rPr>
        <w:t xml:space="preserve">. </w:t>
      </w:r>
      <w:r w:rsidR="00355E51" w:rsidRPr="00DE7698">
        <w:rPr>
          <w:color w:val="000000"/>
        </w:rPr>
        <w:t>Pitfall traps</w:t>
      </w:r>
      <w:r w:rsidR="00810213" w:rsidRPr="00DE7698">
        <w:rPr>
          <w:color w:val="000000"/>
        </w:rPr>
        <w:t xml:space="preserve"> </w:t>
      </w:r>
      <w:r w:rsidR="00355E51" w:rsidRPr="00DE7698">
        <w:rPr>
          <w:color w:val="000000"/>
        </w:rPr>
        <w:t>were</w:t>
      </w:r>
      <w:r w:rsidR="00810213" w:rsidRPr="00DE7698">
        <w:rPr>
          <w:color w:val="000000"/>
        </w:rPr>
        <w:t xml:space="preserve"> buried</w:t>
      </w:r>
      <w:r w:rsidR="00D40143" w:rsidRPr="00DE7698">
        <w:rPr>
          <w:color w:val="000000"/>
        </w:rPr>
        <w:t xml:space="preserve"> </w:t>
      </w:r>
      <w:r w:rsidR="00810213" w:rsidRPr="00DE7698">
        <w:rPr>
          <w:color w:val="000000"/>
        </w:rPr>
        <w:t>flush with the substrate</w:t>
      </w:r>
      <w:r w:rsidR="000D66B8" w:rsidRPr="00DE7698">
        <w:rPr>
          <w:color w:val="000000"/>
        </w:rPr>
        <w:t xml:space="preserve"> and </w:t>
      </w:r>
      <w:r w:rsidR="00810213" w:rsidRPr="00DE7698">
        <w:rPr>
          <w:color w:val="000000"/>
        </w:rPr>
        <w:t xml:space="preserve">filed approximately halfway with water and </w:t>
      </w:r>
      <w:r w:rsidR="000D66B8" w:rsidRPr="00DE7698">
        <w:rPr>
          <w:color w:val="000000"/>
        </w:rPr>
        <w:t>~5</w:t>
      </w:r>
      <w:r w:rsidR="00810213" w:rsidRPr="00DE7698">
        <w:rPr>
          <w:color w:val="000000"/>
        </w:rPr>
        <w:t xml:space="preserve"> drops of dish soap</w:t>
      </w:r>
      <w:r w:rsidR="000D66B8" w:rsidRPr="00DE7698">
        <w:rPr>
          <w:color w:val="000000"/>
        </w:rPr>
        <w:t xml:space="preserve"> to break the surface tension and prevent arthropods from escaping</w:t>
      </w:r>
      <w:r w:rsidR="00810213" w:rsidRPr="00DE7698">
        <w:rPr>
          <w:color w:val="000000"/>
        </w:rPr>
        <w:t>.</w:t>
      </w:r>
      <w:r w:rsidR="000D66B8" w:rsidRPr="00DE7698">
        <w:rPr>
          <w:color w:val="000000"/>
        </w:rPr>
        <w:t xml:space="preserve"> We collected the entire contents of each trap</w:t>
      </w:r>
      <w:r w:rsidR="00871F56" w:rsidRPr="00DE7698">
        <w:rPr>
          <w:color w:val="000000"/>
        </w:rPr>
        <w:t xml:space="preserve"> after 24 hours</w:t>
      </w:r>
      <w:r w:rsidR="000D66B8" w:rsidRPr="00DE7698">
        <w:rPr>
          <w:color w:val="000000"/>
        </w:rPr>
        <w:t xml:space="preserve">, </w:t>
      </w:r>
      <w:r w:rsidR="00871F56" w:rsidRPr="00DE7698">
        <w:rPr>
          <w:color w:val="000000"/>
        </w:rPr>
        <w:t>counted</w:t>
      </w:r>
      <w:r w:rsidR="00355E51" w:rsidRPr="00DE7698">
        <w:rPr>
          <w:color w:val="000000"/>
        </w:rPr>
        <w:t xml:space="preserve"> </w:t>
      </w:r>
      <w:r w:rsidR="00871F56" w:rsidRPr="00DE7698">
        <w:rPr>
          <w:color w:val="000000"/>
        </w:rPr>
        <w:t xml:space="preserve">and identified arthropods to order. </w:t>
      </w:r>
      <w:r w:rsidR="000D66B8" w:rsidRPr="00DE7698">
        <w:rPr>
          <w:color w:val="000000"/>
        </w:rPr>
        <w:t xml:space="preserve"> </w:t>
      </w:r>
    </w:p>
    <w:p w14:paraId="54B41EDF" w14:textId="77777777" w:rsidR="007364CF" w:rsidRPr="00DE7698" w:rsidRDefault="007364CF" w:rsidP="000E56DB">
      <w:pPr>
        <w:spacing w:line="480" w:lineRule="auto"/>
        <w:ind w:firstLine="720"/>
        <w:jc w:val="both"/>
        <w:rPr>
          <w:color w:val="000000"/>
        </w:rPr>
      </w:pPr>
    </w:p>
    <w:p w14:paraId="6A3DE8B7" w14:textId="77777777" w:rsidR="007364CF" w:rsidRPr="00DE7698" w:rsidRDefault="007364CF" w:rsidP="000E56DB">
      <w:pPr>
        <w:spacing w:line="480" w:lineRule="auto"/>
        <w:jc w:val="both"/>
        <w:rPr>
          <w:i/>
          <w:iCs/>
          <w:color w:val="000000"/>
        </w:rPr>
      </w:pPr>
      <w:r w:rsidRPr="00DE7698">
        <w:rPr>
          <w:i/>
          <w:iCs/>
          <w:color w:val="000000"/>
        </w:rPr>
        <w:t>Flying arthropods</w:t>
      </w:r>
    </w:p>
    <w:p w14:paraId="18495915" w14:textId="16CBAED2" w:rsidR="008C5640" w:rsidRPr="00DE7698" w:rsidRDefault="007364CF" w:rsidP="000E56DB">
      <w:pPr>
        <w:spacing w:line="480" w:lineRule="auto"/>
        <w:ind w:firstLine="720"/>
        <w:jc w:val="both"/>
        <w:rPr>
          <w:color w:val="000000"/>
        </w:rPr>
      </w:pPr>
      <w:r w:rsidRPr="00DE7698">
        <w:rPr>
          <w:color w:val="000000"/>
        </w:rPr>
        <w:t>To assess the effect of sargasso</w:t>
      </w:r>
      <w:r w:rsidRPr="00DE7698">
        <w:rPr>
          <w:i/>
          <w:iCs/>
          <w:color w:val="000000"/>
        </w:rPr>
        <w:t xml:space="preserve"> </w:t>
      </w:r>
      <w:r w:rsidRPr="00DE7698">
        <w:rPr>
          <w:color w:val="000000"/>
        </w:rPr>
        <w:t>on flying arthropod abundance, we placed two double-sided sticky cards (127mm x 76mm</w:t>
      </w:r>
      <w:r w:rsidR="00355E51" w:rsidRPr="00DE7698">
        <w:rPr>
          <w:color w:val="000000"/>
        </w:rPr>
        <w:t xml:space="preserve"> </w:t>
      </w:r>
      <w:r w:rsidR="00355E51" w:rsidRPr="00DE7698">
        <w:rPr>
          <w:color w:val="000000"/>
          <w:highlight w:val="yellow"/>
        </w:rPr>
        <w:t>brand</w:t>
      </w:r>
      <w:r w:rsidRPr="00DE7698">
        <w:rPr>
          <w:color w:val="000000"/>
        </w:rPr>
        <w:t>), attached to wire rods</w:t>
      </w:r>
      <w:r w:rsidR="00355E51" w:rsidRPr="00DE7698">
        <w:rPr>
          <w:color w:val="000000"/>
        </w:rPr>
        <w:t xml:space="preserve">, </w:t>
      </w:r>
      <w:r w:rsidRPr="00DE7698">
        <w:rPr>
          <w:color w:val="000000"/>
        </w:rPr>
        <w:t>on each plot. The sticky traps were placed ~130mm  above the substrate or sargasso</w:t>
      </w:r>
      <w:r w:rsidRPr="00DE7698">
        <w:rPr>
          <w:i/>
          <w:iCs/>
          <w:color w:val="000000"/>
        </w:rPr>
        <w:t xml:space="preserve"> </w:t>
      </w:r>
      <w:r w:rsidRPr="00DE7698">
        <w:rPr>
          <w:color w:val="000000"/>
        </w:rPr>
        <w:t xml:space="preserve">piles, ~1m from the center to the “high” and “low” sides of the plot. After 24 hours, we photographed all sticky traps </w:t>
      </w:r>
      <w:r w:rsidRPr="00DE7698">
        <w:rPr>
          <w:i/>
          <w:iCs/>
          <w:color w:val="000000"/>
        </w:rPr>
        <w:t>in-situ</w:t>
      </w:r>
      <w:r w:rsidRPr="00DE7698">
        <w:rPr>
          <w:color w:val="000000"/>
        </w:rPr>
        <w:t xml:space="preserve"> to process </w:t>
      </w:r>
      <w:proofErr w:type="gramStart"/>
      <w:r w:rsidRPr="00DE7698">
        <w:rPr>
          <w:color w:val="000000"/>
        </w:rPr>
        <w:t>at a later time</w:t>
      </w:r>
      <w:proofErr w:type="gramEnd"/>
      <w:r w:rsidRPr="00DE7698">
        <w:rPr>
          <w:color w:val="000000"/>
        </w:rPr>
        <w:t xml:space="preserve">. </w:t>
      </w:r>
      <w:r w:rsidR="00355E51" w:rsidRPr="00DE7698">
        <w:rPr>
          <w:color w:val="000000"/>
        </w:rPr>
        <w:t>Arthropods were counted on both</w:t>
      </w:r>
      <w:r w:rsidRPr="00DE7698">
        <w:rPr>
          <w:color w:val="000000"/>
        </w:rPr>
        <w:t xml:space="preserve"> side</w:t>
      </w:r>
      <w:r w:rsidR="00355E51" w:rsidRPr="00DE7698">
        <w:rPr>
          <w:color w:val="000000"/>
        </w:rPr>
        <w:t>s</w:t>
      </w:r>
      <w:r w:rsidRPr="00DE7698">
        <w:rPr>
          <w:color w:val="000000"/>
        </w:rPr>
        <w:t xml:space="preserve"> of sticky traps</w:t>
      </w:r>
      <w:r w:rsidR="00355E51" w:rsidRPr="00DE7698">
        <w:rPr>
          <w:color w:val="000000"/>
        </w:rPr>
        <w:t xml:space="preserve"> and</w:t>
      </w:r>
      <w:r w:rsidRPr="00DE7698">
        <w:rPr>
          <w:color w:val="000000"/>
        </w:rPr>
        <w:t xml:space="preserve"> identified to order. </w:t>
      </w:r>
    </w:p>
    <w:p w14:paraId="1D91FF1A" w14:textId="77777777" w:rsidR="00E860B7" w:rsidRPr="00DE7698" w:rsidRDefault="00E860B7" w:rsidP="000E56DB">
      <w:pPr>
        <w:spacing w:line="480" w:lineRule="auto"/>
        <w:ind w:firstLine="720"/>
        <w:jc w:val="both"/>
        <w:rPr>
          <w:color w:val="000000"/>
        </w:rPr>
      </w:pPr>
    </w:p>
    <w:p w14:paraId="605DF74E" w14:textId="77777777" w:rsidR="00160A8F" w:rsidRPr="00DE7698" w:rsidRDefault="00160A8F" w:rsidP="000E56DB">
      <w:pPr>
        <w:spacing w:line="480" w:lineRule="auto"/>
        <w:jc w:val="both"/>
        <w:rPr>
          <w:color w:val="000000"/>
        </w:rPr>
      </w:pPr>
    </w:p>
    <w:p w14:paraId="20D8657A" w14:textId="63EB8750" w:rsidR="008C7411" w:rsidRPr="00DE7698" w:rsidRDefault="008C7411" w:rsidP="000E56DB">
      <w:pPr>
        <w:spacing w:line="480" w:lineRule="auto"/>
        <w:jc w:val="both"/>
        <w:rPr>
          <w:b/>
          <w:bCs/>
          <w:color w:val="000000"/>
        </w:rPr>
      </w:pPr>
      <w:r w:rsidRPr="00DE7698">
        <w:rPr>
          <w:b/>
          <w:bCs/>
          <w:color w:val="000000"/>
        </w:rPr>
        <w:t>Analysis</w:t>
      </w:r>
    </w:p>
    <w:p w14:paraId="6C94FBF0" w14:textId="739AE4D3" w:rsidR="00810213" w:rsidRPr="00DE7698" w:rsidRDefault="008C5640" w:rsidP="000E56DB">
      <w:pPr>
        <w:spacing w:line="480" w:lineRule="auto"/>
        <w:jc w:val="both"/>
        <w:rPr>
          <w:b/>
          <w:bCs/>
          <w:color w:val="000000"/>
        </w:rPr>
      </w:pPr>
      <w:r w:rsidRPr="00DE7698">
        <w:rPr>
          <w:b/>
          <w:bCs/>
          <w:color w:val="000000"/>
        </w:rPr>
        <w:t>Results</w:t>
      </w:r>
    </w:p>
    <w:p w14:paraId="1CE22FD2" w14:textId="752569E1" w:rsidR="00BD369E" w:rsidRPr="00DE7698" w:rsidRDefault="00355E51" w:rsidP="000E56DB">
      <w:pPr>
        <w:spacing w:line="480" w:lineRule="auto"/>
        <w:jc w:val="both"/>
        <w:rPr>
          <w:i/>
          <w:iCs/>
          <w:color w:val="000000"/>
        </w:rPr>
      </w:pPr>
      <w:r w:rsidRPr="00DE7698">
        <w:rPr>
          <w:i/>
          <w:iCs/>
          <w:color w:val="000000"/>
        </w:rPr>
        <w:t>Sargasso piles</w:t>
      </w:r>
    </w:p>
    <w:p w14:paraId="2553C0A3" w14:textId="5B1A4AE6" w:rsidR="00810213" w:rsidRPr="00DE7698" w:rsidRDefault="00BD369E" w:rsidP="000E56DB">
      <w:pPr>
        <w:spacing w:line="480" w:lineRule="auto"/>
        <w:ind w:firstLine="720"/>
        <w:jc w:val="both"/>
        <w:rPr>
          <w:color w:val="000000"/>
        </w:rPr>
      </w:pPr>
      <w:r w:rsidRPr="00DE7698">
        <w:rPr>
          <w:color w:val="000000"/>
        </w:rPr>
        <w:t xml:space="preserve">Sargasso piles at the beach were initially larger than those in the forest </w:t>
      </w:r>
      <w:r w:rsidR="00125F62" w:rsidRPr="00DE7698">
        <w:rPr>
          <w:color w:val="000000"/>
        </w:rPr>
        <w:t xml:space="preserve">in August 2022 </w:t>
      </w:r>
      <w:r w:rsidRPr="00DE7698">
        <w:rPr>
          <w:color w:val="000000"/>
        </w:rPr>
        <w:t xml:space="preserve">( 5.25 </w:t>
      </w:r>
      <w:r w:rsidRPr="00DE7698">
        <w:rPr>
          <w:color w:val="000000"/>
        </w:rPr>
        <w:sym w:font="Symbol" w:char="F0B1"/>
      </w:r>
      <w:r w:rsidRPr="00DE7698">
        <w:rPr>
          <w:color w:val="000000"/>
        </w:rPr>
        <w:t xml:space="preserve"> 0.03 m</w:t>
      </w:r>
      <w:r w:rsidRPr="00DE7698">
        <w:rPr>
          <w:color w:val="000000"/>
          <w:vertAlign w:val="superscript"/>
        </w:rPr>
        <w:t>3</w:t>
      </w:r>
      <w:r w:rsidRPr="00DE7698">
        <w:rPr>
          <w:color w:val="000000"/>
        </w:rPr>
        <w:t xml:space="preserve"> beach, 3.31 </w:t>
      </w:r>
      <w:r w:rsidRPr="00DE7698">
        <w:rPr>
          <w:color w:val="000000"/>
        </w:rPr>
        <w:sym w:font="Symbol" w:char="F0B1"/>
      </w:r>
      <w:r w:rsidRPr="00DE7698">
        <w:rPr>
          <w:color w:val="000000"/>
        </w:rPr>
        <w:t xml:space="preserve"> 0.09 m</w:t>
      </w:r>
      <w:r w:rsidRPr="00DE7698">
        <w:rPr>
          <w:color w:val="000000"/>
          <w:vertAlign w:val="superscript"/>
        </w:rPr>
        <w:t>3</w:t>
      </w:r>
      <w:r w:rsidRPr="00DE7698">
        <w:rPr>
          <w:color w:val="000000"/>
        </w:rPr>
        <w:t xml:space="preserve"> forest;</w:t>
      </w:r>
      <w:r w:rsidR="00362A18" w:rsidRPr="00DE7698">
        <w:rPr>
          <w:color w:val="000000"/>
        </w:rPr>
        <w:t xml:space="preserve"> rm-ANOVA,</w:t>
      </w:r>
      <w:r w:rsidRPr="00DE7698">
        <w:rPr>
          <w:color w:val="000000"/>
        </w:rPr>
        <w:t xml:space="preserve"> </w:t>
      </w:r>
      <w:r w:rsidR="00125F62" w:rsidRPr="00DE7698">
        <w:rPr>
          <w:color w:val="000000"/>
        </w:rPr>
        <w:t>Estimate = -1.9320, p&lt;0.001).</w:t>
      </w:r>
      <w:r w:rsidR="00B36067" w:rsidRPr="00DE7698">
        <w:rPr>
          <w:color w:val="000000"/>
        </w:rPr>
        <w:t xml:space="preserve"> Bot</w:t>
      </w:r>
      <w:r w:rsidR="001B285D" w:rsidRPr="00DE7698">
        <w:rPr>
          <w:color w:val="000000"/>
        </w:rPr>
        <w:t>h</w:t>
      </w:r>
      <w:r w:rsidR="00B36067" w:rsidRPr="00DE7698">
        <w:rPr>
          <w:color w:val="000000"/>
        </w:rPr>
        <w:t xml:space="preserve"> treatments decreased the most between August and November 2022, but their volumes converged in subsequent trips (</w:t>
      </w:r>
      <w:r w:rsidR="0045017B" w:rsidRPr="00DE7698">
        <w:rPr>
          <w:color w:val="000000"/>
        </w:rPr>
        <w:t>Fig</w:t>
      </w:r>
      <w:r w:rsidR="00D803EB" w:rsidRPr="00DE7698">
        <w:rPr>
          <w:color w:val="000000"/>
        </w:rPr>
        <w:t>.</w:t>
      </w:r>
      <w:r w:rsidR="0045017B" w:rsidRPr="00DE7698">
        <w:rPr>
          <w:color w:val="000000"/>
        </w:rPr>
        <w:t xml:space="preserve"> 1</w:t>
      </w:r>
      <w:r w:rsidR="00B36067" w:rsidRPr="00DE7698">
        <w:rPr>
          <w:color w:val="000000"/>
        </w:rPr>
        <w:t>).</w:t>
      </w:r>
      <w:r w:rsidR="0021697C" w:rsidRPr="00DE7698">
        <w:rPr>
          <w:color w:val="000000"/>
        </w:rPr>
        <w:t xml:space="preserve"> A pairwise post-hoc test revealed th</w:t>
      </w:r>
      <w:r w:rsidR="00B36067" w:rsidRPr="00DE7698">
        <w:rPr>
          <w:color w:val="000000"/>
        </w:rPr>
        <w:t xml:space="preserve">at there was no </w:t>
      </w:r>
      <w:r w:rsidR="0021697C" w:rsidRPr="00DE7698">
        <w:rPr>
          <w:color w:val="000000"/>
        </w:rPr>
        <w:t>difference in pile volumes between site</w:t>
      </w:r>
      <w:r w:rsidR="00B36067" w:rsidRPr="00DE7698">
        <w:rPr>
          <w:color w:val="000000"/>
        </w:rPr>
        <w:t>s</w:t>
      </w:r>
      <w:r w:rsidR="0021697C" w:rsidRPr="00DE7698">
        <w:rPr>
          <w:color w:val="000000"/>
        </w:rPr>
        <w:t xml:space="preserve"> over time (beach-forest November 2022, Estimate=-1.94, p=0.99; beach-forest March 2023, Estimate=0.2</w:t>
      </w:r>
      <w:r w:rsidR="00B36067" w:rsidRPr="00DE7698">
        <w:rPr>
          <w:color w:val="000000"/>
        </w:rPr>
        <w:t>1, p=0.97, beach-forest August 23, Estimate=0.038, p=1.00).</w:t>
      </w:r>
      <w:r w:rsidR="00125F62" w:rsidRPr="00DE7698">
        <w:rPr>
          <w:color w:val="000000"/>
        </w:rPr>
        <w:t xml:space="preserve"> Beach pile volumes significantly decreased </w:t>
      </w:r>
      <w:r w:rsidR="00B36067" w:rsidRPr="00DE7698">
        <w:rPr>
          <w:color w:val="000000"/>
        </w:rPr>
        <w:t>between sampling periods</w:t>
      </w:r>
      <w:r w:rsidR="00125F62" w:rsidRPr="00DE7698">
        <w:rPr>
          <w:color w:val="000000"/>
        </w:rPr>
        <w:t xml:space="preserve">, with an average reduction of 3.98 </w:t>
      </w:r>
      <w:r w:rsidR="00B36067" w:rsidRPr="00DE7698">
        <w:rPr>
          <w:color w:val="000000"/>
        </w:rPr>
        <w:t>m</w:t>
      </w:r>
      <w:r w:rsidR="00B36067" w:rsidRPr="00DE7698">
        <w:rPr>
          <w:color w:val="000000"/>
          <w:vertAlign w:val="superscript"/>
        </w:rPr>
        <w:t>3</w:t>
      </w:r>
      <w:r w:rsidR="00951B85" w:rsidRPr="00DE7698">
        <w:rPr>
          <w:color w:val="000000"/>
          <w:vertAlign w:val="superscript"/>
        </w:rPr>
        <w:t xml:space="preserve"> </w:t>
      </w:r>
      <w:r w:rsidR="00125F62" w:rsidRPr="00DE7698">
        <w:rPr>
          <w:color w:val="000000"/>
        </w:rPr>
        <w:t>in November 2022, 4.48</w:t>
      </w:r>
      <w:r w:rsidR="00951B85" w:rsidRPr="00DE7698">
        <w:rPr>
          <w:color w:val="000000"/>
        </w:rPr>
        <w:t xml:space="preserve"> m</w:t>
      </w:r>
      <w:r w:rsidR="00951B85" w:rsidRPr="00DE7698">
        <w:rPr>
          <w:color w:val="000000"/>
          <w:vertAlign w:val="superscript"/>
        </w:rPr>
        <w:t>3</w:t>
      </w:r>
      <w:r w:rsidR="00125F62" w:rsidRPr="00DE7698">
        <w:rPr>
          <w:color w:val="000000"/>
        </w:rPr>
        <w:t xml:space="preserve"> in March 2023, and 4.9</w:t>
      </w:r>
      <w:r w:rsidR="00D8205F" w:rsidRPr="00DE7698">
        <w:rPr>
          <w:color w:val="000000"/>
        </w:rPr>
        <w:t>3</w:t>
      </w:r>
      <w:r w:rsidR="00951B85" w:rsidRPr="00DE7698">
        <w:rPr>
          <w:color w:val="000000"/>
        </w:rPr>
        <w:t xml:space="preserve"> m</w:t>
      </w:r>
      <w:r w:rsidR="00951B85" w:rsidRPr="00DE7698">
        <w:rPr>
          <w:color w:val="000000"/>
          <w:vertAlign w:val="superscript"/>
        </w:rPr>
        <w:t>3</w:t>
      </w:r>
      <w:r w:rsidR="00125F62" w:rsidRPr="00DE7698">
        <w:rPr>
          <w:color w:val="000000"/>
        </w:rPr>
        <w:t xml:space="preserve"> in August 2023 compared to the initial measurements (all p&lt;0.001).</w:t>
      </w:r>
      <w:r w:rsidR="00362A18" w:rsidRPr="00DE7698">
        <w:rPr>
          <w:color w:val="000000"/>
        </w:rPr>
        <w:t xml:space="preserve"> Forest pile volumes also decreased over time, with an average reduction of 1.86</w:t>
      </w:r>
      <w:r w:rsidR="00951B85" w:rsidRPr="00DE7698">
        <w:rPr>
          <w:color w:val="000000"/>
        </w:rPr>
        <w:t xml:space="preserve"> m</w:t>
      </w:r>
      <w:r w:rsidR="00951B85" w:rsidRPr="00DE7698">
        <w:rPr>
          <w:color w:val="000000"/>
          <w:vertAlign w:val="superscript"/>
        </w:rPr>
        <w:t>3</w:t>
      </w:r>
      <w:r w:rsidR="00362A18" w:rsidRPr="00DE7698">
        <w:rPr>
          <w:color w:val="000000"/>
        </w:rPr>
        <w:t xml:space="preserve"> in November 2022, 2.76</w:t>
      </w:r>
      <w:r w:rsidR="00951B85" w:rsidRPr="00DE7698">
        <w:rPr>
          <w:color w:val="000000"/>
        </w:rPr>
        <w:t xml:space="preserve"> m</w:t>
      </w:r>
      <w:r w:rsidR="00951B85" w:rsidRPr="00DE7698">
        <w:rPr>
          <w:color w:val="000000"/>
          <w:vertAlign w:val="superscript"/>
        </w:rPr>
        <w:t>3</w:t>
      </w:r>
      <w:r w:rsidR="00362A18" w:rsidRPr="00DE7698">
        <w:rPr>
          <w:color w:val="000000"/>
        </w:rPr>
        <w:t xml:space="preserve"> in March 2023, and 3.03</w:t>
      </w:r>
      <w:r w:rsidR="00951B85" w:rsidRPr="00DE7698">
        <w:rPr>
          <w:color w:val="000000"/>
        </w:rPr>
        <w:t xml:space="preserve"> m</w:t>
      </w:r>
      <w:r w:rsidR="00951B85" w:rsidRPr="00DE7698">
        <w:rPr>
          <w:color w:val="000000"/>
          <w:vertAlign w:val="superscript"/>
        </w:rPr>
        <w:t>3</w:t>
      </w:r>
      <w:r w:rsidR="00951B85" w:rsidRPr="00DE7698">
        <w:rPr>
          <w:color w:val="000000"/>
        </w:rPr>
        <w:t xml:space="preserve"> in August 2023</w:t>
      </w:r>
      <w:r w:rsidR="00362A18" w:rsidRPr="00DE7698">
        <w:rPr>
          <w:color w:val="000000"/>
        </w:rPr>
        <w:t xml:space="preserve"> (all p&lt;0.001). </w:t>
      </w:r>
    </w:p>
    <w:p w14:paraId="7D179636" w14:textId="4849DF6E" w:rsidR="0013538D" w:rsidRPr="00DE7698" w:rsidRDefault="0045017B" w:rsidP="000E56DB">
      <w:pPr>
        <w:spacing w:line="480" w:lineRule="auto"/>
        <w:jc w:val="both"/>
        <w:rPr>
          <w:i/>
          <w:iCs/>
          <w:color w:val="000000"/>
        </w:rPr>
      </w:pPr>
      <w:commentRangeStart w:id="3"/>
      <w:r w:rsidRPr="00DE7698">
        <w:rPr>
          <w:i/>
          <w:iCs/>
          <w:color w:val="000000"/>
        </w:rPr>
        <w:t>Mesh bag decomposition experiment</w:t>
      </w:r>
      <w:r w:rsidR="0013538D" w:rsidRPr="00DE7698">
        <w:rPr>
          <w:color w:val="000000"/>
        </w:rPr>
        <w:tab/>
      </w:r>
      <w:commentRangeEnd w:id="3"/>
      <w:r w:rsidR="00160A8F" w:rsidRPr="00DE7698">
        <w:rPr>
          <w:rStyle w:val="CommentReference"/>
          <w:rFonts w:eastAsiaTheme="minorHAnsi"/>
          <w:kern w:val="2"/>
          <w:sz w:val="24"/>
          <w:szCs w:val="24"/>
          <w14:ligatures w14:val="standardContextual"/>
        </w:rPr>
        <w:commentReference w:id="3"/>
      </w:r>
    </w:p>
    <w:p w14:paraId="4900FB97" w14:textId="01C009DD" w:rsidR="0045017B" w:rsidRPr="00DE7698" w:rsidRDefault="0045017B" w:rsidP="000E56DB">
      <w:pPr>
        <w:spacing w:line="480" w:lineRule="auto"/>
        <w:jc w:val="both"/>
        <w:rPr>
          <w:rStyle w:val="CommentReference"/>
          <w:sz w:val="24"/>
          <w:szCs w:val="24"/>
        </w:rPr>
      </w:pPr>
      <w:r w:rsidRPr="00DE7698">
        <w:rPr>
          <w:color w:val="000000"/>
        </w:rPr>
        <w:t>Figure 2</w:t>
      </w:r>
    </w:p>
    <w:p w14:paraId="176E11FB" w14:textId="002E1301" w:rsidR="00C47D2C" w:rsidRPr="00DE7698" w:rsidRDefault="00C47D2C" w:rsidP="000E56DB">
      <w:pPr>
        <w:spacing w:line="480" w:lineRule="auto"/>
        <w:jc w:val="both"/>
        <w:rPr>
          <w:i/>
          <w:iCs/>
          <w:color w:val="000000"/>
        </w:rPr>
      </w:pPr>
      <w:commentRangeStart w:id="4"/>
      <w:r w:rsidRPr="00DE7698">
        <w:rPr>
          <w:i/>
          <w:iCs/>
          <w:color w:val="000000"/>
        </w:rPr>
        <w:t>Soil nitrification</w:t>
      </w:r>
      <w:commentRangeEnd w:id="4"/>
      <w:r w:rsidR="00951B85" w:rsidRPr="00DE7698">
        <w:rPr>
          <w:rStyle w:val="CommentReference"/>
          <w:rFonts w:eastAsiaTheme="minorHAnsi"/>
          <w:kern w:val="2"/>
          <w:sz w:val="24"/>
          <w:szCs w:val="24"/>
          <w14:ligatures w14:val="standardContextual"/>
        </w:rPr>
        <w:commentReference w:id="4"/>
      </w:r>
    </w:p>
    <w:p w14:paraId="70A25CDF" w14:textId="2A345A17" w:rsidR="00C47D2C" w:rsidRPr="00DE7698" w:rsidRDefault="0045017B" w:rsidP="000E56DB">
      <w:pPr>
        <w:spacing w:line="480" w:lineRule="auto"/>
        <w:ind w:firstLine="720"/>
        <w:jc w:val="both"/>
        <w:rPr>
          <w:color w:val="000000"/>
        </w:rPr>
      </w:pPr>
      <w:r w:rsidRPr="00DE7698">
        <w:rPr>
          <w:color w:val="000000"/>
        </w:rPr>
        <w:t xml:space="preserve">Nitrate levels generally followed the same pattern </w:t>
      </w:r>
      <w:r w:rsidR="00D803EB" w:rsidRPr="00DE7698">
        <w:rPr>
          <w:color w:val="000000"/>
        </w:rPr>
        <w:t>and peaked in March 2023 at both sites</w:t>
      </w:r>
      <w:r w:rsidR="00755A98" w:rsidRPr="00DE7698">
        <w:rPr>
          <w:color w:val="000000"/>
        </w:rPr>
        <w:t xml:space="preserve">. We did not detect nitrate levels in any control plot at either site </w:t>
      </w:r>
      <w:r w:rsidR="00D803EB" w:rsidRPr="00DE7698">
        <w:rPr>
          <w:color w:val="000000"/>
        </w:rPr>
        <w:t>(Fig. 3</w:t>
      </w:r>
      <w:r w:rsidR="00755A98" w:rsidRPr="00DE7698">
        <w:rPr>
          <w:color w:val="000000"/>
        </w:rPr>
        <w:t>A, B, C, D</w:t>
      </w:r>
      <w:r w:rsidR="00D803EB" w:rsidRPr="00DE7698">
        <w:rPr>
          <w:color w:val="000000"/>
        </w:rPr>
        <w:t xml:space="preserve">). </w:t>
      </w:r>
      <w:r w:rsidR="000A0720" w:rsidRPr="00DE7698">
        <w:rPr>
          <w:color w:val="000000"/>
        </w:rPr>
        <w:t xml:space="preserve">Nitrate levels </w:t>
      </w:r>
      <w:r w:rsidR="00D40143" w:rsidRPr="00DE7698">
        <w:rPr>
          <w:color w:val="000000"/>
        </w:rPr>
        <w:t>under sargasso piles</w:t>
      </w:r>
      <w:r w:rsidR="00951B85" w:rsidRPr="00DE7698">
        <w:rPr>
          <w:color w:val="000000"/>
        </w:rPr>
        <w:t xml:space="preserve"> at the beach</w:t>
      </w:r>
      <w:r w:rsidR="00D40143" w:rsidRPr="00DE7698">
        <w:rPr>
          <w:color w:val="000000"/>
        </w:rPr>
        <w:t xml:space="preserve"> were initially </w:t>
      </w:r>
      <w:r w:rsidR="000A0720" w:rsidRPr="00DE7698">
        <w:rPr>
          <w:color w:val="000000"/>
        </w:rPr>
        <w:t>6.5</w:t>
      </w:r>
      <w:r w:rsidR="00BD369E" w:rsidRPr="00DE7698">
        <w:rPr>
          <w:color w:val="000000"/>
        </w:rPr>
        <w:t xml:space="preserve"> </w:t>
      </w:r>
      <w:r w:rsidR="00D356E4" w:rsidRPr="00DE7698">
        <w:rPr>
          <w:color w:val="000000"/>
        </w:rPr>
        <w:sym w:font="Symbol" w:char="F0B1"/>
      </w:r>
      <w:r w:rsidR="00D356E4" w:rsidRPr="00DE7698">
        <w:rPr>
          <w:color w:val="000000"/>
        </w:rPr>
        <w:t xml:space="preserve"> </w:t>
      </w:r>
      <w:r w:rsidR="000A0720" w:rsidRPr="00DE7698">
        <w:rPr>
          <w:color w:val="000000"/>
        </w:rPr>
        <w:t>2.3</w:t>
      </w:r>
      <w:r w:rsidR="005F7A5C" w:rsidRPr="00DE7698">
        <w:rPr>
          <w:color w:val="000000"/>
        </w:rPr>
        <w:t xml:space="preserve"> mg/L</w:t>
      </w:r>
      <w:r w:rsidR="000A0720" w:rsidRPr="00DE7698">
        <w:rPr>
          <w:color w:val="000000"/>
        </w:rPr>
        <w:t xml:space="preserve"> </w:t>
      </w:r>
      <w:r w:rsidR="00D40143" w:rsidRPr="00DE7698">
        <w:rPr>
          <w:color w:val="000000"/>
        </w:rPr>
        <w:t>after</w:t>
      </w:r>
      <w:r w:rsidR="005F7A5C" w:rsidRPr="00DE7698">
        <w:rPr>
          <w:color w:val="000000"/>
        </w:rPr>
        <w:t xml:space="preserve"> deployment</w:t>
      </w:r>
      <w:r w:rsidR="00D356E4" w:rsidRPr="00DE7698">
        <w:rPr>
          <w:color w:val="000000"/>
        </w:rPr>
        <w:t xml:space="preserve"> and continued to increase to 18.6  </w:t>
      </w:r>
      <w:r w:rsidR="00D356E4" w:rsidRPr="00DE7698">
        <w:rPr>
          <w:color w:val="000000"/>
        </w:rPr>
        <w:sym w:font="Symbol" w:char="F0B1"/>
      </w:r>
      <w:r w:rsidR="00D356E4" w:rsidRPr="00DE7698">
        <w:rPr>
          <w:color w:val="000000"/>
        </w:rPr>
        <w:t xml:space="preserve"> 5.2 mg/L in November 2022, peaked at 79.5  </w:t>
      </w:r>
      <w:r w:rsidR="00D356E4" w:rsidRPr="00DE7698">
        <w:rPr>
          <w:color w:val="000000"/>
        </w:rPr>
        <w:sym w:font="Symbol" w:char="F0B1"/>
      </w:r>
      <w:r w:rsidR="00D356E4" w:rsidRPr="00DE7698">
        <w:rPr>
          <w:color w:val="000000"/>
        </w:rPr>
        <w:t xml:space="preserve"> 44 mg/L in March 2023, and </w:t>
      </w:r>
      <w:r w:rsidR="00D356E4" w:rsidRPr="00DE7698">
        <w:rPr>
          <w:color w:val="000000"/>
        </w:rPr>
        <w:lastRenderedPageBreak/>
        <w:t xml:space="preserve">declined to 24  </w:t>
      </w:r>
      <w:r w:rsidR="00D356E4" w:rsidRPr="00DE7698">
        <w:rPr>
          <w:color w:val="000000"/>
        </w:rPr>
        <w:sym w:font="Symbol" w:char="F0B1"/>
      </w:r>
      <w:r w:rsidR="00D356E4" w:rsidRPr="00DE7698">
        <w:rPr>
          <w:color w:val="000000"/>
        </w:rPr>
        <w:t xml:space="preserve"> 10.8 in August 2023</w:t>
      </w:r>
      <w:r w:rsidR="00755A98" w:rsidRPr="00DE7698">
        <w:rPr>
          <w:color w:val="000000"/>
        </w:rPr>
        <w:t xml:space="preserve"> (Fig. 3A, C)</w:t>
      </w:r>
      <w:r w:rsidR="00D356E4" w:rsidRPr="00DE7698">
        <w:rPr>
          <w:color w:val="000000"/>
        </w:rPr>
        <w:t>. D</w:t>
      </w:r>
      <w:r w:rsidR="005F7A5C" w:rsidRPr="00DE7698">
        <w:rPr>
          <w:color w:val="000000"/>
        </w:rPr>
        <w:t>ue to logistical and time constraints</w:t>
      </w:r>
      <w:r w:rsidR="00D356E4" w:rsidRPr="00DE7698">
        <w:rPr>
          <w:color w:val="000000"/>
        </w:rPr>
        <w:t>,</w:t>
      </w:r>
      <w:r w:rsidR="005F7A5C" w:rsidRPr="00DE7698">
        <w:rPr>
          <w:color w:val="000000"/>
        </w:rPr>
        <w:t xml:space="preserve"> we were unable to sample the sediment under the forest treatments after installation</w:t>
      </w:r>
      <w:r w:rsidR="00D40143" w:rsidRPr="00DE7698">
        <w:rPr>
          <w:color w:val="000000"/>
        </w:rPr>
        <w:t xml:space="preserve"> in August 2022</w:t>
      </w:r>
      <w:r w:rsidR="00755A98" w:rsidRPr="00DE7698">
        <w:rPr>
          <w:color w:val="000000"/>
        </w:rPr>
        <w:t xml:space="preserve"> (Fig. 3B)</w:t>
      </w:r>
      <w:r w:rsidR="005F7A5C" w:rsidRPr="00DE7698">
        <w:rPr>
          <w:color w:val="000000"/>
        </w:rPr>
        <w:t xml:space="preserve">. </w:t>
      </w:r>
      <w:r w:rsidR="00D356E4" w:rsidRPr="00DE7698">
        <w:rPr>
          <w:color w:val="000000"/>
        </w:rPr>
        <w:t>Forest nitrate levels were lower than those at the beach but generally follow</w:t>
      </w:r>
      <w:r w:rsidR="00951B85" w:rsidRPr="00DE7698">
        <w:rPr>
          <w:color w:val="000000"/>
        </w:rPr>
        <w:t>ed</w:t>
      </w:r>
      <w:r w:rsidR="00D356E4" w:rsidRPr="00DE7698">
        <w:rPr>
          <w:color w:val="000000"/>
        </w:rPr>
        <w:t xml:space="preserve"> the same pattern (i.e., peaked in March 2023). </w:t>
      </w:r>
      <w:r w:rsidR="00D40143" w:rsidRPr="00DE7698">
        <w:rPr>
          <w:color w:val="000000"/>
        </w:rPr>
        <w:t>In forest treatments,</w:t>
      </w:r>
      <w:r w:rsidR="00D356E4" w:rsidRPr="00DE7698">
        <w:rPr>
          <w:color w:val="000000"/>
        </w:rPr>
        <w:t xml:space="preserve"> levels were 7.5  </w:t>
      </w:r>
      <w:r w:rsidR="00D356E4" w:rsidRPr="00DE7698">
        <w:rPr>
          <w:color w:val="000000"/>
        </w:rPr>
        <w:sym w:font="Symbol" w:char="F0B1"/>
      </w:r>
      <w:r w:rsidR="00D356E4" w:rsidRPr="00DE7698">
        <w:rPr>
          <w:color w:val="000000"/>
        </w:rPr>
        <w:t xml:space="preserve"> 4.03 mg/L in November 2022, </w:t>
      </w:r>
      <w:r w:rsidR="007A3C91" w:rsidRPr="00DE7698">
        <w:rPr>
          <w:color w:val="000000"/>
        </w:rPr>
        <w:t xml:space="preserve">increased to 20  </w:t>
      </w:r>
      <w:r w:rsidR="007A3C91" w:rsidRPr="00DE7698">
        <w:rPr>
          <w:color w:val="000000"/>
        </w:rPr>
        <w:sym w:font="Symbol" w:char="F0B1"/>
      </w:r>
      <w:r w:rsidR="007A3C91" w:rsidRPr="00DE7698">
        <w:rPr>
          <w:color w:val="000000"/>
        </w:rPr>
        <w:t xml:space="preserve"> 5.2 mg/L in March 2023, and declined to 10 mg/L in August 2023</w:t>
      </w:r>
      <w:r w:rsidR="00755A98" w:rsidRPr="00DE7698">
        <w:rPr>
          <w:color w:val="000000"/>
        </w:rPr>
        <w:t xml:space="preserve"> (Fig. 8B, D)</w:t>
      </w:r>
      <w:r w:rsidR="007A3C91" w:rsidRPr="00DE7698">
        <w:rPr>
          <w:color w:val="000000"/>
        </w:rPr>
        <w:t xml:space="preserve">. </w:t>
      </w:r>
    </w:p>
    <w:p w14:paraId="43311BF0" w14:textId="30C6EC2D" w:rsidR="007A3C91" w:rsidRPr="00DE7698" w:rsidRDefault="00FD55FA" w:rsidP="000E56DB">
      <w:pPr>
        <w:spacing w:line="480" w:lineRule="auto"/>
        <w:jc w:val="both"/>
        <w:rPr>
          <w:i/>
          <w:iCs/>
          <w:color w:val="000000"/>
        </w:rPr>
      </w:pPr>
      <w:r w:rsidRPr="00DE7698">
        <w:rPr>
          <w:i/>
          <w:iCs/>
          <w:color w:val="000000"/>
        </w:rPr>
        <w:t>Soil respiration</w:t>
      </w:r>
    </w:p>
    <w:p w14:paraId="4658F341" w14:textId="4184F547" w:rsidR="00E96928" w:rsidRPr="00DE7698" w:rsidRDefault="00A5191F" w:rsidP="000E56DB">
      <w:pPr>
        <w:spacing w:line="480" w:lineRule="auto"/>
        <w:ind w:firstLine="720"/>
        <w:jc w:val="both"/>
        <w:rPr>
          <w:color w:val="000000"/>
        </w:rPr>
      </w:pPr>
      <w:r w:rsidRPr="00DE7698">
        <w:rPr>
          <w:color w:val="000000"/>
        </w:rPr>
        <w:t>Using gas collectors, we measured generally higher levels of CO</w:t>
      </w:r>
      <w:r w:rsidRPr="00DE7698">
        <w:rPr>
          <w:color w:val="000000"/>
          <w:vertAlign w:val="subscript"/>
        </w:rPr>
        <w:t xml:space="preserve">2 </w:t>
      </w:r>
      <w:r w:rsidRPr="00DE7698">
        <w:rPr>
          <w:color w:val="000000"/>
        </w:rPr>
        <w:t>production in sargasso plots (Fig. 4</w:t>
      </w:r>
      <w:r w:rsidR="00755A98" w:rsidRPr="00DE7698">
        <w:rPr>
          <w:color w:val="000000"/>
        </w:rPr>
        <w:t>A, B</w:t>
      </w:r>
      <w:r w:rsidRPr="00DE7698">
        <w:rPr>
          <w:color w:val="000000"/>
        </w:rPr>
        <w:t xml:space="preserve">); However, our </w:t>
      </w:r>
      <w:r w:rsidR="00E26110" w:rsidRPr="00DE7698">
        <w:rPr>
          <w:color w:val="000000"/>
        </w:rPr>
        <w:t>analysis</w:t>
      </w:r>
      <w:r w:rsidR="0061182B" w:rsidRPr="00DE7698">
        <w:rPr>
          <w:color w:val="000000"/>
        </w:rPr>
        <w:t xml:space="preserve"> </w:t>
      </w:r>
      <w:r w:rsidR="00E26110" w:rsidRPr="00DE7698">
        <w:rPr>
          <w:color w:val="000000"/>
        </w:rPr>
        <w:t>revealed no statistical significance in CO</w:t>
      </w:r>
      <w:r w:rsidR="00E26110" w:rsidRPr="00DE7698">
        <w:rPr>
          <w:color w:val="000000"/>
          <w:vertAlign w:val="subscript"/>
        </w:rPr>
        <w:t xml:space="preserve">2 </w:t>
      </w:r>
      <w:r w:rsidR="00E26110" w:rsidRPr="00DE7698">
        <w:rPr>
          <w:color w:val="000000"/>
        </w:rPr>
        <w:t>production</w:t>
      </w:r>
      <w:r w:rsidR="008A72CA" w:rsidRPr="00DE7698">
        <w:rPr>
          <w:color w:val="000000"/>
        </w:rPr>
        <w:t xml:space="preserve"> over </w:t>
      </w:r>
      <w:r w:rsidR="000152BD" w:rsidRPr="00DE7698">
        <w:rPr>
          <w:color w:val="000000"/>
        </w:rPr>
        <w:t>an hour period</w:t>
      </w:r>
      <w:r w:rsidR="00951B85" w:rsidRPr="00DE7698">
        <w:rPr>
          <w:color w:val="000000"/>
        </w:rPr>
        <w:t xml:space="preserve"> </w:t>
      </w:r>
      <w:r w:rsidR="00E26110" w:rsidRPr="00DE7698">
        <w:rPr>
          <w:color w:val="000000"/>
        </w:rPr>
        <w:t>between treatment</w:t>
      </w:r>
      <w:r w:rsidR="000152BD" w:rsidRPr="00DE7698">
        <w:rPr>
          <w:color w:val="000000"/>
        </w:rPr>
        <w:t>s</w:t>
      </w:r>
      <w:r w:rsidR="0061182B" w:rsidRPr="00DE7698">
        <w:rPr>
          <w:color w:val="000000"/>
        </w:rPr>
        <w:t xml:space="preserve"> (</w:t>
      </w:r>
      <w:r w:rsidR="00951B85" w:rsidRPr="00DE7698">
        <w:rPr>
          <w:color w:val="000000"/>
        </w:rPr>
        <w:t xml:space="preserve">ANOVA: </w:t>
      </w:r>
      <w:r w:rsidR="0061182B" w:rsidRPr="00DE7698">
        <w:rPr>
          <w:color w:val="000000"/>
        </w:rPr>
        <w:t>F=1.679, p=0.219</w:t>
      </w:r>
      <w:r w:rsidR="00E26110" w:rsidRPr="00DE7698">
        <w:rPr>
          <w:color w:val="000000"/>
        </w:rPr>
        <w:t>)</w:t>
      </w:r>
      <w:r w:rsidR="0061182B" w:rsidRPr="00DE7698">
        <w:rPr>
          <w:color w:val="000000"/>
        </w:rPr>
        <w:t>,</w:t>
      </w:r>
      <w:r w:rsidR="00E26110" w:rsidRPr="00DE7698">
        <w:rPr>
          <w:color w:val="000000"/>
        </w:rPr>
        <w:t xml:space="preserve"> site</w:t>
      </w:r>
      <w:r w:rsidR="000152BD" w:rsidRPr="00DE7698">
        <w:rPr>
          <w:color w:val="000000"/>
        </w:rPr>
        <w:t>s</w:t>
      </w:r>
      <w:r w:rsidR="0061182B" w:rsidRPr="00DE7698">
        <w:rPr>
          <w:color w:val="000000"/>
        </w:rPr>
        <w:t xml:space="preserve"> (F=0.953, p=0.348), </w:t>
      </w:r>
      <w:r w:rsidR="00E26110" w:rsidRPr="00DE7698">
        <w:rPr>
          <w:color w:val="000000"/>
        </w:rPr>
        <w:t>or their interaction</w:t>
      </w:r>
      <w:r w:rsidR="0061182B" w:rsidRPr="00DE7698">
        <w:rPr>
          <w:color w:val="000000"/>
        </w:rPr>
        <w:t xml:space="preserve"> (F=0.025, p=0.878) i</w:t>
      </w:r>
      <w:r w:rsidR="00FD55FA" w:rsidRPr="00DE7698">
        <w:rPr>
          <w:color w:val="000000"/>
        </w:rPr>
        <w:t>n November 2022</w:t>
      </w:r>
      <w:r w:rsidR="0061182B" w:rsidRPr="00DE7698">
        <w:rPr>
          <w:color w:val="000000"/>
        </w:rPr>
        <w:t>. W</w:t>
      </w:r>
      <w:r w:rsidR="00E96928" w:rsidRPr="00DE7698">
        <w:rPr>
          <w:color w:val="000000"/>
        </w:rPr>
        <w:t>e measured zero CO</w:t>
      </w:r>
      <w:r w:rsidR="00E96928" w:rsidRPr="00DE7698">
        <w:rPr>
          <w:color w:val="000000"/>
          <w:vertAlign w:val="subscript"/>
        </w:rPr>
        <w:t xml:space="preserve">2 </w:t>
      </w:r>
      <w:r w:rsidR="00E96928" w:rsidRPr="00DE7698">
        <w:rPr>
          <w:color w:val="000000"/>
        </w:rPr>
        <w:t>production</w:t>
      </w:r>
      <w:r w:rsidR="00943107" w:rsidRPr="00DE7698">
        <w:rPr>
          <w:color w:val="000000"/>
        </w:rPr>
        <w:t xml:space="preserve"> in</w:t>
      </w:r>
      <w:r w:rsidR="00E96928" w:rsidRPr="00DE7698">
        <w:rPr>
          <w:color w:val="000000"/>
        </w:rPr>
        <w:t xml:space="preserve"> control plots</w:t>
      </w:r>
      <w:r w:rsidR="00FD55FA" w:rsidRPr="00DE7698">
        <w:rPr>
          <w:color w:val="000000"/>
        </w:rPr>
        <w:t xml:space="preserve"> </w:t>
      </w:r>
      <w:r w:rsidR="00E96928" w:rsidRPr="00DE7698">
        <w:rPr>
          <w:color w:val="000000"/>
        </w:rPr>
        <w:t xml:space="preserve">and 0.156 </w:t>
      </w:r>
      <w:r w:rsidR="00E96928" w:rsidRPr="00DE7698">
        <w:rPr>
          <w:color w:val="000000"/>
        </w:rPr>
        <w:sym w:font="Symbol" w:char="F0B1"/>
      </w:r>
      <w:r w:rsidR="00E96928" w:rsidRPr="00DE7698">
        <w:rPr>
          <w:color w:val="000000"/>
        </w:rPr>
        <w:t xml:space="preserve"> 0.0557 grams of CO</w:t>
      </w:r>
      <w:r w:rsidR="00E96928" w:rsidRPr="00DE7698">
        <w:rPr>
          <w:color w:val="000000"/>
          <w:vertAlign w:val="subscript"/>
        </w:rPr>
        <w:t xml:space="preserve">2 </w:t>
      </w:r>
      <w:r w:rsidR="00E96928" w:rsidRPr="00DE7698">
        <w:rPr>
          <w:color w:val="000000"/>
        </w:rPr>
        <w:t>m</w:t>
      </w:r>
      <w:r w:rsidR="00E96928" w:rsidRPr="00DE7698">
        <w:rPr>
          <w:color w:val="000000"/>
          <w:vertAlign w:val="superscript"/>
        </w:rPr>
        <w:t xml:space="preserve">-2 </w:t>
      </w:r>
      <w:r w:rsidR="00E96928" w:rsidRPr="00DE7698">
        <w:rPr>
          <w:color w:val="000000"/>
        </w:rPr>
        <w:t>hour</w:t>
      </w:r>
      <w:r w:rsidR="00E96928" w:rsidRPr="00DE7698">
        <w:rPr>
          <w:color w:val="000000"/>
          <w:vertAlign w:val="superscript"/>
        </w:rPr>
        <w:t>-1</w:t>
      </w:r>
      <w:r w:rsidR="00E96928" w:rsidRPr="00DE7698">
        <w:rPr>
          <w:color w:val="000000"/>
        </w:rPr>
        <w:t xml:space="preserve"> in sargasso plots</w:t>
      </w:r>
      <w:r w:rsidR="0061182B" w:rsidRPr="00DE7698">
        <w:rPr>
          <w:color w:val="000000"/>
        </w:rPr>
        <w:t xml:space="preserve"> at the beach</w:t>
      </w:r>
      <w:r w:rsidR="00755A98" w:rsidRPr="00DE7698">
        <w:rPr>
          <w:color w:val="000000"/>
        </w:rPr>
        <w:t xml:space="preserve"> (Fig. 4A)</w:t>
      </w:r>
      <w:r w:rsidR="00FD55FA" w:rsidRPr="00DE7698">
        <w:rPr>
          <w:color w:val="000000"/>
        </w:rPr>
        <w:t xml:space="preserve">. </w:t>
      </w:r>
      <w:r w:rsidR="00E96928" w:rsidRPr="00DE7698">
        <w:rPr>
          <w:color w:val="000000"/>
        </w:rPr>
        <w:t xml:space="preserve">In forest treatments, control plots produced 0.122 </w:t>
      </w:r>
      <w:r w:rsidR="00E96928" w:rsidRPr="00DE7698">
        <w:rPr>
          <w:color w:val="000000"/>
        </w:rPr>
        <w:sym w:font="Symbol" w:char="F0B1"/>
      </w:r>
      <w:r w:rsidR="00E96928" w:rsidRPr="00DE7698">
        <w:rPr>
          <w:color w:val="000000"/>
        </w:rPr>
        <w:t xml:space="preserve"> 0.0536 g CO</w:t>
      </w:r>
      <w:r w:rsidR="00E96928" w:rsidRPr="00DE7698">
        <w:rPr>
          <w:color w:val="000000"/>
          <w:vertAlign w:val="subscript"/>
        </w:rPr>
        <w:t xml:space="preserve">2 </w:t>
      </w:r>
      <w:r w:rsidR="00E96928" w:rsidRPr="00DE7698">
        <w:rPr>
          <w:color w:val="000000"/>
        </w:rPr>
        <w:t>m</w:t>
      </w:r>
      <w:r w:rsidR="00E96928" w:rsidRPr="00DE7698">
        <w:rPr>
          <w:color w:val="000000"/>
          <w:vertAlign w:val="superscript"/>
        </w:rPr>
        <w:t xml:space="preserve">-2 </w:t>
      </w:r>
      <w:r w:rsidR="00E96928" w:rsidRPr="00DE7698">
        <w:rPr>
          <w:color w:val="000000"/>
        </w:rPr>
        <w:t>hour</w:t>
      </w:r>
      <w:r w:rsidR="00E96928" w:rsidRPr="00DE7698">
        <w:rPr>
          <w:color w:val="000000"/>
          <w:vertAlign w:val="superscript"/>
        </w:rPr>
        <w:t xml:space="preserve">-1 </w:t>
      </w:r>
      <w:r w:rsidR="0061182B" w:rsidRPr="00DE7698">
        <w:rPr>
          <w:color w:val="000000"/>
        </w:rPr>
        <w:t>and sargasso plots produced</w:t>
      </w:r>
      <w:r w:rsidR="00E96928" w:rsidRPr="00DE7698">
        <w:rPr>
          <w:color w:val="000000"/>
        </w:rPr>
        <w:t xml:space="preserve"> 0.244 </w:t>
      </w:r>
      <w:r w:rsidR="00E96928" w:rsidRPr="00DE7698">
        <w:rPr>
          <w:color w:val="000000"/>
        </w:rPr>
        <w:sym w:font="Symbol" w:char="F0B1"/>
      </w:r>
      <w:r w:rsidR="00E96928" w:rsidRPr="00DE7698">
        <w:rPr>
          <w:color w:val="000000"/>
        </w:rPr>
        <w:t xml:space="preserve"> 0.148 g CO</w:t>
      </w:r>
      <w:r w:rsidR="00E96928" w:rsidRPr="00DE7698">
        <w:rPr>
          <w:color w:val="000000"/>
          <w:vertAlign w:val="subscript"/>
        </w:rPr>
        <w:t xml:space="preserve">2 </w:t>
      </w:r>
      <w:r w:rsidR="00E96928" w:rsidRPr="00DE7698">
        <w:rPr>
          <w:color w:val="000000"/>
        </w:rPr>
        <w:t>m</w:t>
      </w:r>
      <w:r w:rsidR="00E96928" w:rsidRPr="00DE7698">
        <w:rPr>
          <w:color w:val="000000"/>
          <w:vertAlign w:val="superscript"/>
        </w:rPr>
        <w:t xml:space="preserve">-2 </w:t>
      </w:r>
      <w:r w:rsidR="00E96928" w:rsidRPr="00DE7698">
        <w:rPr>
          <w:color w:val="000000"/>
        </w:rPr>
        <w:t>hour</w:t>
      </w:r>
      <w:r w:rsidR="00E96928" w:rsidRPr="00DE7698">
        <w:rPr>
          <w:color w:val="000000"/>
          <w:vertAlign w:val="superscript"/>
        </w:rPr>
        <w:t>-1</w:t>
      </w:r>
      <w:r w:rsidR="00755A98" w:rsidRPr="00DE7698">
        <w:rPr>
          <w:color w:val="000000"/>
        </w:rPr>
        <w:t xml:space="preserve"> (Fig. 4B).</w:t>
      </w:r>
    </w:p>
    <w:p w14:paraId="07FB68A3" w14:textId="706BE83F" w:rsidR="00160A8F" w:rsidRPr="00DE7698" w:rsidRDefault="00A5191F" w:rsidP="000E56DB">
      <w:pPr>
        <w:spacing w:line="480" w:lineRule="auto"/>
        <w:ind w:firstLine="720"/>
        <w:jc w:val="both"/>
        <w:rPr>
          <w:color w:val="000000"/>
        </w:rPr>
      </w:pPr>
      <w:r w:rsidRPr="00DE7698">
        <w:rPr>
          <w:color w:val="000000"/>
        </w:rPr>
        <w:t xml:space="preserve">There was no clear pattern in </w:t>
      </w:r>
      <w:r w:rsidR="007A77B8" w:rsidRPr="00DE7698">
        <w:rPr>
          <w:color w:val="000000"/>
        </w:rPr>
        <w:t>CO</w:t>
      </w:r>
      <w:r w:rsidR="007A77B8" w:rsidRPr="00DE7698">
        <w:rPr>
          <w:color w:val="000000"/>
          <w:vertAlign w:val="subscript"/>
        </w:rPr>
        <w:t xml:space="preserve">2 </w:t>
      </w:r>
      <w:r w:rsidR="008A72CA" w:rsidRPr="00DE7698">
        <w:rPr>
          <w:color w:val="000000"/>
        </w:rPr>
        <w:t>production</w:t>
      </w:r>
      <w:r w:rsidRPr="00DE7698">
        <w:rPr>
          <w:color w:val="000000"/>
        </w:rPr>
        <w:t xml:space="preserve"> using the respirometer in the center </w:t>
      </w:r>
      <w:r w:rsidR="00F030FB" w:rsidRPr="00DE7698">
        <w:rPr>
          <w:color w:val="000000"/>
        </w:rPr>
        <w:t>or</w:t>
      </w:r>
      <w:r w:rsidRPr="00DE7698">
        <w:rPr>
          <w:color w:val="000000"/>
        </w:rPr>
        <w:t xml:space="preserve"> edge of plots (Fig. 4</w:t>
      </w:r>
      <w:r w:rsidR="00755A98" w:rsidRPr="00DE7698">
        <w:rPr>
          <w:color w:val="000000"/>
        </w:rPr>
        <w:t>C, D</w:t>
      </w:r>
      <w:r w:rsidRPr="00DE7698">
        <w:rPr>
          <w:color w:val="000000"/>
        </w:rPr>
        <w:t>). CO</w:t>
      </w:r>
      <w:r w:rsidRPr="00DE7698">
        <w:rPr>
          <w:color w:val="000000"/>
          <w:vertAlign w:val="subscript"/>
        </w:rPr>
        <w:t xml:space="preserve">2 </w:t>
      </w:r>
      <w:r w:rsidRPr="00DE7698">
        <w:rPr>
          <w:color w:val="000000"/>
        </w:rPr>
        <w:t xml:space="preserve"> production </w:t>
      </w:r>
      <w:r w:rsidR="008A72CA" w:rsidRPr="00DE7698">
        <w:rPr>
          <w:color w:val="000000"/>
        </w:rPr>
        <w:t>was not statistically significant between position of respirometer (F=1.77</w:t>
      </w:r>
      <w:r w:rsidR="00B362CD" w:rsidRPr="00DE7698">
        <w:rPr>
          <w:color w:val="000000"/>
        </w:rPr>
        <w:t>0</w:t>
      </w:r>
      <w:r w:rsidR="008A72CA" w:rsidRPr="00DE7698">
        <w:rPr>
          <w:color w:val="000000"/>
        </w:rPr>
        <w:t>, p=0.192)</w:t>
      </w:r>
      <w:r w:rsidR="00B556E8" w:rsidRPr="00DE7698">
        <w:rPr>
          <w:color w:val="000000"/>
        </w:rPr>
        <w:t xml:space="preserve"> and t</w:t>
      </w:r>
      <w:r w:rsidR="008A72CA" w:rsidRPr="00DE7698">
        <w:rPr>
          <w:color w:val="000000"/>
        </w:rPr>
        <w:t>reatment was marginally significant (F=3.971, p=0.0549)</w:t>
      </w:r>
      <w:r w:rsidR="00B556E8" w:rsidRPr="00DE7698">
        <w:rPr>
          <w:color w:val="000000"/>
        </w:rPr>
        <w:t xml:space="preserve">. Further, there was a significant </w:t>
      </w:r>
      <w:r w:rsidR="008A72CA" w:rsidRPr="00DE7698">
        <w:rPr>
          <w:color w:val="000000"/>
        </w:rPr>
        <w:t>interaction between position and site (F=13.532, p&lt;0.001)</w:t>
      </w:r>
      <w:r w:rsidR="00943107" w:rsidRPr="00DE7698">
        <w:rPr>
          <w:color w:val="000000"/>
        </w:rPr>
        <w:t xml:space="preserve">, thus, we analyzed sites separately. </w:t>
      </w:r>
      <w:r w:rsidR="007A77B8" w:rsidRPr="00DE7698">
        <w:rPr>
          <w:color w:val="000000"/>
        </w:rPr>
        <w:t>CO</w:t>
      </w:r>
      <w:r w:rsidR="007A77B8" w:rsidRPr="00DE7698">
        <w:rPr>
          <w:color w:val="000000"/>
          <w:vertAlign w:val="subscript"/>
        </w:rPr>
        <w:t xml:space="preserve">2 </w:t>
      </w:r>
      <w:r w:rsidR="007A77B8" w:rsidRPr="00DE7698">
        <w:rPr>
          <w:color w:val="000000"/>
        </w:rPr>
        <w:t xml:space="preserve">production did not </w:t>
      </w:r>
      <w:r w:rsidR="00B362CD" w:rsidRPr="00DE7698">
        <w:rPr>
          <w:color w:val="000000"/>
        </w:rPr>
        <w:t>differ between respirometer position</w:t>
      </w:r>
      <w:r w:rsidR="007A77B8" w:rsidRPr="00DE7698">
        <w:rPr>
          <w:color w:val="000000"/>
        </w:rPr>
        <w:t xml:space="preserve"> at the beach (F=</w:t>
      </w:r>
      <w:r w:rsidR="00B362CD" w:rsidRPr="00DE7698">
        <w:rPr>
          <w:color w:val="000000"/>
        </w:rPr>
        <w:t>3.873</w:t>
      </w:r>
      <w:r w:rsidR="007A77B8" w:rsidRPr="00DE7698">
        <w:rPr>
          <w:color w:val="000000"/>
        </w:rPr>
        <w:t>, p=0.0</w:t>
      </w:r>
      <w:r w:rsidR="00B362CD" w:rsidRPr="00DE7698">
        <w:rPr>
          <w:color w:val="000000"/>
        </w:rPr>
        <w:t xml:space="preserve">67) but was higher in sargasso plots than controls (F=5.593, p=0.031. </w:t>
      </w:r>
      <w:r w:rsidR="007A77B8" w:rsidRPr="00DE7698">
        <w:rPr>
          <w:color w:val="000000"/>
        </w:rPr>
        <w:t xml:space="preserve"> </w:t>
      </w:r>
      <w:r w:rsidR="00B362CD" w:rsidRPr="00DE7698">
        <w:rPr>
          <w:color w:val="000000"/>
        </w:rPr>
        <w:t>In sargasso plots,  CO</w:t>
      </w:r>
      <w:r w:rsidR="00B362CD" w:rsidRPr="00DE7698">
        <w:rPr>
          <w:color w:val="000000"/>
          <w:vertAlign w:val="subscript"/>
        </w:rPr>
        <w:t xml:space="preserve">2 </w:t>
      </w:r>
      <w:r w:rsidR="00B362CD" w:rsidRPr="00DE7698">
        <w:rPr>
          <w:color w:val="000000"/>
        </w:rPr>
        <w:t xml:space="preserve">production measured </w:t>
      </w:r>
      <w:r w:rsidR="00DC7809" w:rsidRPr="00DE7698">
        <w:rPr>
          <w:color w:val="000000"/>
        </w:rPr>
        <w:t xml:space="preserve">1.43 </w:t>
      </w:r>
      <w:r w:rsidR="00DC7809" w:rsidRPr="00DE7698">
        <w:rPr>
          <w:color w:val="000000"/>
        </w:rPr>
        <w:sym w:font="Symbol" w:char="F0B1"/>
      </w:r>
      <w:r w:rsidR="00DC7809" w:rsidRPr="00DE7698">
        <w:rPr>
          <w:color w:val="000000"/>
        </w:rPr>
        <w:t xml:space="preserve"> 0.601 </w:t>
      </w:r>
      <w:r w:rsidR="003B73FA" w:rsidRPr="00DE7698">
        <w:rPr>
          <w:color w:val="000000"/>
        </w:rPr>
        <w:t xml:space="preserve">on </w:t>
      </w:r>
      <w:r w:rsidR="00DC7809" w:rsidRPr="00DE7698">
        <w:rPr>
          <w:color w:val="000000"/>
        </w:rPr>
        <w:t xml:space="preserve">the center and 0.266 </w:t>
      </w:r>
      <w:r w:rsidR="00DC7809" w:rsidRPr="00DE7698">
        <w:rPr>
          <w:color w:val="000000"/>
        </w:rPr>
        <w:sym w:font="Symbol" w:char="F0B1"/>
      </w:r>
      <w:r w:rsidR="00DC7809" w:rsidRPr="00DE7698">
        <w:rPr>
          <w:color w:val="000000"/>
        </w:rPr>
        <w:t xml:space="preserve">  0.0509 on the edge, and 0.146 </w:t>
      </w:r>
      <w:r w:rsidR="00DC7809" w:rsidRPr="00DE7698">
        <w:rPr>
          <w:color w:val="000000"/>
        </w:rPr>
        <w:sym w:font="Symbol" w:char="F0B1"/>
      </w:r>
      <w:r w:rsidR="00DC7809" w:rsidRPr="00DE7698">
        <w:rPr>
          <w:color w:val="000000"/>
        </w:rPr>
        <w:t xml:space="preserve">  0.0354 </w:t>
      </w:r>
      <w:r w:rsidR="003B73FA" w:rsidRPr="00DE7698">
        <w:rPr>
          <w:color w:val="000000"/>
        </w:rPr>
        <w:t>on</w:t>
      </w:r>
      <w:r w:rsidR="00DC7809" w:rsidRPr="00DE7698">
        <w:rPr>
          <w:color w:val="000000"/>
        </w:rPr>
        <w:t xml:space="preserve"> the center and 0.124 </w:t>
      </w:r>
      <w:r w:rsidR="00DC7809" w:rsidRPr="00DE7698">
        <w:rPr>
          <w:color w:val="000000"/>
        </w:rPr>
        <w:sym w:font="Symbol" w:char="F0B1"/>
      </w:r>
      <w:r w:rsidR="00DC7809" w:rsidRPr="00DE7698">
        <w:rPr>
          <w:color w:val="000000"/>
        </w:rPr>
        <w:t xml:space="preserve">  0.0175 of control plots</w:t>
      </w:r>
      <w:r w:rsidR="00A56BDA" w:rsidRPr="00DE7698">
        <w:rPr>
          <w:color w:val="000000"/>
        </w:rPr>
        <w:t xml:space="preserve"> )(Fig. 4C)</w:t>
      </w:r>
      <w:r w:rsidR="00DC7809" w:rsidRPr="00DE7698">
        <w:rPr>
          <w:color w:val="000000"/>
        </w:rPr>
        <w:t xml:space="preserve">. </w:t>
      </w:r>
      <w:r w:rsidR="003B73FA" w:rsidRPr="00DE7698">
        <w:rPr>
          <w:color w:val="000000"/>
        </w:rPr>
        <w:t>CO</w:t>
      </w:r>
      <w:r w:rsidR="003B73FA" w:rsidRPr="00DE7698">
        <w:rPr>
          <w:color w:val="000000"/>
          <w:vertAlign w:val="subscript"/>
        </w:rPr>
        <w:t xml:space="preserve">2 </w:t>
      </w:r>
      <w:r w:rsidR="003B73FA" w:rsidRPr="00DE7698">
        <w:rPr>
          <w:color w:val="000000"/>
        </w:rPr>
        <w:t xml:space="preserve">production in the forest did not differ by treatment (F=0.089, p=0.769) or position (F=0.063, </w:t>
      </w:r>
      <w:r w:rsidR="003B73FA" w:rsidRPr="00DE7698">
        <w:rPr>
          <w:color w:val="000000"/>
        </w:rPr>
        <w:lastRenderedPageBreak/>
        <w:t>p=0.804). In sargasso plots, CO</w:t>
      </w:r>
      <w:r w:rsidR="003B73FA" w:rsidRPr="00DE7698">
        <w:rPr>
          <w:color w:val="000000"/>
          <w:vertAlign w:val="subscript"/>
        </w:rPr>
        <w:t xml:space="preserve">2 </w:t>
      </w:r>
      <w:r w:rsidR="003B73FA" w:rsidRPr="00DE7698">
        <w:rPr>
          <w:color w:val="000000"/>
        </w:rPr>
        <w:t xml:space="preserve">measured 1.40 </w:t>
      </w:r>
      <w:r w:rsidR="003B73FA" w:rsidRPr="00DE7698">
        <w:rPr>
          <w:color w:val="000000"/>
        </w:rPr>
        <w:sym w:font="Symbol" w:char="F0B1"/>
      </w:r>
      <w:r w:rsidR="003B73FA" w:rsidRPr="00DE7698">
        <w:rPr>
          <w:color w:val="000000"/>
        </w:rPr>
        <w:t xml:space="preserve"> 0.310 on the center and 1.13 </w:t>
      </w:r>
      <w:r w:rsidR="003B73FA" w:rsidRPr="00DE7698">
        <w:rPr>
          <w:color w:val="000000"/>
        </w:rPr>
        <w:sym w:font="Symbol" w:char="F0B1"/>
      </w:r>
      <w:r w:rsidR="003B73FA" w:rsidRPr="00DE7698">
        <w:rPr>
          <w:color w:val="000000"/>
        </w:rPr>
        <w:t xml:space="preserve"> 0.335</w:t>
      </w:r>
      <w:r w:rsidR="003B73FA" w:rsidRPr="00DE7698">
        <w:rPr>
          <w:b/>
          <w:bCs/>
          <w:color w:val="000000"/>
        </w:rPr>
        <w:t xml:space="preserve"> </w:t>
      </w:r>
      <w:r w:rsidR="003B73FA" w:rsidRPr="00DE7698">
        <w:rPr>
          <w:color w:val="000000"/>
        </w:rPr>
        <w:t xml:space="preserve">on the edge, and 0.986 </w:t>
      </w:r>
      <w:r w:rsidR="003B73FA" w:rsidRPr="00DE7698">
        <w:rPr>
          <w:color w:val="000000"/>
        </w:rPr>
        <w:sym w:font="Symbol" w:char="F0B1"/>
      </w:r>
      <w:r w:rsidR="003B73FA" w:rsidRPr="00DE7698">
        <w:rPr>
          <w:color w:val="000000"/>
        </w:rPr>
        <w:t xml:space="preserve"> 0.187 on the center and 1.38 </w:t>
      </w:r>
      <w:r w:rsidR="003B73FA" w:rsidRPr="00DE7698">
        <w:rPr>
          <w:color w:val="000000"/>
        </w:rPr>
        <w:sym w:font="Symbol" w:char="F0B1"/>
      </w:r>
      <w:r w:rsidR="003B73FA" w:rsidRPr="00DE7698">
        <w:rPr>
          <w:color w:val="000000"/>
        </w:rPr>
        <w:t xml:space="preserve"> 0.152 on the edge of control plots</w:t>
      </w:r>
      <w:r w:rsidR="00A56BDA" w:rsidRPr="00DE7698">
        <w:rPr>
          <w:color w:val="000000"/>
        </w:rPr>
        <w:t xml:space="preserve"> (Fig. 4D)</w:t>
      </w:r>
      <w:r w:rsidR="003B73FA" w:rsidRPr="00DE7698">
        <w:rPr>
          <w:color w:val="000000"/>
        </w:rPr>
        <w:t>.</w:t>
      </w:r>
    </w:p>
    <w:p w14:paraId="3F10D59C" w14:textId="001B0AE9" w:rsidR="00B138B9" w:rsidRPr="00DE7698" w:rsidRDefault="00B138B9" w:rsidP="000E56DB">
      <w:pPr>
        <w:spacing w:line="480" w:lineRule="auto"/>
        <w:jc w:val="both"/>
        <w:rPr>
          <w:color w:val="000000"/>
        </w:rPr>
      </w:pPr>
      <w:r w:rsidRPr="00DE7698">
        <w:rPr>
          <w:b/>
          <w:bCs/>
        </w:rPr>
        <w:t>Plant surveys</w:t>
      </w:r>
      <w:r w:rsidR="00862E00" w:rsidRPr="00DE7698">
        <w:rPr>
          <w:b/>
          <w:bCs/>
        </w:rPr>
        <w:t xml:space="preserve"> </w:t>
      </w:r>
    </w:p>
    <w:p w14:paraId="398AA952" w14:textId="0D772C71" w:rsidR="00B138B9" w:rsidRPr="00DE7698" w:rsidRDefault="00B138B9" w:rsidP="000E56DB">
      <w:pPr>
        <w:spacing w:line="480" w:lineRule="auto"/>
        <w:jc w:val="both"/>
        <w:rPr>
          <w:i/>
          <w:iCs/>
        </w:rPr>
      </w:pPr>
      <w:r w:rsidRPr="00DE7698">
        <w:rPr>
          <w:i/>
          <w:iCs/>
        </w:rPr>
        <w:t xml:space="preserve">Plot interior </w:t>
      </w:r>
    </w:p>
    <w:p w14:paraId="7D25BEE8" w14:textId="1CD81C71" w:rsidR="00392690" w:rsidRPr="00DE7698" w:rsidRDefault="00392690" w:rsidP="000E56DB">
      <w:pPr>
        <w:spacing w:line="480" w:lineRule="auto"/>
        <w:jc w:val="both"/>
      </w:pPr>
      <w:r w:rsidRPr="00DE7698">
        <w:rPr>
          <w:i/>
          <w:iCs/>
        </w:rPr>
        <w:tab/>
      </w:r>
      <w:r w:rsidR="00180941" w:rsidRPr="00DE7698">
        <w:t xml:space="preserve">The beach floor was primarily sand with few plants, including </w:t>
      </w:r>
      <w:r w:rsidR="003C1541" w:rsidRPr="00DE7698">
        <w:t>Bermuda grass</w:t>
      </w:r>
      <w:r w:rsidR="00180941" w:rsidRPr="00DE7698">
        <w:t xml:space="preserve">  and some dead </w:t>
      </w:r>
      <w:r w:rsidR="00B9296D" w:rsidRPr="00DE7698">
        <w:t xml:space="preserve">plant </w:t>
      </w:r>
      <w:r w:rsidR="00180941" w:rsidRPr="00DE7698">
        <w:t>litter (supplementary</w:t>
      </w:r>
      <w:r w:rsidR="00B9296D" w:rsidRPr="00DE7698">
        <w:t xml:space="preserve"> </w:t>
      </w:r>
      <w:r w:rsidR="00055CE8" w:rsidRPr="00DE7698">
        <w:t xml:space="preserve">Fig. </w:t>
      </w:r>
      <w:r w:rsidR="00AC3650" w:rsidRPr="00DE7698">
        <w:t>2</w:t>
      </w:r>
      <w:r w:rsidR="00180941" w:rsidRPr="00DE7698">
        <w:t xml:space="preserve">). </w:t>
      </w:r>
      <w:r w:rsidR="00B9296D" w:rsidRPr="00DE7698">
        <w:t>Sargasso positively affected grass percent cover on sargas</w:t>
      </w:r>
      <w:r w:rsidR="000152BD" w:rsidRPr="00DE7698">
        <w:t>s</w:t>
      </w:r>
      <w:r w:rsidR="00B9296D" w:rsidRPr="00DE7698">
        <w:t>o plots throughout the experiment (</w:t>
      </w:r>
      <w:r w:rsidR="00055CE8" w:rsidRPr="00DE7698">
        <w:t>Fig. 5</w:t>
      </w:r>
      <w:r w:rsidR="00927EED" w:rsidRPr="00DE7698">
        <w:t>A, C</w:t>
      </w:r>
      <w:r w:rsidR="00B9296D" w:rsidRPr="00DE7698">
        <w:t xml:space="preserve">). </w:t>
      </w:r>
      <w:r w:rsidR="00180941" w:rsidRPr="00DE7698">
        <w:t>Grass</w:t>
      </w:r>
      <w:r w:rsidR="003C1541" w:rsidRPr="00DE7698">
        <w:t xml:space="preserve"> cover on control plots at the beach was 5 % </w:t>
      </w:r>
      <w:r w:rsidR="003C1541" w:rsidRPr="00DE7698">
        <w:rPr>
          <w:color w:val="000000"/>
        </w:rPr>
        <w:sym w:font="Symbol" w:char="F0B1"/>
      </w:r>
      <w:r w:rsidR="003C1541" w:rsidRPr="00DE7698">
        <w:rPr>
          <w:color w:val="000000"/>
        </w:rPr>
        <w:t xml:space="preserve"> 2.79% when the experiment was installed and remained at similar levels for the duration of the experiment. </w:t>
      </w:r>
      <w:r w:rsidR="00937F5B" w:rsidRPr="00DE7698">
        <w:t xml:space="preserve"> During the second sampling period</w:t>
      </w:r>
      <w:r w:rsidR="00862E00" w:rsidRPr="00DE7698">
        <w:t xml:space="preserve"> (November 2022)</w:t>
      </w:r>
      <w:r w:rsidR="00937F5B" w:rsidRPr="00DE7698">
        <w:t>, grass percent cover</w:t>
      </w:r>
      <w:r w:rsidR="003C1541" w:rsidRPr="00DE7698">
        <w:t xml:space="preserve"> on sargasso plots</w:t>
      </w:r>
      <w:r w:rsidR="00937F5B" w:rsidRPr="00DE7698">
        <w:t xml:space="preserve"> was </w:t>
      </w:r>
      <w:r w:rsidR="00B7422B" w:rsidRPr="00DE7698">
        <w:t xml:space="preserve">17.40 </w:t>
      </w:r>
      <w:r w:rsidR="00B7422B" w:rsidRPr="00DE7698">
        <w:rPr>
          <w:color w:val="000000"/>
        </w:rPr>
        <w:sym w:font="Symbol" w:char="F0B1"/>
      </w:r>
      <w:r w:rsidR="00B7422B" w:rsidRPr="00DE7698">
        <w:rPr>
          <w:color w:val="000000"/>
        </w:rPr>
        <w:t xml:space="preserve"> </w:t>
      </w:r>
      <w:r w:rsidR="00862E00" w:rsidRPr="00DE7698">
        <w:rPr>
          <w:color w:val="000000"/>
        </w:rPr>
        <w:t>6.6</w:t>
      </w:r>
      <w:r w:rsidR="00862E00" w:rsidRPr="00DE7698">
        <w:t>%</w:t>
      </w:r>
      <w:r w:rsidR="00C8052B" w:rsidRPr="00DE7698">
        <w:t xml:space="preserve"> </w:t>
      </w:r>
      <w:r w:rsidR="00B7245B" w:rsidRPr="00DE7698">
        <w:t xml:space="preserve">(7.6 </w:t>
      </w:r>
      <w:r w:rsidR="00B7245B" w:rsidRPr="00DE7698">
        <w:rPr>
          <w:color w:val="000000"/>
        </w:rPr>
        <w:sym w:font="Symbol" w:char="F0B1"/>
      </w:r>
      <w:r w:rsidR="00B7245B" w:rsidRPr="00DE7698">
        <w:rPr>
          <w:color w:val="000000"/>
        </w:rPr>
        <w:t xml:space="preserve"> 3.37%</w:t>
      </w:r>
      <w:r w:rsidR="00C8052B" w:rsidRPr="00DE7698">
        <w:t xml:space="preserve"> </w:t>
      </w:r>
      <w:r w:rsidR="00B7245B" w:rsidRPr="00DE7698">
        <w:t>co</w:t>
      </w:r>
      <w:r w:rsidR="00C8052B" w:rsidRPr="00DE7698">
        <w:t xml:space="preserve">ntrol; </w:t>
      </w:r>
      <w:r w:rsidR="00C8052B" w:rsidRPr="00DE7698">
        <w:rPr>
          <w:i/>
          <w:iCs/>
        </w:rPr>
        <w:t>d</w:t>
      </w:r>
      <w:r w:rsidR="00C8052B" w:rsidRPr="00DE7698">
        <w:t>=0.483</w:t>
      </w:r>
      <w:r w:rsidR="000A7236" w:rsidRPr="00DE7698">
        <w:t>) and</w:t>
      </w:r>
      <w:r w:rsidR="00937F5B" w:rsidRPr="00DE7698">
        <w:t xml:space="preserve"> increased to </w:t>
      </w:r>
      <w:r w:rsidR="00862E00" w:rsidRPr="00DE7698">
        <w:t xml:space="preserve">72.47 </w:t>
      </w:r>
      <w:r w:rsidR="00862E00" w:rsidRPr="00DE7698">
        <w:rPr>
          <w:color w:val="000000"/>
        </w:rPr>
        <w:sym w:font="Symbol" w:char="F0B1"/>
      </w:r>
      <w:r w:rsidR="00862E00" w:rsidRPr="00DE7698">
        <w:rPr>
          <w:color w:val="000000"/>
        </w:rPr>
        <w:t xml:space="preserve"> 4.31 % </w:t>
      </w:r>
      <w:r w:rsidR="00C8052B" w:rsidRPr="00DE7698">
        <w:rPr>
          <w:color w:val="000000"/>
        </w:rPr>
        <w:t xml:space="preserve"> (</w:t>
      </w:r>
      <w:r w:rsidR="00B7245B" w:rsidRPr="00DE7698">
        <w:rPr>
          <w:color w:val="000000"/>
        </w:rPr>
        <w:t xml:space="preserve">7 </w:t>
      </w:r>
      <w:r w:rsidR="00B7245B" w:rsidRPr="00DE7698">
        <w:rPr>
          <w:color w:val="000000"/>
        </w:rPr>
        <w:sym w:font="Symbol" w:char="F0B1"/>
      </w:r>
      <w:r w:rsidR="00B7245B" w:rsidRPr="00DE7698">
        <w:rPr>
          <w:color w:val="000000"/>
        </w:rPr>
        <w:t xml:space="preserve"> 3.31% </w:t>
      </w:r>
      <w:r w:rsidR="00C8052B" w:rsidRPr="00DE7698">
        <w:rPr>
          <w:color w:val="000000"/>
        </w:rPr>
        <w:t>control;</w:t>
      </w:r>
      <w:r w:rsidR="00C8052B" w:rsidRPr="00DE7698">
        <w:t xml:space="preserve"> </w:t>
      </w:r>
      <w:r w:rsidR="00C8052B" w:rsidRPr="00DE7698">
        <w:rPr>
          <w:i/>
          <w:iCs/>
        </w:rPr>
        <w:t>d</w:t>
      </w:r>
      <w:r w:rsidR="00C8052B" w:rsidRPr="00DE7698">
        <w:t>=4.373)</w:t>
      </w:r>
      <w:r w:rsidR="00C8052B" w:rsidRPr="00DE7698">
        <w:rPr>
          <w:color w:val="000000"/>
        </w:rPr>
        <w:t xml:space="preserve"> </w:t>
      </w:r>
      <w:r w:rsidR="00862E00" w:rsidRPr="00DE7698">
        <w:rPr>
          <w:color w:val="000000"/>
        </w:rPr>
        <w:t>in March 2023</w:t>
      </w:r>
      <w:r w:rsidR="00937F5B" w:rsidRPr="00DE7698">
        <w:t xml:space="preserve"> and</w:t>
      </w:r>
      <w:r w:rsidR="00862E00" w:rsidRPr="00DE7698">
        <w:t xml:space="preserve"> </w:t>
      </w:r>
      <w:r w:rsidR="00B7245B" w:rsidRPr="00DE7698">
        <w:t>8</w:t>
      </w:r>
      <w:r w:rsidR="00862E00" w:rsidRPr="00DE7698">
        <w:t xml:space="preserve">1.73 </w:t>
      </w:r>
      <w:r w:rsidR="00862E00" w:rsidRPr="00DE7698">
        <w:rPr>
          <w:color w:val="000000"/>
        </w:rPr>
        <w:sym w:font="Symbol" w:char="F0B1"/>
      </w:r>
      <w:r w:rsidR="00937F5B" w:rsidRPr="00DE7698">
        <w:t xml:space="preserve"> </w:t>
      </w:r>
      <w:r w:rsidR="00862E00" w:rsidRPr="00DE7698">
        <w:t xml:space="preserve"> 7.26 % </w:t>
      </w:r>
      <w:r w:rsidR="00C8052B" w:rsidRPr="00DE7698">
        <w:t>(</w:t>
      </w:r>
      <w:r w:rsidR="00B7245B" w:rsidRPr="00DE7698">
        <w:t xml:space="preserve">6.8 </w:t>
      </w:r>
      <w:r w:rsidR="00B7245B" w:rsidRPr="00DE7698">
        <w:rPr>
          <w:color w:val="000000"/>
        </w:rPr>
        <w:sym w:font="Symbol" w:char="F0B1"/>
      </w:r>
      <w:r w:rsidR="00B7245B" w:rsidRPr="00DE7698">
        <w:rPr>
          <w:color w:val="000000"/>
        </w:rPr>
        <w:t xml:space="preserve">  1.88% </w:t>
      </w:r>
      <w:r w:rsidR="00C8052B" w:rsidRPr="00DE7698">
        <w:t xml:space="preserve">control; </w:t>
      </w:r>
      <w:r w:rsidR="00C8052B" w:rsidRPr="00DE7698">
        <w:rPr>
          <w:i/>
          <w:iCs/>
        </w:rPr>
        <w:t>d</w:t>
      </w:r>
      <w:r w:rsidR="00C8052B" w:rsidRPr="00DE7698">
        <w:t xml:space="preserve">=3.648) </w:t>
      </w:r>
      <w:r w:rsidR="002B57FC" w:rsidRPr="00DE7698">
        <w:t>August</w:t>
      </w:r>
      <w:r w:rsidR="00937F5B" w:rsidRPr="00DE7698">
        <w:t xml:space="preserve"> 2023.</w:t>
      </w:r>
      <w:r w:rsidR="00862E00" w:rsidRPr="00DE7698">
        <w:t xml:space="preserve"> </w:t>
      </w:r>
      <w:r w:rsidR="000A7236" w:rsidRPr="00DE7698">
        <w:t xml:space="preserve">When all plants (non-grass) were grouped together, percent cover was below 5% in both treatments for all sampling periods </w:t>
      </w:r>
      <w:r w:rsidR="00A16984" w:rsidRPr="00DE7698">
        <w:t>August 2023, when plant cover was higher in control plots, resulting in a small</w:t>
      </w:r>
      <w:r w:rsidR="00C8052B" w:rsidRPr="00DE7698">
        <w:t>,</w:t>
      </w:r>
      <w:r w:rsidR="00A16984" w:rsidRPr="00DE7698">
        <w:t xml:space="preserve"> negative effect size (</w:t>
      </w:r>
      <w:r w:rsidR="00B7245B" w:rsidRPr="00DE7698">
        <w:t xml:space="preserve">3.2 </w:t>
      </w:r>
      <w:r w:rsidR="00B7245B" w:rsidRPr="00DE7698">
        <w:rPr>
          <w:color w:val="000000"/>
        </w:rPr>
        <w:sym w:font="Symbol" w:char="F0B1"/>
      </w:r>
      <w:r w:rsidR="00B7245B" w:rsidRPr="00DE7698">
        <w:rPr>
          <w:color w:val="000000"/>
        </w:rPr>
        <w:t xml:space="preserve"> 1.32% sargasso, 6.33 </w:t>
      </w:r>
      <w:r w:rsidR="00B7245B" w:rsidRPr="00DE7698">
        <w:rPr>
          <w:color w:val="000000"/>
        </w:rPr>
        <w:sym w:font="Symbol" w:char="F0B1"/>
      </w:r>
      <w:r w:rsidR="00B7245B" w:rsidRPr="00DE7698">
        <w:rPr>
          <w:color w:val="000000"/>
        </w:rPr>
        <w:t xml:space="preserve"> 3.76% control; </w:t>
      </w:r>
      <w:r w:rsidR="00A16984" w:rsidRPr="00DE7698">
        <w:rPr>
          <w:i/>
          <w:iCs/>
        </w:rPr>
        <w:t>d</w:t>
      </w:r>
      <w:r w:rsidR="00A16984" w:rsidRPr="00DE7698">
        <w:t>=-0.287)</w:t>
      </w:r>
      <w:r w:rsidR="00937F5B" w:rsidRPr="00DE7698">
        <w:t xml:space="preserve">. </w:t>
      </w:r>
    </w:p>
    <w:p w14:paraId="3E8EF86C" w14:textId="73B2A247" w:rsidR="00E840D0" w:rsidRPr="00DE7698" w:rsidRDefault="00A100C6" w:rsidP="000E56DB">
      <w:pPr>
        <w:spacing w:line="480" w:lineRule="auto"/>
        <w:jc w:val="both"/>
      </w:pPr>
      <w:r w:rsidRPr="00DE7698">
        <w:tab/>
      </w:r>
      <w:r w:rsidR="00180941" w:rsidRPr="00DE7698">
        <w:rPr>
          <w:color w:val="000000"/>
        </w:rPr>
        <w:t>The forest floor was primarily leaf litter and bare ground with a high plant diversity compared to the beach</w:t>
      </w:r>
      <w:r w:rsidR="00927EED" w:rsidRPr="00DE7698">
        <w:rPr>
          <w:color w:val="000000"/>
        </w:rPr>
        <w:t xml:space="preserve"> </w:t>
      </w:r>
      <w:r w:rsidR="00B9296D" w:rsidRPr="00DE7698">
        <w:t xml:space="preserve">(supplementary </w:t>
      </w:r>
      <w:r w:rsidR="00055CE8" w:rsidRPr="00DE7698">
        <w:t xml:space="preserve">Fig. </w:t>
      </w:r>
      <w:r w:rsidR="00AC3650" w:rsidRPr="00DE7698">
        <w:t>3</w:t>
      </w:r>
      <w:r w:rsidR="00B9296D" w:rsidRPr="00DE7698">
        <w:t xml:space="preserve">). </w:t>
      </w:r>
      <w:r w:rsidR="006734F1" w:rsidRPr="00DE7698">
        <w:rPr>
          <w:color w:val="000000"/>
        </w:rPr>
        <w:t>Sargasso addition in the forest did not positively impact percent cover of grass or any other plant during any sampling period</w:t>
      </w:r>
      <w:r w:rsidR="00773AE5" w:rsidRPr="00DE7698">
        <w:rPr>
          <w:color w:val="000000"/>
        </w:rPr>
        <w:t xml:space="preserve">s </w:t>
      </w:r>
      <w:r w:rsidR="006734F1" w:rsidRPr="00DE7698">
        <w:rPr>
          <w:color w:val="000000"/>
        </w:rPr>
        <w:t>(</w:t>
      </w:r>
      <w:r w:rsidR="00055CE8" w:rsidRPr="00DE7698">
        <w:t>Fig. 5</w:t>
      </w:r>
      <w:r w:rsidR="00927EED" w:rsidRPr="00DE7698">
        <w:t>B, D</w:t>
      </w:r>
      <w:r w:rsidR="006734F1" w:rsidRPr="00DE7698">
        <w:t xml:space="preserve">). </w:t>
      </w:r>
      <w:r w:rsidR="003C1541" w:rsidRPr="00DE7698">
        <w:t xml:space="preserve">Grass cover was relatively low in the forest compared to the beach during initial installation of the experiment (0.14 </w:t>
      </w:r>
      <w:r w:rsidR="003C1541" w:rsidRPr="00DE7698">
        <w:rPr>
          <w:color w:val="000000"/>
        </w:rPr>
        <w:sym w:font="Symbol" w:char="F0B1"/>
      </w:r>
      <w:r w:rsidR="003C1541" w:rsidRPr="00DE7698">
        <w:rPr>
          <w:color w:val="000000"/>
        </w:rPr>
        <w:t xml:space="preserve"> 0.09 %) and was only </w:t>
      </w:r>
      <w:r w:rsidR="00631984" w:rsidRPr="00DE7698">
        <w:rPr>
          <w:color w:val="000000"/>
        </w:rPr>
        <w:t xml:space="preserve">present again </w:t>
      </w:r>
      <w:r w:rsidR="003C1541" w:rsidRPr="00DE7698">
        <w:rPr>
          <w:color w:val="000000"/>
        </w:rPr>
        <w:t>in</w:t>
      </w:r>
      <w:r w:rsidR="00631984" w:rsidRPr="00DE7698">
        <w:rPr>
          <w:color w:val="000000"/>
        </w:rPr>
        <w:t xml:space="preserve"> one control plot in November 2022 (0.2 %). </w:t>
      </w:r>
      <w:r w:rsidR="005F6C2A" w:rsidRPr="00DE7698">
        <w:rPr>
          <w:color w:val="000000"/>
        </w:rPr>
        <w:t xml:space="preserve">Plant percent cover in control plots in the forest during the initial installation was 3.86 </w:t>
      </w:r>
      <w:r w:rsidR="005F6C2A" w:rsidRPr="00DE7698">
        <w:rPr>
          <w:color w:val="000000"/>
        </w:rPr>
        <w:sym w:font="Symbol" w:char="F0B1"/>
      </w:r>
      <w:r w:rsidR="005F6C2A" w:rsidRPr="00DE7698">
        <w:rPr>
          <w:color w:val="000000"/>
        </w:rPr>
        <w:t xml:space="preserve"> 1.77%. Plant percent cover in sargasso plots in November 2022 was 0.74 </w:t>
      </w:r>
      <w:r w:rsidR="005F6C2A" w:rsidRPr="00DE7698">
        <w:rPr>
          <w:color w:val="000000"/>
        </w:rPr>
        <w:sym w:font="Symbol" w:char="F0B1"/>
      </w:r>
      <w:r w:rsidR="005F6C2A" w:rsidRPr="00DE7698">
        <w:rPr>
          <w:color w:val="000000"/>
        </w:rPr>
        <w:t xml:space="preserve"> 0.35 (6.13 </w:t>
      </w:r>
      <w:r w:rsidR="005F6C2A" w:rsidRPr="00DE7698">
        <w:rPr>
          <w:color w:val="000000"/>
        </w:rPr>
        <w:sym w:font="Symbol" w:char="F0B1"/>
      </w:r>
      <w:r w:rsidR="005F6C2A" w:rsidRPr="00DE7698">
        <w:rPr>
          <w:color w:val="000000"/>
        </w:rPr>
        <w:t xml:space="preserve"> 1.52 % control; </w:t>
      </w:r>
      <w:r w:rsidR="005F6C2A" w:rsidRPr="00DE7698">
        <w:rPr>
          <w:i/>
          <w:iCs/>
          <w:color w:val="000000"/>
        </w:rPr>
        <w:lastRenderedPageBreak/>
        <w:t>d</w:t>
      </w:r>
      <w:r w:rsidR="005F6C2A" w:rsidRPr="00DE7698">
        <w:rPr>
          <w:color w:val="000000"/>
        </w:rPr>
        <w:t xml:space="preserve">= -1.25), increased to 11.13 </w:t>
      </w:r>
      <w:r w:rsidR="005F6C2A" w:rsidRPr="00DE7698">
        <w:rPr>
          <w:color w:val="000000"/>
        </w:rPr>
        <w:sym w:font="Symbol" w:char="F0B1"/>
      </w:r>
      <w:r w:rsidR="005F6C2A" w:rsidRPr="00DE7698">
        <w:rPr>
          <w:color w:val="000000"/>
        </w:rPr>
        <w:t xml:space="preserve"> 5.86% (9.47 </w:t>
      </w:r>
      <w:r w:rsidR="005F6C2A" w:rsidRPr="00DE7698">
        <w:rPr>
          <w:color w:val="000000"/>
        </w:rPr>
        <w:sym w:font="Symbol" w:char="F0B1"/>
      </w:r>
      <w:r w:rsidR="005F6C2A" w:rsidRPr="00DE7698">
        <w:rPr>
          <w:color w:val="000000"/>
        </w:rPr>
        <w:t xml:space="preserve"> 2.58 control; </w:t>
      </w:r>
      <w:r w:rsidR="005F6C2A" w:rsidRPr="00DE7698">
        <w:rPr>
          <w:i/>
          <w:iCs/>
          <w:color w:val="000000"/>
        </w:rPr>
        <w:t>d</w:t>
      </w:r>
      <w:r w:rsidR="005F6C2A" w:rsidRPr="00DE7698">
        <w:rPr>
          <w:color w:val="000000"/>
        </w:rPr>
        <w:t>=</w:t>
      </w:r>
      <w:r w:rsidR="00B9296D" w:rsidRPr="00DE7698">
        <w:rPr>
          <w:color w:val="000000"/>
        </w:rPr>
        <w:t>0.95</w:t>
      </w:r>
      <w:r w:rsidR="005F6C2A" w:rsidRPr="00DE7698">
        <w:rPr>
          <w:color w:val="000000"/>
        </w:rPr>
        <w:t xml:space="preserve">) in March 2023, decreased to 1.6 </w:t>
      </w:r>
      <w:r w:rsidR="005F6C2A" w:rsidRPr="00DE7698">
        <w:rPr>
          <w:color w:val="000000"/>
        </w:rPr>
        <w:sym w:font="Symbol" w:char="F0B1"/>
      </w:r>
      <w:r w:rsidR="005F6C2A" w:rsidRPr="00DE7698">
        <w:rPr>
          <w:color w:val="000000"/>
        </w:rPr>
        <w:t xml:space="preserve"> 0.87% (14.2 </w:t>
      </w:r>
      <w:r w:rsidR="005F6C2A" w:rsidRPr="00DE7698">
        <w:rPr>
          <w:color w:val="000000"/>
        </w:rPr>
        <w:sym w:font="Symbol" w:char="F0B1"/>
      </w:r>
      <w:r w:rsidR="005F6C2A" w:rsidRPr="00DE7698">
        <w:rPr>
          <w:color w:val="000000"/>
        </w:rPr>
        <w:t xml:space="preserve"> 3.35% control; </w:t>
      </w:r>
      <w:r w:rsidR="00B9296D" w:rsidRPr="00DE7698">
        <w:rPr>
          <w:i/>
          <w:iCs/>
          <w:color w:val="000000"/>
        </w:rPr>
        <w:t>d</w:t>
      </w:r>
      <w:r w:rsidR="00B9296D" w:rsidRPr="00DE7698">
        <w:rPr>
          <w:color w:val="000000"/>
        </w:rPr>
        <w:t>= -.1.33</w:t>
      </w:r>
      <w:r w:rsidR="005F6C2A" w:rsidRPr="00DE7698">
        <w:rPr>
          <w:color w:val="000000"/>
        </w:rPr>
        <w:t xml:space="preserve">) in August 2023. </w:t>
      </w:r>
    </w:p>
    <w:p w14:paraId="0CADD778" w14:textId="4FA2042F" w:rsidR="00937F5B" w:rsidRPr="00DE7698" w:rsidRDefault="003721CF" w:rsidP="000E56DB">
      <w:pPr>
        <w:spacing w:line="480" w:lineRule="auto"/>
        <w:jc w:val="both"/>
        <w:rPr>
          <w:i/>
          <w:iCs/>
        </w:rPr>
      </w:pPr>
      <w:r w:rsidRPr="00DE7698">
        <w:rPr>
          <w:i/>
          <w:iCs/>
        </w:rPr>
        <w:t>Plot perimeter</w:t>
      </w:r>
    </w:p>
    <w:p w14:paraId="26E7FFFE" w14:textId="5CE5CC45" w:rsidR="00231FB2" w:rsidRPr="00DE7698" w:rsidRDefault="00296830" w:rsidP="000E56DB">
      <w:pPr>
        <w:spacing w:line="480" w:lineRule="auto"/>
        <w:jc w:val="both"/>
        <w:rPr>
          <w:color w:val="000000"/>
        </w:rPr>
      </w:pPr>
      <w:r w:rsidRPr="00DE7698">
        <w:tab/>
        <w:t xml:space="preserve">Percent cover of grass </w:t>
      </w:r>
      <w:r w:rsidR="007A32B5" w:rsidRPr="00DE7698">
        <w:t xml:space="preserve">also </w:t>
      </w:r>
      <w:r w:rsidRPr="00DE7698">
        <w:t>increased at the perimeter of sargasso plots</w:t>
      </w:r>
      <w:r w:rsidR="007A32B5" w:rsidRPr="00DE7698">
        <w:t xml:space="preserve"> at the beach over time</w:t>
      </w:r>
      <w:r w:rsidR="00FC0DBB" w:rsidRPr="00DE7698">
        <w:t xml:space="preserve"> (</w:t>
      </w:r>
      <w:r w:rsidR="00AC3650" w:rsidRPr="00DE7698">
        <w:t>Fig. 6</w:t>
      </w:r>
      <w:r w:rsidR="00927EED" w:rsidRPr="00DE7698">
        <w:t>A, C</w:t>
      </w:r>
      <w:r w:rsidR="00FC0DBB" w:rsidRPr="00DE7698">
        <w:t>)</w:t>
      </w:r>
      <w:r w:rsidR="007A32B5" w:rsidRPr="00DE7698">
        <w:t xml:space="preserve">. Initially, </w:t>
      </w:r>
      <w:r w:rsidR="00621298" w:rsidRPr="00DE7698">
        <w:t xml:space="preserve">grass </w:t>
      </w:r>
      <w:r w:rsidR="007A32B5" w:rsidRPr="00DE7698">
        <w:t>percent cover</w:t>
      </w:r>
      <w:r w:rsidR="00621298" w:rsidRPr="00DE7698">
        <w:t xml:space="preserve"> was higher on the perimeter of sargasso plots than controls (</w:t>
      </w:r>
      <w:r w:rsidR="00F44E97" w:rsidRPr="00DE7698">
        <w:t xml:space="preserve">16 </w:t>
      </w:r>
      <w:r w:rsidR="00F44E97" w:rsidRPr="00DE7698">
        <w:rPr>
          <w:color w:val="000000"/>
        </w:rPr>
        <w:sym w:font="Symbol" w:char="F0B1"/>
      </w:r>
      <w:r w:rsidR="00F44E97" w:rsidRPr="00DE7698">
        <w:rPr>
          <w:color w:val="000000"/>
        </w:rPr>
        <w:t xml:space="preserve"> </w:t>
      </w:r>
      <w:r w:rsidR="00F44E97" w:rsidRPr="00DE7698">
        <w:t xml:space="preserve">6.05% sargasso, </w:t>
      </w:r>
      <w:r w:rsidR="00621298" w:rsidRPr="00DE7698">
        <w:rPr>
          <w:color w:val="000000" w:themeColor="text1"/>
        </w:rPr>
        <w:t xml:space="preserve">5.6 </w:t>
      </w:r>
      <w:r w:rsidR="00621298" w:rsidRPr="00DE7698">
        <w:rPr>
          <w:color w:val="000000"/>
        </w:rPr>
        <w:sym w:font="Symbol" w:char="F0B1"/>
      </w:r>
      <w:r w:rsidR="00621298" w:rsidRPr="00DE7698">
        <w:rPr>
          <w:color w:val="000000"/>
        </w:rPr>
        <w:t xml:space="preserve"> 2.28%</w:t>
      </w:r>
      <w:r w:rsidR="00F44E97" w:rsidRPr="00DE7698">
        <w:rPr>
          <w:color w:val="000000"/>
        </w:rPr>
        <w:t xml:space="preserve"> control; </w:t>
      </w:r>
      <w:r w:rsidR="00F44E97" w:rsidRPr="00DE7698">
        <w:rPr>
          <w:i/>
          <w:iCs/>
          <w:color w:val="000000"/>
        </w:rPr>
        <w:t>d</w:t>
      </w:r>
      <w:r w:rsidR="00F44E97" w:rsidRPr="00DE7698">
        <w:rPr>
          <w:color w:val="000000"/>
        </w:rPr>
        <w:t>=</w:t>
      </w:r>
      <w:r w:rsidR="00773AE5" w:rsidRPr="00DE7698">
        <w:rPr>
          <w:color w:val="000000"/>
        </w:rPr>
        <w:t>0.</w:t>
      </w:r>
      <w:r w:rsidR="00F44E97" w:rsidRPr="00DE7698">
        <w:rPr>
          <w:color w:val="000000"/>
        </w:rPr>
        <w:t>5</w:t>
      </w:r>
      <w:r w:rsidR="000152BD" w:rsidRPr="00DE7698">
        <w:rPr>
          <w:color w:val="000000"/>
        </w:rPr>
        <w:t>1</w:t>
      </w:r>
      <w:r w:rsidR="00F44E97" w:rsidRPr="00DE7698">
        <w:rPr>
          <w:color w:val="000000"/>
        </w:rPr>
        <w:t>)</w:t>
      </w:r>
      <w:r w:rsidR="00621298" w:rsidRPr="00DE7698">
        <w:rPr>
          <w:color w:val="000000"/>
        </w:rPr>
        <w:t xml:space="preserve"> </w:t>
      </w:r>
      <w:r w:rsidR="00F44E97" w:rsidRPr="00DE7698">
        <w:rPr>
          <w:color w:val="000000"/>
        </w:rPr>
        <w:t>but</w:t>
      </w:r>
      <w:r w:rsidR="00621298" w:rsidRPr="00DE7698">
        <w:rPr>
          <w:color w:val="000000"/>
        </w:rPr>
        <w:t xml:space="preserve"> </w:t>
      </w:r>
      <w:r w:rsidR="007A32B5" w:rsidRPr="00DE7698">
        <w:t>decreased</w:t>
      </w:r>
      <w:r w:rsidR="00F44E97" w:rsidRPr="00DE7698">
        <w:t xml:space="preserve"> in</w:t>
      </w:r>
      <w:r w:rsidR="007A32B5" w:rsidRPr="00DE7698">
        <w:t xml:space="preserve"> November</w:t>
      </w:r>
      <w:r w:rsidR="001B0BDA" w:rsidRPr="00DE7698">
        <w:t xml:space="preserve"> 2022</w:t>
      </w:r>
      <w:r w:rsidR="009E40D0" w:rsidRPr="00DE7698">
        <w:t xml:space="preserve">, </w:t>
      </w:r>
      <w:r w:rsidR="00F44E97" w:rsidRPr="00DE7698">
        <w:t xml:space="preserve">resulting in a small negative effect </w:t>
      </w:r>
      <w:r w:rsidR="009E40D0" w:rsidRPr="00DE7698">
        <w:t>size</w:t>
      </w:r>
      <w:r w:rsidR="00773AE5" w:rsidRPr="00DE7698">
        <w:t xml:space="preserve"> </w:t>
      </w:r>
      <w:r w:rsidR="007A32B5" w:rsidRPr="00DE7698">
        <w:rPr>
          <w:color w:val="000000" w:themeColor="text1"/>
        </w:rPr>
        <w:t>(</w:t>
      </w:r>
      <w:r w:rsidR="001B0BDA" w:rsidRPr="00DE7698">
        <w:rPr>
          <w:color w:val="000000"/>
        </w:rPr>
        <w:t xml:space="preserve">1.15 </w:t>
      </w:r>
      <w:r w:rsidR="001B0BDA" w:rsidRPr="00DE7698">
        <w:rPr>
          <w:color w:val="000000"/>
        </w:rPr>
        <w:sym w:font="Symbol" w:char="F0B1"/>
      </w:r>
      <w:r w:rsidR="001B0BDA" w:rsidRPr="00DE7698">
        <w:rPr>
          <w:color w:val="000000"/>
        </w:rPr>
        <w:t xml:space="preserve"> 1.05%</w:t>
      </w:r>
      <w:r w:rsidR="00F44E97" w:rsidRPr="00DE7698">
        <w:rPr>
          <w:color w:val="000000"/>
        </w:rPr>
        <w:t xml:space="preserve"> sargasso, 440 </w:t>
      </w:r>
      <w:r w:rsidR="00F44E97" w:rsidRPr="00DE7698">
        <w:rPr>
          <w:color w:val="000000"/>
        </w:rPr>
        <w:sym w:font="Symbol" w:char="F0B1"/>
      </w:r>
      <w:r w:rsidR="00F44E97" w:rsidRPr="00DE7698">
        <w:rPr>
          <w:color w:val="000000"/>
        </w:rPr>
        <w:t xml:space="preserve"> 3.24%</w:t>
      </w:r>
      <w:r w:rsidR="00927EED" w:rsidRPr="00DE7698">
        <w:rPr>
          <w:color w:val="000000"/>
        </w:rPr>
        <w:t xml:space="preserve"> control</w:t>
      </w:r>
      <w:r w:rsidR="00F44E97" w:rsidRPr="00DE7698">
        <w:rPr>
          <w:color w:val="000000"/>
        </w:rPr>
        <w:t xml:space="preserve">; </w:t>
      </w:r>
      <w:r w:rsidR="00F44E97" w:rsidRPr="00DE7698">
        <w:rPr>
          <w:i/>
          <w:iCs/>
          <w:color w:val="000000"/>
        </w:rPr>
        <w:t>d</w:t>
      </w:r>
      <w:r w:rsidR="00F44E97" w:rsidRPr="00DE7698">
        <w:rPr>
          <w:color w:val="000000"/>
        </w:rPr>
        <w:t>=-0.30</w:t>
      </w:r>
      <w:r w:rsidR="007A32B5" w:rsidRPr="00DE7698">
        <w:rPr>
          <w:color w:val="000000" w:themeColor="text1"/>
        </w:rPr>
        <w:t>)</w:t>
      </w:r>
      <w:r w:rsidR="00F44E97" w:rsidRPr="00DE7698">
        <w:rPr>
          <w:color w:val="000000" w:themeColor="text1"/>
        </w:rPr>
        <w:t>.</w:t>
      </w:r>
      <w:r w:rsidR="009E40D0" w:rsidRPr="00DE7698">
        <w:rPr>
          <w:color w:val="000000" w:themeColor="text1"/>
        </w:rPr>
        <w:t xml:space="preserve"> Sargasso had a medium effect on grass percent cover in March 2023 (18.80 </w:t>
      </w:r>
      <w:r w:rsidR="009E40D0" w:rsidRPr="00DE7698">
        <w:rPr>
          <w:color w:val="000000"/>
        </w:rPr>
        <w:sym w:font="Symbol" w:char="F0B1"/>
      </w:r>
      <w:r w:rsidR="009E40D0" w:rsidRPr="00DE7698">
        <w:rPr>
          <w:color w:val="000000"/>
        </w:rPr>
        <w:t xml:space="preserve"> 6.33% sargasso, 6.69 </w:t>
      </w:r>
      <w:r w:rsidR="009E40D0" w:rsidRPr="00DE7698">
        <w:rPr>
          <w:color w:val="000000"/>
        </w:rPr>
        <w:sym w:font="Symbol" w:char="F0B1"/>
      </w:r>
      <w:r w:rsidR="009E40D0" w:rsidRPr="00DE7698">
        <w:rPr>
          <w:color w:val="000000"/>
        </w:rPr>
        <w:t xml:space="preserve"> 3.97% control; </w:t>
      </w:r>
      <w:r w:rsidR="009E40D0" w:rsidRPr="00DE7698">
        <w:rPr>
          <w:i/>
          <w:iCs/>
          <w:color w:val="000000"/>
        </w:rPr>
        <w:t>d</w:t>
      </w:r>
      <w:r w:rsidR="009E40D0" w:rsidRPr="00DE7698">
        <w:rPr>
          <w:color w:val="000000"/>
        </w:rPr>
        <w:t>=0.71) and the largest effect in August 2022 (</w:t>
      </w:r>
      <w:r w:rsidR="00231FB2" w:rsidRPr="00DE7698">
        <w:rPr>
          <w:color w:val="000000"/>
        </w:rPr>
        <w:t xml:space="preserve">34.60 </w:t>
      </w:r>
      <w:r w:rsidR="00231FB2" w:rsidRPr="00DE7698">
        <w:rPr>
          <w:color w:val="000000"/>
        </w:rPr>
        <w:sym w:font="Symbol" w:char="F0B1"/>
      </w:r>
      <w:r w:rsidR="00231FB2" w:rsidRPr="00DE7698">
        <w:rPr>
          <w:color w:val="000000"/>
        </w:rPr>
        <w:t xml:space="preserve"> 6.87% sargasso, 9.15 </w:t>
      </w:r>
      <w:r w:rsidR="00231FB2" w:rsidRPr="00DE7698">
        <w:rPr>
          <w:color w:val="000000"/>
        </w:rPr>
        <w:sym w:font="Symbol" w:char="F0B1"/>
      </w:r>
      <w:r w:rsidR="00231FB2" w:rsidRPr="00DE7698">
        <w:rPr>
          <w:color w:val="000000"/>
        </w:rPr>
        <w:t xml:space="preserve"> 3.84% control;</w:t>
      </w:r>
      <w:r w:rsidR="009E40D0" w:rsidRPr="00DE7698">
        <w:rPr>
          <w:color w:val="000000"/>
        </w:rPr>
        <w:t xml:space="preserve"> </w:t>
      </w:r>
      <w:r w:rsidR="009E40D0" w:rsidRPr="00DE7698">
        <w:rPr>
          <w:i/>
          <w:iCs/>
          <w:color w:val="000000"/>
        </w:rPr>
        <w:t>d</w:t>
      </w:r>
      <w:r w:rsidR="009E40D0" w:rsidRPr="00DE7698">
        <w:rPr>
          <w:color w:val="000000"/>
        </w:rPr>
        <w:t>=1.02</w:t>
      </w:r>
      <w:r w:rsidR="00231FB2" w:rsidRPr="00DE7698">
        <w:rPr>
          <w:color w:val="000000"/>
        </w:rPr>
        <w:t xml:space="preserve">). Other plant (non-grass) percent cover in the perimeter of control plots </w:t>
      </w:r>
      <w:r w:rsidR="00BD5992" w:rsidRPr="00DE7698">
        <w:rPr>
          <w:color w:val="000000"/>
        </w:rPr>
        <w:t xml:space="preserve">was slightly higher in control plots </w:t>
      </w:r>
      <w:r w:rsidR="00904D30" w:rsidRPr="00DE7698">
        <w:rPr>
          <w:color w:val="000000"/>
        </w:rPr>
        <w:t xml:space="preserve">in August 2022 </w:t>
      </w:r>
      <w:r w:rsidR="00BD5992" w:rsidRPr="00DE7698">
        <w:rPr>
          <w:color w:val="000000"/>
        </w:rPr>
        <w:t xml:space="preserve">(7.95 </w:t>
      </w:r>
      <w:r w:rsidR="00BD5992" w:rsidRPr="00DE7698">
        <w:rPr>
          <w:color w:val="000000"/>
        </w:rPr>
        <w:sym w:font="Symbol" w:char="F0B1"/>
      </w:r>
      <w:r w:rsidR="00BD5992" w:rsidRPr="00DE7698">
        <w:rPr>
          <w:color w:val="000000"/>
        </w:rPr>
        <w:t xml:space="preserve"> 3.46% sargasso, 11.15 </w:t>
      </w:r>
      <w:r w:rsidR="00BD5992" w:rsidRPr="00DE7698">
        <w:rPr>
          <w:color w:val="000000"/>
        </w:rPr>
        <w:sym w:font="Symbol" w:char="F0B1"/>
      </w:r>
      <w:r w:rsidR="00BD5992" w:rsidRPr="00DE7698">
        <w:rPr>
          <w:color w:val="000000"/>
        </w:rPr>
        <w:t xml:space="preserve"> 4.29% control; </w:t>
      </w:r>
      <w:r w:rsidR="00BD5992" w:rsidRPr="00DE7698">
        <w:rPr>
          <w:i/>
          <w:iCs/>
          <w:color w:val="000000"/>
        </w:rPr>
        <w:t>d</w:t>
      </w:r>
      <w:r w:rsidR="00BD5992" w:rsidRPr="00DE7698">
        <w:rPr>
          <w:color w:val="000000"/>
        </w:rPr>
        <w:t>=-0.18</w:t>
      </w:r>
      <w:r w:rsidR="00904D30" w:rsidRPr="00DE7698">
        <w:rPr>
          <w:color w:val="000000"/>
        </w:rPr>
        <w:t xml:space="preserve">) but increased in </w:t>
      </w:r>
      <w:r w:rsidR="00755A6C" w:rsidRPr="00DE7698">
        <w:rPr>
          <w:color w:val="000000"/>
        </w:rPr>
        <w:t xml:space="preserve">perimeters </w:t>
      </w:r>
      <w:r w:rsidR="00904D30" w:rsidRPr="00DE7698">
        <w:rPr>
          <w:color w:val="000000"/>
        </w:rPr>
        <w:t xml:space="preserve">sargasso plots by November 2022 (16.65 </w:t>
      </w:r>
      <w:r w:rsidR="00904D30" w:rsidRPr="00DE7698">
        <w:rPr>
          <w:color w:val="000000"/>
        </w:rPr>
        <w:sym w:font="Symbol" w:char="F0B1"/>
      </w:r>
      <w:r w:rsidR="00904D30" w:rsidRPr="00DE7698">
        <w:rPr>
          <w:color w:val="000000"/>
        </w:rPr>
        <w:t xml:space="preserve"> 4.95% sargasso, 8.49 </w:t>
      </w:r>
      <w:r w:rsidR="00904D30" w:rsidRPr="00DE7698">
        <w:rPr>
          <w:color w:val="000000"/>
        </w:rPr>
        <w:sym w:font="Symbol" w:char="F0B1"/>
      </w:r>
      <w:r w:rsidR="00904D30" w:rsidRPr="00DE7698">
        <w:rPr>
          <w:color w:val="000000"/>
        </w:rPr>
        <w:t xml:space="preserve"> 2.91% control; </w:t>
      </w:r>
      <w:r w:rsidR="00904D30" w:rsidRPr="00DE7698">
        <w:rPr>
          <w:i/>
          <w:iCs/>
          <w:color w:val="000000"/>
        </w:rPr>
        <w:t>d</w:t>
      </w:r>
      <w:r w:rsidR="00904D30" w:rsidRPr="00DE7698">
        <w:rPr>
          <w:color w:val="000000"/>
        </w:rPr>
        <w:t>=45). Sargasso had a small effect on plant cover in March 2023 (</w:t>
      </w:r>
      <w:r w:rsidR="00E840D0" w:rsidRPr="00DE7698">
        <w:rPr>
          <w:color w:val="000000"/>
        </w:rPr>
        <w:t xml:space="preserve">8.50 </w:t>
      </w:r>
      <w:r w:rsidR="00904D30" w:rsidRPr="00DE7698">
        <w:rPr>
          <w:color w:val="000000"/>
        </w:rPr>
        <w:sym w:font="Symbol" w:char="F0B1"/>
      </w:r>
      <w:r w:rsidR="00E840D0" w:rsidRPr="00DE7698">
        <w:rPr>
          <w:color w:val="000000"/>
        </w:rPr>
        <w:t xml:space="preserve"> 4.44</w:t>
      </w:r>
      <w:r w:rsidR="00755A6C" w:rsidRPr="00DE7698">
        <w:rPr>
          <w:color w:val="000000"/>
        </w:rPr>
        <w:t>%</w:t>
      </w:r>
      <w:r w:rsidR="00904D30" w:rsidRPr="00DE7698">
        <w:rPr>
          <w:color w:val="000000"/>
        </w:rPr>
        <w:t xml:space="preserve"> sargasso, </w:t>
      </w:r>
      <w:r w:rsidR="00E840D0" w:rsidRPr="00DE7698">
        <w:rPr>
          <w:color w:val="000000"/>
        </w:rPr>
        <w:t xml:space="preserve">6.10 </w:t>
      </w:r>
      <w:r w:rsidR="00904D30" w:rsidRPr="00DE7698">
        <w:rPr>
          <w:color w:val="000000"/>
        </w:rPr>
        <w:sym w:font="Symbol" w:char="F0B1"/>
      </w:r>
      <w:r w:rsidR="00E840D0" w:rsidRPr="00DE7698">
        <w:rPr>
          <w:color w:val="000000"/>
        </w:rPr>
        <w:t xml:space="preserve"> 3</w:t>
      </w:r>
      <w:r w:rsidR="00755A6C" w:rsidRPr="00DE7698">
        <w:rPr>
          <w:color w:val="000000"/>
        </w:rPr>
        <w:t>%</w:t>
      </w:r>
      <w:r w:rsidR="00904D30" w:rsidRPr="00DE7698">
        <w:rPr>
          <w:color w:val="000000"/>
        </w:rPr>
        <w:t xml:space="preserve"> control; </w:t>
      </w:r>
      <w:r w:rsidR="00904D30" w:rsidRPr="00DE7698">
        <w:rPr>
          <w:i/>
          <w:iCs/>
          <w:color w:val="000000"/>
        </w:rPr>
        <w:t>d</w:t>
      </w:r>
      <w:r w:rsidR="00E840D0" w:rsidRPr="00DE7698">
        <w:rPr>
          <w:color w:val="000000"/>
        </w:rPr>
        <w:t>=0.20</w:t>
      </w:r>
      <w:r w:rsidR="00904D30" w:rsidRPr="00DE7698">
        <w:rPr>
          <w:color w:val="000000"/>
        </w:rPr>
        <w:t xml:space="preserve">) and negligible effect in August 2023 </w:t>
      </w:r>
      <w:r w:rsidR="00E840D0" w:rsidRPr="00DE7698">
        <w:rPr>
          <w:color w:val="000000"/>
        </w:rPr>
        <w:t xml:space="preserve">(8.35 </w:t>
      </w:r>
      <w:r w:rsidR="00E840D0" w:rsidRPr="00DE7698">
        <w:rPr>
          <w:color w:val="000000"/>
        </w:rPr>
        <w:sym w:font="Symbol" w:char="F0B1"/>
      </w:r>
      <w:r w:rsidR="00E840D0" w:rsidRPr="00DE7698">
        <w:rPr>
          <w:color w:val="000000"/>
        </w:rPr>
        <w:t xml:space="preserve"> 2.99</w:t>
      </w:r>
      <w:r w:rsidR="00755A6C" w:rsidRPr="00DE7698">
        <w:rPr>
          <w:color w:val="000000"/>
        </w:rPr>
        <w:t>%</w:t>
      </w:r>
      <w:r w:rsidR="00E840D0" w:rsidRPr="00DE7698">
        <w:rPr>
          <w:color w:val="000000"/>
        </w:rPr>
        <w:t xml:space="preserve"> sargasso, 5.85 </w:t>
      </w:r>
      <w:r w:rsidR="00E840D0" w:rsidRPr="00DE7698">
        <w:rPr>
          <w:color w:val="000000"/>
        </w:rPr>
        <w:sym w:font="Symbol" w:char="F0B1"/>
      </w:r>
      <w:r w:rsidR="00E840D0" w:rsidRPr="00DE7698">
        <w:rPr>
          <w:color w:val="000000"/>
        </w:rPr>
        <w:t xml:space="preserve"> 2.33</w:t>
      </w:r>
      <w:r w:rsidR="00755A6C" w:rsidRPr="00DE7698">
        <w:rPr>
          <w:color w:val="000000"/>
        </w:rPr>
        <w:t>%</w:t>
      </w:r>
      <w:r w:rsidR="00E840D0" w:rsidRPr="00DE7698">
        <w:rPr>
          <w:color w:val="000000"/>
        </w:rPr>
        <w:t xml:space="preserve"> control; </w:t>
      </w:r>
      <w:r w:rsidR="00E840D0" w:rsidRPr="00DE7698">
        <w:rPr>
          <w:i/>
          <w:iCs/>
          <w:color w:val="000000"/>
        </w:rPr>
        <w:t>d</w:t>
      </w:r>
      <w:r w:rsidR="00E840D0" w:rsidRPr="00DE7698">
        <w:rPr>
          <w:color w:val="000000"/>
        </w:rPr>
        <w:t>=0.1</w:t>
      </w:r>
      <w:r w:rsidR="000152BD" w:rsidRPr="00DE7698">
        <w:rPr>
          <w:color w:val="000000"/>
        </w:rPr>
        <w:t>6</w:t>
      </w:r>
      <w:r w:rsidR="00E840D0" w:rsidRPr="00DE7698">
        <w:rPr>
          <w:color w:val="000000"/>
        </w:rPr>
        <w:t>).</w:t>
      </w:r>
    </w:p>
    <w:p w14:paraId="6B0571C9" w14:textId="0F4F62AC" w:rsidR="00937F5B" w:rsidRPr="00DE7698" w:rsidRDefault="00416615" w:rsidP="000E56DB">
      <w:pPr>
        <w:spacing w:line="480" w:lineRule="auto"/>
        <w:ind w:firstLine="720"/>
        <w:jc w:val="both"/>
        <w:rPr>
          <w:color w:val="000000"/>
        </w:rPr>
      </w:pPr>
      <w:r w:rsidRPr="00DE7698">
        <w:rPr>
          <w:color w:val="000000" w:themeColor="text1"/>
        </w:rPr>
        <w:t>Overall</w:t>
      </w:r>
      <w:r w:rsidR="00755A6C" w:rsidRPr="00DE7698">
        <w:rPr>
          <w:color w:val="000000" w:themeColor="text1"/>
        </w:rPr>
        <w:t xml:space="preserve">, </w:t>
      </w:r>
      <w:r w:rsidRPr="00DE7698">
        <w:rPr>
          <w:color w:val="000000" w:themeColor="text1"/>
        </w:rPr>
        <w:t>percent cover of grass</w:t>
      </w:r>
      <w:r w:rsidR="00011AA4" w:rsidRPr="00DE7698">
        <w:rPr>
          <w:color w:val="000000" w:themeColor="text1"/>
        </w:rPr>
        <w:t xml:space="preserve"> in the forest</w:t>
      </w:r>
      <w:r w:rsidRPr="00DE7698">
        <w:rPr>
          <w:color w:val="000000" w:themeColor="text1"/>
        </w:rPr>
        <w:t xml:space="preserve"> was </w:t>
      </w:r>
      <w:r w:rsidR="00812B5D" w:rsidRPr="00DE7698">
        <w:rPr>
          <w:color w:val="000000" w:themeColor="text1"/>
        </w:rPr>
        <w:t>initially minimal</w:t>
      </w:r>
      <w:r w:rsidR="002113AB" w:rsidRPr="00DE7698">
        <w:rPr>
          <w:color w:val="000000" w:themeColor="text1"/>
        </w:rPr>
        <w:t xml:space="preserve"> (</w:t>
      </w:r>
      <w:r w:rsidR="00755A6C" w:rsidRPr="00DE7698">
        <w:rPr>
          <w:color w:val="000000" w:themeColor="text1"/>
        </w:rPr>
        <w:t xml:space="preserve">0.05 </w:t>
      </w:r>
      <w:r w:rsidR="00755A6C" w:rsidRPr="00DE7698">
        <w:rPr>
          <w:color w:val="000000"/>
        </w:rPr>
        <w:sym w:font="Symbol" w:char="F0B1"/>
      </w:r>
      <w:r w:rsidR="00755A6C" w:rsidRPr="00DE7698">
        <w:rPr>
          <w:color w:val="000000"/>
        </w:rPr>
        <w:t xml:space="preserve"> 0.05% sargasso, 0.75 </w:t>
      </w:r>
      <w:r w:rsidR="00755A6C" w:rsidRPr="00DE7698">
        <w:rPr>
          <w:color w:val="000000"/>
        </w:rPr>
        <w:sym w:font="Symbol" w:char="F0B1"/>
      </w:r>
      <w:r w:rsidR="00755A6C" w:rsidRPr="00DE7698">
        <w:rPr>
          <w:color w:val="000000"/>
        </w:rPr>
        <w:t xml:space="preserve"> 0.61% control</w:t>
      </w:r>
      <w:r w:rsidR="002113AB" w:rsidRPr="00DE7698">
        <w:rPr>
          <w:color w:val="000000" w:themeColor="text1"/>
        </w:rPr>
        <w:t>)</w:t>
      </w:r>
      <w:r w:rsidRPr="00DE7698">
        <w:rPr>
          <w:color w:val="000000" w:themeColor="text1"/>
        </w:rPr>
        <w:t xml:space="preserve"> </w:t>
      </w:r>
      <w:r w:rsidR="00812B5D" w:rsidRPr="00DE7698">
        <w:rPr>
          <w:color w:val="000000" w:themeColor="text1"/>
        </w:rPr>
        <w:t xml:space="preserve">and </w:t>
      </w:r>
      <w:r w:rsidR="00FF6F05" w:rsidRPr="00DE7698">
        <w:rPr>
          <w:color w:val="000000" w:themeColor="text1"/>
        </w:rPr>
        <w:t>only appeared in one sargasso plot in November 2022 (0.90%)</w:t>
      </w:r>
      <w:r w:rsidR="00011AA4" w:rsidRPr="00DE7698">
        <w:rPr>
          <w:color w:val="000000" w:themeColor="text1"/>
        </w:rPr>
        <w:t xml:space="preserve">, thus, sargasso had </w:t>
      </w:r>
      <w:r w:rsidR="00FF6F05" w:rsidRPr="00DE7698">
        <w:rPr>
          <w:color w:val="000000" w:themeColor="text1"/>
        </w:rPr>
        <w:t xml:space="preserve">little to </w:t>
      </w:r>
      <w:r w:rsidR="00011AA4" w:rsidRPr="00DE7698">
        <w:rPr>
          <w:color w:val="000000" w:themeColor="text1"/>
        </w:rPr>
        <w:t xml:space="preserve">no effect on </w:t>
      </w:r>
      <w:r w:rsidR="00D54E70" w:rsidRPr="00DE7698">
        <w:rPr>
          <w:color w:val="000000" w:themeColor="text1"/>
        </w:rPr>
        <w:t>grass</w:t>
      </w:r>
      <w:r w:rsidR="00755A6C" w:rsidRPr="00DE7698">
        <w:rPr>
          <w:color w:val="000000" w:themeColor="text1"/>
        </w:rPr>
        <w:t xml:space="preserve"> in the perimeter of any plots</w:t>
      </w:r>
      <w:r w:rsidR="00AC3650" w:rsidRPr="00DE7698">
        <w:rPr>
          <w:color w:val="000000" w:themeColor="text1"/>
        </w:rPr>
        <w:t xml:space="preserve"> (Fig. 6</w:t>
      </w:r>
      <w:r w:rsidR="00927EED" w:rsidRPr="00DE7698">
        <w:rPr>
          <w:color w:val="000000" w:themeColor="text1"/>
        </w:rPr>
        <w:t>B, D</w:t>
      </w:r>
      <w:r w:rsidR="00AC3650" w:rsidRPr="00DE7698">
        <w:rPr>
          <w:color w:val="000000" w:themeColor="text1"/>
        </w:rPr>
        <w:t>)</w:t>
      </w:r>
      <w:r w:rsidR="00011AA4" w:rsidRPr="00DE7698">
        <w:rPr>
          <w:color w:val="000000" w:themeColor="text1"/>
        </w:rPr>
        <w:t xml:space="preserve">. </w:t>
      </w:r>
      <w:r w:rsidR="0043676E" w:rsidRPr="00DE7698">
        <w:rPr>
          <w:color w:val="000000" w:themeColor="text1"/>
        </w:rPr>
        <w:t xml:space="preserve">Percent cover of all other plants </w:t>
      </w:r>
      <w:r w:rsidR="00FF6F05" w:rsidRPr="00DE7698">
        <w:rPr>
          <w:color w:val="000000" w:themeColor="text1"/>
        </w:rPr>
        <w:t xml:space="preserve">in August 2022 was 3.70 </w:t>
      </w:r>
      <w:r w:rsidR="00FF6F05" w:rsidRPr="00DE7698">
        <w:rPr>
          <w:color w:val="000000"/>
        </w:rPr>
        <w:sym w:font="Symbol" w:char="F0B1"/>
      </w:r>
      <w:r w:rsidR="00FF6F05" w:rsidRPr="00DE7698">
        <w:rPr>
          <w:color w:val="000000"/>
        </w:rPr>
        <w:t xml:space="preserve"> 1.07% in sargasso plots and 8.95 </w:t>
      </w:r>
      <w:r w:rsidR="00FF6F05" w:rsidRPr="00DE7698">
        <w:rPr>
          <w:color w:val="000000"/>
        </w:rPr>
        <w:sym w:font="Symbol" w:char="F0B1"/>
      </w:r>
      <w:r w:rsidR="00FF6F05" w:rsidRPr="00DE7698">
        <w:rPr>
          <w:color w:val="000000"/>
        </w:rPr>
        <w:t xml:space="preserve"> 2.75% in control plots and </w:t>
      </w:r>
      <w:r w:rsidR="0043676E" w:rsidRPr="00DE7698">
        <w:rPr>
          <w:color w:val="000000" w:themeColor="text1"/>
        </w:rPr>
        <w:t>generally increased over time in the forest</w:t>
      </w:r>
      <w:r w:rsidR="00FF6F05" w:rsidRPr="00DE7698">
        <w:rPr>
          <w:color w:val="000000" w:themeColor="text1"/>
        </w:rPr>
        <w:t xml:space="preserve">. Sargasso had a </w:t>
      </w:r>
      <w:r w:rsidR="0043676E" w:rsidRPr="00DE7698">
        <w:rPr>
          <w:color w:val="000000" w:themeColor="text1"/>
        </w:rPr>
        <w:t>small effect</w:t>
      </w:r>
      <w:r w:rsidR="000152BD" w:rsidRPr="00DE7698">
        <w:rPr>
          <w:color w:val="000000" w:themeColor="text1"/>
        </w:rPr>
        <w:t xml:space="preserve"> on plant cover</w:t>
      </w:r>
      <w:r w:rsidR="0043676E" w:rsidRPr="00DE7698">
        <w:rPr>
          <w:color w:val="000000" w:themeColor="text1"/>
        </w:rPr>
        <w:t xml:space="preserve"> in November 2022</w:t>
      </w:r>
      <w:r w:rsidR="00FF6F05" w:rsidRPr="00DE7698">
        <w:rPr>
          <w:color w:val="000000" w:themeColor="text1"/>
        </w:rPr>
        <w:t xml:space="preserve"> (6.75 </w:t>
      </w:r>
      <w:r w:rsidR="00FF6F05" w:rsidRPr="00DE7698">
        <w:rPr>
          <w:color w:val="000000"/>
        </w:rPr>
        <w:sym w:font="Symbol" w:char="F0B1"/>
      </w:r>
      <w:r w:rsidR="00FF6F05" w:rsidRPr="00DE7698">
        <w:rPr>
          <w:color w:val="000000"/>
        </w:rPr>
        <w:t xml:space="preserve">  2.88% sargasso, 2.65 </w:t>
      </w:r>
      <w:r w:rsidR="00FF6F05" w:rsidRPr="00DE7698">
        <w:rPr>
          <w:color w:val="000000"/>
        </w:rPr>
        <w:sym w:font="Symbol" w:char="F0B1"/>
      </w:r>
      <w:r w:rsidR="00FF6F05" w:rsidRPr="00DE7698">
        <w:rPr>
          <w:color w:val="000000"/>
        </w:rPr>
        <w:t xml:space="preserve"> 0.70% control; </w:t>
      </w:r>
      <w:r w:rsidR="00FF6F05" w:rsidRPr="00DE7698">
        <w:rPr>
          <w:i/>
          <w:iCs/>
          <w:color w:val="000000"/>
        </w:rPr>
        <w:t>d</w:t>
      </w:r>
      <w:r w:rsidR="00FF6F05" w:rsidRPr="00DE7698">
        <w:rPr>
          <w:color w:val="000000"/>
        </w:rPr>
        <w:t>=0.4</w:t>
      </w:r>
      <w:r w:rsidR="000152BD" w:rsidRPr="00DE7698">
        <w:rPr>
          <w:color w:val="000000"/>
        </w:rPr>
        <w:t>4</w:t>
      </w:r>
      <w:r w:rsidR="00FF6F05" w:rsidRPr="00DE7698">
        <w:rPr>
          <w:color w:val="000000" w:themeColor="text1"/>
        </w:rPr>
        <w:t>)</w:t>
      </w:r>
      <w:r w:rsidR="0043676E" w:rsidRPr="00DE7698">
        <w:rPr>
          <w:color w:val="000000" w:themeColor="text1"/>
        </w:rPr>
        <w:t xml:space="preserve"> and March 2023</w:t>
      </w:r>
      <w:r w:rsidR="00FF6F05" w:rsidRPr="00DE7698">
        <w:rPr>
          <w:color w:val="000000" w:themeColor="text1"/>
        </w:rPr>
        <w:t xml:space="preserve"> (10.20 </w:t>
      </w:r>
      <w:r w:rsidR="00FF6F05" w:rsidRPr="00DE7698">
        <w:rPr>
          <w:color w:val="000000"/>
        </w:rPr>
        <w:sym w:font="Symbol" w:char="F0B1"/>
      </w:r>
      <w:r w:rsidR="00FF6F05" w:rsidRPr="00DE7698">
        <w:rPr>
          <w:color w:val="000000"/>
        </w:rPr>
        <w:t xml:space="preserve"> 5.17% sargasso, 6.30 </w:t>
      </w:r>
      <w:r w:rsidR="00FF6F05" w:rsidRPr="00DE7698">
        <w:rPr>
          <w:color w:val="000000"/>
        </w:rPr>
        <w:sym w:font="Symbol" w:char="F0B1"/>
      </w:r>
      <w:r w:rsidR="00FF6F05" w:rsidRPr="00DE7698">
        <w:rPr>
          <w:color w:val="000000"/>
        </w:rPr>
        <w:t xml:space="preserve"> 2.44% control; </w:t>
      </w:r>
      <w:r w:rsidR="00FF6F05" w:rsidRPr="00DE7698">
        <w:rPr>
          <w:i/>
          <w:iCs/>
          <w:color w:val="000000"/>
        </w:rPr>
        <w:t>d</w:t>
      </w:r>
      <w:r w:rsidR="00FF6F05" w:rsidRPr="00DE7698">
        <w:rPr>
          <w:color w:val="000000"/>
        </w:rPr>
        <w:t>=0.30</w:t>
      </w:r>
      <w:r w:rsidR="00FF6F05" w:rsidRPr="00DE7698">
        <w:rPr>
          <w:color w:val="000000" w:themeColor="text1"/>
        </w:rPr>
        <w:t>)</w:t>
      </w:r>
      <w:r w:rsidR="0043676E" w:rsidRPr="00DE7698">
        <w:rPr>
          <w:color w:val="000000" w:themeColor="text1"/>
        </w:rPr>
        <w:t xml:space="preserve"> and a medium effect in August 2023</w:t>
      </w:r>
      <w:r w:rsidR="00FF6F05" w:rsidRPr="00DE7698">
        <w:rPr>
          <w:color w:val="000000" w:themeColor="text1"/>
        </w:rPr>
        <w:t xml:space="preserve"> (27.05 </w:t>
      </w:r>
      <w:r w:rsidR="00FF6F05" w:rsidRPr="00DE7698">
        <w:rPr>
          <w:color w:val="000000"/>
        </w:rPr>
        <w:sym w:font="Symbol" w:char="F0B1"/>
      </w:r>
      <w:r w:rsidR="00FF6F05" w:rsidRPr="00DE7698">
        <w:rPr>
          <w:color w:val="000000"/>
        </w:rPr>
        <w:t xml:space="preserve"> </w:t>
      </w:r>
      <w:r w:rsidR="006F3764" w:rsidRPr="00DE7698">
        <w:rPr>
          <w:color w:val="000000"/>
        </w:rPr>
        <w:lastRenderedPageBreak/>
        <w:t xml:space="preserve">7.98% sargasso, 11.25 </w:t>
      </w:r>
      <w:r w:rsidR="006F3764" w:rsidRPr="00DE7698">
        <w:rPr>
          <w:color w:val="000000"/>
        </w:rPr>
        <w:sym w:font="Symbol" w:char="F0B1"/>
      </w:r>
      <w:r w:rsidR="006F3764" w:rsidRPr="00DE7698">
        <w:rPr>
          <w:color w:val="000000"/>
        </w:rPr>
        <w:t xml:space="preserve"> 3.97% control; </w:t>
      </w:r>
      <w:r w:rsidR="006F3764" w:rsidRPr="00DE7698">
        <w:rPr>
          <w:i/>
          <w:iCs/>
          <w:color w:val="000000"/>
        </w:rPr>
        <w:t>d</w:t>
      </w:r>
      <w:r w:rsidR="006F3764" w:rsidRPr="00DE7698">
        <w:rPr>
          <w:color w:val="000000"/>
        </w:rPr>
        <w:t>=0.56</w:t>
      </w:r>
      <w:r w:rsidR="00FF6F05" w:rsidRPr="00DE7698">
        <w:rPr>
          <w:color w:val="000000" w:themeColor="text1"/>
        </w:rPr>
        <w:t>)</w:t>
      </w:r>
      <w:r w:rsidR="0043676E" w:rsidRPr="00DE7698">
        <w:rPr>
          <w:color w:val="000000" w:themeColor="text1"/>
        </w:rPr>
        <w:t>.</w:t>
      </w:r>
      <w:r w:rsidR="00FC0DBB" w:rsidRPr="00DE7698">
        <w:rPr>
          <w:color w:val="000000" w:themeColor="text1"/>
        </w:rPr>
        <w:t xml:space="preserve"> Percent cover of plants and other categories are included in the supplementary materials (</w:t>
      </w:r>
      <w:r w:rsidR="006F3764" w:rsidRPr="00DE7698">
        <w:rPr>
          <w:color w:val="000000" w:themeColor="text1"/>
        </w:rPr>
        <w:t xml:space="preserve">supplementary </w:t>
      </w:r>
      <w:r w:rsidR="00927EED" w:rsidRPr="00DE7698">
        <w:rPr>
          <w:color w:val="000000" w:themeColor="text1"/>
        </w:rPr>
        <w:t>Fig.</w:t>
      </w:r>
      <w:r w:rsidR="0013538D" w:rsidRPr="00DE7698">
        <w:rPr>
          <w:color w:val="000000" w:themeColor="text1"/>
        </w:rPr>
        <w:t xml:space="preserve"> 4 and 5</w:t>
      </w:r>
      <w:r w:rsidR="00FC0DBB" w:rsidRPr="00DE7698">
        <w:rPr>
          <w:color w:val="000000" w:themeColor="text1"/>
        </w:rPr>
        <w:t>).</w:t>
      </w:r>
    </w:p>
    <w:p w14:paraId="0B8FCF60" w14:textId="77777777" w:rsidR="00FA631F" w:rsidRPr="00DE7698" w:rsidRDefault="00FA631F" w:rsidP="000E56DB">
      <w:pPr>
        <w:spacing w:line="480" w:lineRule="auto"/>
        <w:jc w:val="both"/>
        <w:rPr>
          <w:color w:val="000000" w:themeColor="text1"/>
        </w:rPr>
      </w:pPr>
    </w:p>
    <w:p w14:paraId="1AA6C0B8" w14:textId="021DB6E1" w:rsidR="0043676E" w:rsidRPr="00DE7698" w:rsidRDefault="0043676E" w:rsidP="000E56DB">
      <w:pPr>
        <w:spacing w:line="480" w:lineRule="auto"/>
        <w:jc w:val="both"/>
        <w:rPr>
          <w:b/>
          <w:bCs/>
          <w:color w:val="000000" w:themeColor="text1"/>
        </w:rPr>
      </w:pPr>
      <w:commentRangeStart w:id="5"/>
      <w:r w:rsidRPr="00DE7698">
        <w:rPr>
          <w:b/>
          <w:bCs/>
          <w:color w:val="000000" w:themeColor="text1"/>
        </w:rPr>
        <w:t>Arthropod Surveys</w:t>
      </w:r>
      <w:commentRangeEnd w:id="5"/>
      <w:r w:rsidR="003C57BE" w:rsidRPr="00DE7698">
        <w:rPr>
          <w:rStyle w:val="CommentReference"/>
          <w:sz w:val="24"/>
          <w:szCs w:val="24"/>
        </w:rPr>
        <w:commentReference w:id="5"/>
      </w:r>
    </w:p>
    <w:p w14:paraId="7345F643" w14:textId="77777777" w:rsidR="00876BFB" w:rsidRPr="00DE7698" w:rsidRDefault="00876BFB" w:rsidP="000E56DB">
      <w:pPr>
        <w:spacing w:line="480" w:lineRule="auto"/>
        <w:jc w:val="both"/>
        <w:rPr>
          <w:i/>
          <w:iCs/>
          <w:color w:val="000000" w:themeColor="text1"/>
        </w:rPr>
      </w:pPr>
      <w:r w:rsidRPr="00DE7698">
        <w:rPr>
          <w:i/>
          <w:iCs/>
          <w:color w:val="000000" w:themeColor="text1"/>
        </w:rPr>
        <w:t>Crawling arthropods</w:t>
      </w:r>
    </w:p>
    <w:p w14:paraId="5F1BAE1F" w14:textId="27B675FA" w:rsidR="00876BFB" w:rsidRPr="00DE7698" w:rsidRDefault="003A3675" w:rsidP="000E56DB">
      <w:pPr>
        <w:spacing w:line="480" w:lineRule="auto"/>
        <w:ind w:firstLine="720"/>
        <w:jc w:val="both"/>
        <w:rPr>
          <w:color w:val="000000" w:themeColor="text1"/>
        </w:rPr>
      </w:pPr>
      <w:r w:rsidRPr="00DE7698">
        <w:rPr>
          <w:color w:val="000000" w:themeColor="text1"/>
        </w:rPr>
        <w:t>Crawling arthropods in pitfall trap</w:t>
      </w:r>
      <w:r w:rsidR="00FC0DBB" w:rsidRPr="00DE7698">
        <w:rPr>
          <w:color w:val="000000" w:themeColor="text1"/>
        </w:rPr>
        <w:t xml:space="preserve">s </w:t>
      </w:r>
      <w:r w:rsidRPr="00DE7698">
        <w:rPr>
          <w:color w:val="000000" w:themeColor="text1"/>
        </w:rPr>
        <w:t xml:space="preserve">consisted of various arachnids and hymenopterans, mainly </w:t>
      </w:r>
      <w:r w:rsidR="00323966" w:rsidRPr="00DE7698">
        <w:rPr>
          <w:color w:val="000000" w:themeColor="text1"/>
        </w:rPr>
        <w:t xml:space="preserve">wolf spiders and </w:t>
      </w:r>
      <w:r w:rsidRPr="00DE7698">
        <w:rPr>
          <w:color w:val="000000" w:themeColor="text1"/>
        </w:rPr>
        <w:t>ants</w:t>
      </w:r>
      <w:r w:rsidR="00694716" w:rsidRPr="00DE7698">
        <w:rPr>
          <w:color w:val="000000" w:themeColor="text1"/>
        </w:rPr>
        <w:t xml:space="preserve"> at both sites</w:t>
      </w:r>
      <w:r w:rsidR="00F81134" w:rsidRPr="00DE7698">
        <w:rPr>
          <w:color w:val="000000" w:themeColor="text1"/>
        </w:rPr>
        <w:t xml:space="preserve">, and </w:t>
      </w:r>
      <w:proofErr w:type="spellStart"/>
      <w:r w:rsidR="00F81134" w:rsidRPr="00DE7698">
        <w:rPr>
          <w:color w:val="000000" w:themeColor="text1"/>
        </w:rPr>
        <w:t>tilirid</w:t>
      </w:r>
      <w:proofErr w:type="spellEnd"/>
      <w:r w:rsidR="00F81134" w:rsidRPr="00DE7698">
        <w:rPr>
          <w:color w:val="000000" w:themeColor="text1"/>
        </w:rPr>
        <w:t xml:space="preserve"> amphipods at the beach</w:t>
      </w:r>
      <w:r w:rsidR="0013538D" w:rsidRPr="00DE7698">
        <w:rPr>
          <w:color w:val="000000" w:themeColor="text1"/>
        </w:rPr>
        <w:t xml:space="preserve"> (Fig. 7</w:t>
      </w:r>
      <w:r w:rsidR="003604D4" w:rsidRPr="00DE7698">
        <w:rPr>
          <w:color w:val="000000" w:themeColor="text1"/>
        </w:rPr>
        <w:t>A</w:t>
      </w:r>
      <w:r w:rsidR="0027157D" w:rsidRPr="00DE7698">
        <w:rPr>
          <w:color w:val="000000" w:themeColor="text1"/>
        </w:rPr>
        <w:t>, B</w:t>
      </w:r>
      <w:r w:rsidR="0013538D" w:rsidRPr="00DE7698">
        <w:rPr>
          <w:color w:val="000000" w:themeColor="text1"/>
        </w:rPr>
        <w:t>)</w:t>
      </w:r>
      <w:r w:rsidRPr="00DE7698">
        <w:rPr>
          <w:color w:val="000000" w:themeColor="text1"/>
        </w:rPr>
        <w:t>.</w:t>
      </w:r>
      <w:r w:rsidR="00323966" w:rsidRPr="00DE7698">
        <w:rPr>
          <w:color w:val="000000" w:themeColor="text1"/>
        </w:rPr>
        <w:t xml:space="preserve"> </w:t>
      </w:r>
      <w:r w:rsidR="00DB469D" w:rsidRPr="00DE7698">
        <w:rPr>
          <w:color w:val="000000" w:themeColor="text1"/>
        </w:rPr>
        <w:t>Sargasso addition</w:t>
      </w:r>
      <w:r w:rsidR="0023761E" w:rsidRPr="00DE7698">
        <w:rPr>
          <w:color w:val="000000" w:themeColor="text1"/>
        </w:rPr>
        <w:t xml:space="preserve"> </w:t>
      </w:r>
      <w:r w:rsidR="00DB469D" w:rsidRPr="00DE7698">
        <w:rPr>
          <w:color w:val="000000" w:themeColor="text1"/>
        </w:rPr>
        <w:t xml:space="preserve">at the beach </w:t>
      </w:r>
      <w:r w:rsidR="00011204" w:rsidRPr="00DE7698">
        <w:rPr>
          <w:color w:val="000000" w:themeColor="text1"/>
        </w:rPr>
        <w:t xml:space="preserve">initially </w:t>
      </w:r>
      <w:r w:rsidR="00DB469D" w:rsidRPr="00DE7698">
        <w:rPr>
          <w:color w:val="000000" w:themeColor="text1"/>
        </w:rPr>
        <w:t xml:space="preserve">had a large effect </w:t>
      </w:r>
      <w:r w:rsidR="00D44184" w:rsidRPr="00DE7698">
        <w:rPr>
          <w:color w:val="000000" w:themeColor="text1"/>
        </w:rPr>
        <w:t>on amphipod abundances</w:t>
      </w:r>
      <w:r w:rsidR="00DB469D" w:rsidRPr="00DE7698">
        <w:rPr>
          <w:color w:val="000000" w:themeColor="text1"/>
        </w:rPr>
        <w:t xml:space="preserve"> </w:t>
      </w:r>
      <w:r w:rsidR="00D44184" w:rsidRPr="00DE7698">
        <w:rPr>
          <w:color w:val="000000" w:themeColor="text1"/>
        </w:rPr>
        <w:t>in</w:t>
      </w:r>
      <w:r w:rsidR="00451157" w:rsidRPr="00DE7698">
        <w:rPr>
          <w:color w:val="000000" w:themeColor="text1"/>
        </w:rPr>
        <w:t xml:space="preserve"> August 2022</w:t>
      </w:r>
      <w:r w:rsidR="00011204" w:rsidRPr="00DE7698">
        <w:rPr>
          <w:color w:val="000000" w:themeColor="text1"/>
        </w:rPr>
        <w:t xml:space="preserve"> (</w:t>
      </w:r>
      <w:r w:rsidR="0027157D" w:rsidRPr="00DE7698">
        <w:rPr>
          <w:color w:val="000000" w:themeColor="text1"/>
        </w:rPr>
        <w:t xml:space="preserve">4.60 </w:t>
      </w:r>
      <w:r w:rsidR="0027157D" w:rsidRPr="00DE7698">
        <w:rPr>
          <w:color w:val="000000"/>
        </w:rPr>
        <w:sym w:font="Symbol" w:char="F0B1"/>
      </w:r>
      <w:r w:rsidR="0027157D" w:rsidRPr="00DE7698">
        <w:rPr>
          <w:color w:val="000000"/>
        </w:rPr>
        <w:t xml:space="preserve"> 0</w:t>
      </w:r>
      <w:r w:rsidR="0027157D" w:rsidRPr="00DE7698">
        <w:rPr>
          <w:color w:val="000000" w:themeColor="text1"/>
        </w:rPr>
        <w:t xml:space="preserve">.93 control </w:t>
      </w:r>
      <w:r w:rsidR="00011204" w:rsidRPr="00DE7698">
        <w:rPr>
          <w:color w:val="000000" w:themeColor="text1"/>
        </w:rPr>
        <w:t>195.3</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011204" w:rsidRPr="00DE7698">
        <w:rPr>
          <w:color w:val="000000" w:themeColor="text1"/>
        </w:rPr>
        <w:t xml:space="preserve">57.11 sargasso; </w:t>
      </w:r>
      <w:r w:rsidR="00011204" w:rsidRPr="00DE7698">
        <w:rPr>
          <w:i/>
          <w:iCs/>
          <w:color w:val="000000" w:themeColor="text1"/>
        </w:rPr>
        <w:t>d</w:t>
      </w:r>
      <w:r w:rsidR="00011204" w:rsidRPr="00DE7698">
        <w:rPr>
          <w:color w:val="000000" w:themeColor="text1"/>
        </w:rPr>
        <w:t>=1.49)</w:t>
      </w:r>
      <w:r w:rsidR="003604D4" w:rsidRPr="00DE7698">
        <w:rPr>
          <w:color w:val="000000" w:themeColor="text1"/>
        </w:rPr>
        <w:t>(Fig. 7</w:t>
      </w:r>
      <w:r w:rsidR="0027157D" w:rsidRPr="00DE7698">
        <w:rPr>
          <w:color w:val="000000" w:themeColor="text1"/>
        </w:rPr>
        <w:t xml:space="preserve">A, C, </w:t>
      </w:r>
      <w:r w:rsidR="003604D4" w:rsidRPr="00DE7698">
        <w:rPr>
          <w:color w:val="000000" w:themeColor="text1"/>
        </w:rPr>
        <w:t>E)</w:t>
      </w:r>
      <w:r w:rsidR="0023761E" w:rsidRPr="00DE7698">
        <w:rPr>
          <w:color w:val="000000" w:themeColor="text1"/>
        </w:rPr>
        <w:t xml:space="preserve"> </w:t>
      </w:r>
      <w:r w:rsidR="006F3764" w:rsidRPr="00DE7698">
        <w:rPr>
          <w:color w:val="000000" w:themeColor="text1"/>
        </w:rPr>
        <w:t xml:space="preserve">but only 1 amphipod was found in a control plot </w:t>
      </w:r>
      <w:r w:rsidR="00451157" w:rsidRPr="00DE7698">
        <w:rPr>
          <w:color w:val="000000" w:themeColor="text1"/>
        </w:rPr>
        <w:t>in November 2022</w:t>
      </w:r>
      <w:r w:rsidR="003604D4" w:rsidRPr="00DE7698">
        <w:rPr>
          <w:color w:val="000000" w:themeColor="text1"/>
        </w:rPr>
        <w:t xml:space="preserve"> (Fig. 7A)</w:t>
      </w:r>
      <w:r w:rsidR="00C743E7" w:rsidRPr="00DE7698">
        <w:rPr>
          <w:color w:val="000000" w:themeColor="text1"/>
        </w:rPr>
        <w:t xml:space="preserve"> </w:t>
      </w:r>
      <w:r w:rsidR="006F3764" w:rsidRPr="00DE7698">
        <w:rPr>
          <w:color w:val="000000" w:themeColor="text1"/>
        </w:rPr>
        <w:t>and 1 in a sargasso plot in</w:t>
      </w:r>
      <w:r w:rsidR="002431FC" w:rsidRPr="00DE7698">
        <w:rPr>
          <w:color w:val="000000" w:themeColor="text1"/>
        </w:rPr>
        <w:t xml:space="preserve"> </w:t>
      </w:r>
      <w:r w:rsidR="00A606B3" w:rsidRPr="00DE7698">
        <w:rPr>
          <w:color w:val="000000" w:themeColor="text1"/>
        </w:rPr>
        <w:t>March 2023</w:t>
      </w:r>
      <w:r w:rsidR="003604D4" w:rsidRPr="00DE7698">
        <w:rPr>
          <w:color w:val="000000" w:themeColor="text1"/>
        </w:rPr>
        <w:t xml:space="preserve"> (Fig. 7C)</w:t>
      </w:r>
      <w:r w:rsidR="006F3764" w:rsidRPr="00DE7698">
        <w:rPr>
          <w:color w:val="000000" w:themeColor="text1"/>
        </w:rPr>
        <w:t xml:space="preserve">. </w:t>
      </w:r>
      <w:r w:rsidR="001E02C4" w:rsidRPr="00DE7698">
        <w:rPr>
          <w:color w:val="000000" w:themeColor="text1"/>
        </w:rPr>
        <w:t>Arachnid</w:t>
      </w:r>
      <w:r w:rsidR="00187810" w:rsidRPr="00DE7698">
        <w:rPr>
          <w:color w:val="000000" w:themeColor="text1"/>
        </w:rPr>
        <w:t xml:space="preserve">s were more abundant on sargasso </w:t>
      </w:r>
      <w:r w:rsidR="001E02C4" w:rsidRPr="00DE7698">
        <w:rPr>
          <w:color w:val="000000" w:themeColor="text1"/>
        </w:rPr>
        <w:t xml:space="preserve">plots </w:t>
      </w:r>
      <w:r w:rsidR="00011204" w:rsidRPr="00DE7698">
        <w:rPr>
          <w:color w:val="000000" w:themeColor="text1"/>
        </w:rPr>
        <w:t>i</w:t>
      </w:r>
      <w:r w:rsidR="00604798" w:rsidRPr="00DE7698">
        <w:rPr>
          <w:color w:val="000000" w:themeColor="text1"/>
        </w:rPr>
        <w:t>n</w:t>
      </w:r>
      <w:r w:rsidR="001E02C4" w:rsidRPr="00DE7698">
        <w:rPr>
          <w:color w:val="000000" w:themeColor="text1"/>
        </w:rPr>
        <w:t xml:space="preserve"> August 2022</w:t>
      </w:r>
      <w:r w:rsidR="0023761E" w:rsidRPr="00DE7698">
        <w:rPr>
          <w:color w:val="000000" w:themeColor="text1"/>
        </w:rPr>
        <w:t xml:space="preserve"> (</w:t>
      </w:r>
      <w:r w:rsidR="0027157D" w:rsidRPr="00DE7698">
        <w:rPr>
          <w:color w:val="000000" w:themeColor="text1"/>
        </w:rPr>
        <w:t xml:space="preserve"> </w:t>
      </w:r>
      <w:r w:rsidR="0023761E" w:rsidRPr="00DE7698">
        <w:rPr>
          <w:color w:val="000000" w:themeColor="text1"/>
        </w:rPr>
        <w:t>0.70</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23761E" w:rsidRPr="00DE7698">
        <w:rPr>
          <w:color w:val="000000" w:themeColor="text1"/>
        </w:rPr>
        <w:t>0.26 controls</w:t>
      </w:r>
      <w:r w:rsidR="0027157D" w:rsidRPr="00DE7698">
        <w:rPr>
          <w:color w:val="000000" w:themeColor="text1"/>
        </w:rPr>
        <w:t xml:space="preserve">, 1.90 </w:t>
      </w:r>
      <w:r w:rsidR="0027157D" w:rsidRPr="00DE7698">
        <w:rPr>
          <w:color w:val="000000"/>
        </w:rPr>
        <w:sym w:font="Symbol" w:char="F0B1"/>
      </w:r>
      <w:r w:rsidR="0027157D" w:rsidRPr="00DE7698">
        <w:rPr>
          <w:color w:val="000000"/>
        </w:rPr>
        <w:t xml:space="preserve"> </w:t>
      </w:r>
      <w:r w:rsidR="0027157D" w:rsidRPr="00DE7698">
        <w:rPr>
          <w:color w:val="000000" w:themeColor="text1"/>
        </w:rPr>
        <w:t>0.51 sargasso</w:t>
      </w:r>
      <w:r w:rsidR="0023761E" w:rsidRPr="00DE7698">
        <w:rPr>
          <w:color w:val="000000" w:themeColor="text1"/>
        </w:rPr>
        <w:t xml:space="preserve">; </w:t>
      </w:r>
      <w:r w:rsidR="0023761E" w:rsidRPr="00DE7698">
        <w:rPr>
          <w:i/>
          <w:iCs/>
          <w:color w:val="000000" w:themeColor="text1"/>
        </w:rPr>
        <w:t>d</w:t>
      </w:r>
      <w:r w:rsidR="0023761E" w:rsidRPr="00DE7698">
        <w:rPr>
          <w:color w:val="000000" w:themeColor="text1"/>
        </w:rPr>
        <w:t>=0.95)</w:t>
      </w:r>
      <w:r w:rsidR="00604798" w:rsidRPr="00DE7698">
        <w:rPr>
          <w:color w:val="000000" w:themeColor="text1"/>
        </w:rPr>
        <w:t xml:space="preserve">, </w:t>
      </w:r>
      <w:r w:rsidR="00187810" w:rsidRPr="00DE7698">
        <w:rPr>
          <w:color w:val="000000" w:themeColor="text1"/>
        </w:rPr>
        <w:t xml:space="preserve">and </w:t>
      </w:r>
      <w:r w:rsidR="000152BD" w:rsidRPr="00DE7698">
        <w:rPr>
          <w:color w:val="000000" w:themeColor="text1"/>
        </w:rPr>
        <w:t>were</w:t>
      </w:r>
      <w:r w:rsidR="00187810" w:rsidRPr="00DE7698">
        <w:rPr>
          <w:color w:val="000000" w:themeColor="text1"/>
        </w:rPr>
        <w:t xml:space="preserve"> less abundant in</w:t>
      </w:r>
      <w:r w:rsidR="00604798" w:rsidRPr="00DE7698">
        <w:rPr>
          <w:color w:val="000000" w:themeColor="text1"/>
        </w:rPr>
        <w:t xml:space="preserve"> November 2022 (</w:t>
      </w:r>
      <w:r w:rsidR="0027157D" w:rsidRPr="00DE7698">
        <w:rPr>
          <w:color w:val="000000" w:themeColor="text1"/>
        </w:rPr>
        <w:t xml:space="preserve">1.00 </w:t>
      </w:r>
      <w:r w:rsidR="0027157D" w:rsidRPr="00DE7698">
        <w:rPr>
          <w:color w:val="000000"/>
        </w:rPr>
        <w:sym w:font="Symbol" w:char="F0B1"/>
      </w:r>
      <w:r w:rsidR="0027157D" w:rsidRPr="00DE7698">
        <w:rPr>
          <w:color w:val="000000"/>
        </w:rPr>
        <w:t xml:space="preserve"> </w:t>
      </w:r>
      <w:r w:rsidR="0027157D" w:rsidRPr="00DE7698">
        <w:rPr>
          <w:color w:val="000000" w:themeColor="text1"/>
        </w:rPr>
        <w:t xml:space="preserve">0.26 control, </w:t>
      </w:r>
      <w:r w:rsidR="00011204" w:rsidRPr="00DE7698">
        <w:rPr>
          <w:color w:val="000000" w:themeColor="text1"/>
        </w:rPr>
        <w:t>0.60</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011204" w:rsidRPr="00DE7698">
        <w:rPr>
          <w:color w:val="000000" w:themeColor="text1"/>
        </w:rPr>
        <w:t>0.16 sargasso</w:t>
      </w:r>
      <w:r w:rsidR="0027157D" w:rsidRPr="00DE7698">
        <w:rPr>
          <w:color w:val="000000" w:themeColor="text1"/>
        </w:rPr>
        <w:t xml:space="preserve"> </w:t>
      </w:r>
      <w:r w:rsidR="006E17DF" w:rsidRPr="00DE7698">
        <w:rPr>
          <w:color w:val="000000" w:themeColor="text1"/>
        </w:rPr>
        <w:t xml:space="preserve">, </w:t>
      </w:r>
      <w:r w:rsidR="006E17DF" w:rsidRPr="00DE7698">
        <w:rPr>
          <w:i/>
          <w:iCs/>
          <w:color w:val="000000" w:themeColor="text1"/>
        </w:rPr>
        <w:t>d</w:t>
      </w:r>
      <w:r w:rsidR="007024E7" w:rsidRPr="00DE7698">
        <w:rPr>
          <w:color w:val="000000" w:themeColor="text1"/>
        </w:rPr>
        <w:t>=-0.59</w:t>
      </w:r>
      <w:r w:rsidR="00604798" w:rsidRPr="00DE7698">
        <w:rPr>
          <w:color w:val="000000" w:themeColor="text1"/>
        </w:rPr>
        <w:t>) and March 2023 (</w:t>
      </w:r>
      <w:r w:rsidR="0027157D" w:rsidRPr="00DE7698">
        <w:rPr>
          <w:color w:val="000000" w:themeColor="text1"/>
        </w:rPr>
        <w:t xml:space="preserve">1.60 </w:t>
      </w:r>
      <w:r w:rsidR="0027157D" w:rsidRPr="00DE7698">
        <w:rPr>
          <w:color w:val="000000"/>
        </w:rPr>
        <w:sym w:font="Symbol" w:char="F0B1"/>
      </w:r>
      <w:r w:rsidR="0027157D" w:rsidRPr="00DE7698">
        <w:rPr>
          <w:color w:val="000000"/>
        </w:rPr>
        <w:t xml:space="preserve"> </w:t>
      </w:r>
      <w:r w:rsidR="0027157D" w:rsidRPr="00DE7698">
        <w:rPr>
          <w:color w:val="000000" w:themeColor="text1"/>
        </w:rPr>
        <w:t xml:space="preserve">0.43 control, </w:t>
      </w:r>
      <w:r w:rsidR="00011204" w:rsidRPr="00DE7698">
        <w:rPr>
          <w:color w:val="000000" w:themeColor="text1"/>
        </w:rPr>
        <w:t>0.70</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011204" w:rsidRPr="00DE7698">
        <w:rPr>
          <w:color w:val="000000" w:themeColor="text1"/>
        </w:rPr>
        <w:t>0.26 sargasso,</w:t>
      </w:r>
      <w:r w:rsidR="0027157D" w:rsidRPr="00DE7698">
        <w:rPr>
          <w:color w:val="000000" w:themeColor="text1"/>
        </w:rPr>
        <w:t>=</w:t>
      </w:r>
      <w:r w:rsidR="00011204" w:rsidRPr="00DE7698">
        <w:rPr>
          <w:color w:val="000000" w:themeColor="text1"/>
        </w:rPr>
        <w:t>;</w:t>
      </w:r>
      <w:r w:rsidR="0023761E" w:rsidRPr="00DE7698">
        <w:rPr>
          <w:color w:val="000000" w:themeColor="text1"/>
        </w:rPr>
        <w:t xml:space="preserve"> </w:t>
      </w:r>
      <w:r w:rsidR="00604798" w:rsidRPr="00DE7698">
        <w:rPr>
          <w:i/>
          <w:iCs/>
          <w:color w:val="000000" w:themeColor="text1"/>
        </w:rPr>
        <w:t>d</w:t>
      </w:r>
      <w:r w:rsidR="00604798" w:rsidRPr="00DE7698">
        <w:rPr>
          <w:color w:val="000000" w:themeColor="text1"/>
        </w:rPr>
        <w:t>=-0.80)</w:t>
      </w:r>
      <w:r w:rsidR="0027157D" w:rsidRPr="00DE7698">
        <w:rPr>
          <w:color w:val="000000" w:themeColor="text1"/>
        </w:rPr>
        <w:t xml:space="preserve"> (Fig. 7A, C, E)</w:t>
      </w:r>
      <w:r w:rsidR="00604798" w:rsidRPr="00DE7698">
        <w:rPr>
          <w:color w:val="000000" w:themeColor="text1"/>
        </w:rPr>
        <w:t xml:space="preserve">. </w:t>
      </w:r>
      <w:r w:rsidR="00783E58" w:rsidRPr="00DE7698">
        <w:rPr>
          <w:color w:val="000000" w:themeColor="text1"/>
        </w:rPr>
        <w:t xml:space="preserve">The effect of sargasso on </w:t>
      </w:r>
      <w:proofErr w:type="spellStart"/>
      <w:r w:rsidR="0023761E" w:rsidRPr="00DE7698">
        <w:rPr>
          <w:color w:val="000000" w:themeColor="text1"/>
        </w:rPr>
        <w:t>hymenoptera</w:t>
      </w:r>
      <w:proofErr w:type="spellEnd"/>
      <w:r w:rsidR="0023761E" w:rsidRPr="00DE7698">
        <w:rPr>
          <w:color w:val="000000" w:themeColor="text1"/>
        </w:rPr>
        <w:t xml:space="preserve"> </w:t>
      </w:r>
      <w:r w:rsidR="00783E58" w:rsidRPr="00DE7698">
        <w:rPr>
          <w:color w:val="000000" w:themeColor="text1"/>
        </w:rPr>
        <w:t xml:space="preserve">abundance at the beach was initially small </w:t>
      </w:r>
      <w:r w:rsidR="00187810" w:rsidRPr="00DE7698">
        <w:rPr>
          <w:color w:val="000000" w:themeColor="text1"/>
        </w:rPr>
        <w:t>in</w:t>
      </w:r>
      <w:r w:rsidR="00783E58" w:rsidRPr="00DE7698">
        <w:rPr>
          <w:color w:val="000000" w:themeColor="text1"/>
        </w:rPr>
        <w:t xml:space="preserve"> August 2022</w:t>
      </w:r>
      <w:r w:rsidR="00011204" w:rsidRPr="00DE7698">
        <w:rPr>
          <w:color w:val="000000" w:themeColor="text1"/>
        </w:rPr>
        <w:t xml:space="preserve"> (</w:t>
      </w:r>
      <w:r w:rsidR="0027157D" w:rsidRPr="00DE7698">
        <w:rPr>
          <w:color w:val="000000" w:themeColor="text1"/>
        </w:rPr>
        <w:t xml:space="preserve">4.60 </w:t>
      </w:r>
      <w:r w:rsidR="0027157D" w:rsidRPr="00DE7698">
        <w:rPr>
          <w:color w:val="000000"/>
        </w:rPr>
        <w:sym w:font="Symbol" w:char="F0B1"/>
      </w:r>
      <w:r w:rsidR="0027157D" w:rsidRPr="00DE7698">
        <w:rPr>
          <w:color w:val="000000"/>
        </w:rPr>
        <w:t xml:space="preserve"> </w:t>
      </w:r>
      <w:r w:rsidR="0027157D" w:rsidRPr="00DE7698">
        <w:rPr>
          <w:color w:val="000000" w:themeColor="text1"/>
        </w:rPr>
        <w:t xml:space="preserve">1.94 control, </w:t>
      </w:r>
      <w:r w:rsidR="0023761E" w:rsidRPr="00DE7698">
        <w:rPr>
          <w:color w:val="000000" w:themeColor="text1"/>
        </w:rPr>
        <w:t>3.70</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23761E" w:rsidRPr="00DE7698">
        <w:rPr>
          <w:color w:val="000000" w:themeColor="text1"/>
        </w:rPr>
        <w:t>1.94 sargasso</w:t>
      </w:r>
      <w:r w:rsidR="00011204" w:rsidRPr="00DE7698">
        <w:rPr>
          <w:color w:val="000000" w:themeColor="text1"/>
        </w:rPr>
        <w:t xml:space="preserve">; </w:t>
      </w:r>
      <w:r w:rsidR="00011204" w:rsidRPr="00DE7698">
        <w:rPr>
          <w:i/>
          <w:iCs/>
          <w:color w:val="000000" w:themeColor="text1"/>
        </w:rPr>
        <w:t>d</w:t>
      </w:r>
      <w:r w:rsidR="0023761E" w:rsidRPr="00DE7698">
        <w:rPr>
          <w:color w:val="000000" w:themeColor="text1"/>
        </w:rPr>
        <w:t>= 0.35</w:t>
      </w:r>
      <w:r w:rsidR="00011204" w:rsidRPr="00DE7698">
        <w:rPr>
          <w:color w:val="000000" w:themeColor="text1"/>
        </w:rPr>
        <w:t>)</w:t>
      </w:r>
      <w:r w:rsidR="00783E58" w:rsidRPr="00DE7698">
        <w:rPr>
          <w:color w:val="000000" w:themeColor="text1"/>
        </w:rPr>
        <w:t>, medium in November 2022</w:t>
      </w:r>
      <w:r w:rsidR="0023761E" w:rsidRPr="00DE7698">
        <w:rPr>
          <w:color w:val="000000" w:themeColor="text1"/>
        </w:rPr>
        <w:t xml:space="preserve"> </w:t>
      </w:r>
      <w:r w:rsidR="00011204" w:rsidRPr="00DE7698">
        <w:rPr>
          <w:color w:val="000000" w:themeColor="text1"/>
        </w:rPr>
        <w:t>(</w:t>
      </w:r>
      <w:r w:rsidR="0027157D" w:rsidRPr="00DE7698">
        <w:rPr>
          <w:color w:val="000000" w:themeColor="text1"/>
        </w:rPr>
        <w:t xml:space="preserve">0.70 </w:t>
      </w:r>
      <w:r w:rsidR="0027157D" w:rsidRPr="00DE7698">
        <w:rPr>
          <w:color w:val="000000"/>
        </w:rPr>
        <w:sym w:font="Symbol" w:char="F0B1"/>
      </w:r>
      <w:r w:rsidR="0027157D" w:rsidRPr="00DE7698">
        <w:rPr>
          <w:color w:val="000000"/>
        </w:rPr>
        <w:t xml:space="preserve"> </w:t>
      </w:r>
      <w:r w:rsidR="0027157D" w:rsidRPr="00DE7698">
        <w:rPr>
          <w:color w:val="000000" w:themeColor="text1"/>
        </w:rPr>
        <w:t xml:space="preserve">0.40 control, </w:t>
      </w:r>
      <w:r w:rsidR="00FA631F" w:rsidRPr="00DE7698">
        <w:rPr>
          <w:color w:val="000000" w:themeColor="text1"/>
        </w:rPr>
        <w:t>16.70</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FA631F" w:rsidRPr="00DE7698">
        <w:rPr>
          <w:color w:val="000000" w:themeColor="text1"/>
        </w:rPr>
        <w:t>10.55 sargasso</w:t>
      </w:r>
      <w:r w:rsidR="00011204" w:rsidRPr="00DE7698">
        <w:rPr>
          <w:color w:val="000000" w:themeColor="text1"/>
        </w:rPr>
        <w:t xml:space="preserve">; </w:t>
      </w:r>
      <w:r w:rsidR="00011204" w:rsidRPr="00DE7698">
        <w:rPr>
          <w:i/>
          <w:iCs/>
          <w:color w:val="000000" w:themeColor="text1"/>
        </w:rPr>
        <w:t>d</w:t>
      </w:r>
      <w:r w:rsidR="00FA631F" w:rsidRPr="00DE7698">
        <w:rPr>
          <w:color w:val="000000" w:themeColor="text1"/>
        </w:rPr>
        <w:t xml:space="preserve"> = 0.68</w:t>
      </w:r>
      <w:r w:rsidR="00011204" w:rsidRPr="00DE7698">
        <w:rPr>
          <w:color w:val="000000" w:themeColor="text1"/>
        </w:rPr>
        <w:t>)</w:t>
      </w:r>
      <w:r w:rsidR="00783E58" w:rsidRPr="00DE7698">
        <w:rPr>
          <w:color w:val="000000" w:themeColor="text1"/>
        </w:rPr>
        <w:t xml:space="preserve"> and </w:t>
      </w:r>
      <w:r w:rsidR="006F3764" w:rsidRPr="00DE7698">
        <w:rPr>
          <w:color w:val="000000" w:themeColor="text1"/>
        </w:rPr>
        <w:t xml:space="preserve">medium in </w:t>
      </w:r>
      <w:r w:rsidR="00011204" w:rsidRPr="00DE7698">
        <w:rPr>
          <w:color w:val="000000" w:themeColor="text1"/>
        </w:rPr>
        <w:t>March 2023</w:t>
      </w:r>
      <w:r w:rsidR="00187810" w:rsidRPr="00DE7698">
        <w:rPr>
          <w:color w:val="000000" w:themeColor="text1"/>
        </w:rPr>
        <w:t xml:space="preserve"> </w:t>
      </w:r>
      <w:r w:rsidR="00011204" w:rsidRPr="00DE7698">
        <w:rPr>
          <w:color w:val="000000" w:themeColor="text1"/>
        </w:rPr>
        <w:t>(</w:t>
      </w:r>
      <w:r w:rsidR="00FA631F" w:rsidRPr="00DE7698">
        <w:rPr>
          <w:color w:val="000000" w:themeColor="text1"/>
        </w:rPr>
        <w:t>5.90</w:t>
      </w:r>
      <w:r w:rsidR="006F3764" w:rsidRPr="00DE7698">
        <w:rPr>
          <w:color w:val="000000" w:themeColor="text1"/>
        </w:rPr>
        <w:t xml:space="preserve"> </w:t>
      </w:r>
      <w:r w:rsidR="006F3764" w:rsidRPr="00DE7698">
        <w:rPr>
          <w:color w:val="000000"/>
        </w:rPr>
        <w:sym w:font="Symbol" w:char="F0B1"/>
      </w:r>
      <w:r w:rsidR="006F3764" w:rsidRPr="00DE7698">
        <w:rPr>
          <w:color w:val="000000"/>
        </w:rPr>
        <w:t xml:space="preserve"> </w:t>
      </w:r>
      <w:r w:rsidR="00FA631F" w:rsidRPr="00DE7698">
        <w:rPr>
          <w:color w:val="000000" w:themeColor="text1"/>
        </w:rPr>
        <w:t>3.26</w:t>
      </w:r>
      <w:r w:rsidR="0027157D" w:rsidRPr="00DE7698">
        <w:rPr>
          <w:color w:val="000000" w:themeColor="text1"/>
        </w:rPr>
        <w:t xml:space="preserve">, 12.80 </w:t>
      </w:r>
      <w:r w:rsidR="0027157D" w:rsidRPr="00DE7698">
        <w:rPr>
          <w:color w:val="000000"/>
        </w:rPr>
        <w:sym w:font="Symbol" w:char="F0B1"/>
      </w:r>
      <w:r w:rsidR="0027157D" w:rsidRPr="00DE7698">
        <w:rPr>
          <w:color w:val="000000"/>
        </w:rPr>
        <w:t xml:space="preserve"> </w:t>
      </w:r>
      <w:r w:rsidR="0027157D" w:rsidRPr="00DE7698">
        <w:rPr>
          <w:color w:val="000000" w:themeColor="text1"/>
        </w:rPr>
        <w:t>3.62 sargasso</w:t>
      </w:r>
      <w:r w:rsidR="00011204" w:rsidRPr="00DE7698">
        <w:rPr>
          <w:color w:val="000000" w:themeColor="text1"/>
        </w:rPr>
        <w:t xml:space="preserve">; </w:t>
      </w:r>
      <w:r w:rsidR="00011204" w:rsidRPr="00DE7698">
        <w:rPr>
          <w:i/>
          <w:iCs/>
          <w:color w:val="000000" w:themeColor="text1"/>
        </w:rPr>
        <w:t>d</w:t>
      </w:r>
      <w:r w:rsidR="00FA631F" w:rsidRPr="00DE7698">
        <w:rPr>
          <w:color w:val="000000" w:themeColor="text1"/>
        </w:rPr>
        <w:t xml:space="preserve"> = 0.63</w:t>
      </w:r>
      <w:r w:rsidR="00011204" w:rsidRPr="00DE7698">
        <w:rPr>
          <w:color w:val="000000" w:themeColor="text1"/>
        </w:rPr>
        <w:t>)</w:t>
      </w:r>
      <w:r w:rsidR="0027157D" w:rsidRPr="00DE7698">
        <w:rPr>
          <w:color w:val="000000" w:themeColor="text1"/>
        </w:rPr>
        <w:t xml:space="preserve"> (Fig. 7A, C, E).</w:t>
      </w:r>
    </w:p>
    <w:p w14:paraId="6EFC3AE3" w14:textId="238FFCD1" w:rsidR="00AD3944" w:rsidRPr="00DE7698" w:rsidRDefault="00AD3944" w:rsidP="000E56DB">
      <w:pPr>
        <w:spacing w:line="480" w:lineRule="auto"/>
        <w:jc w:val="both"/>
        <w:rPr>
          <w:color w:val="000000" w:themeColor="text1"/>
        </w:rPr>
      </w:pPr>
      <w:r w:rsidRPr="00DE7698">
        <w:rPr>
          <w:color w:val="000000" w:themeColor="text1"/>
        </w:rPr>
        <w:tab/>
      </w:r>
      <w:r w:rsidR="007B529A" w:rsidRPr="00DE7698">
        <w:rPr>
          <w:color w:val="000000" w:themeColor="text1"/>
        </w:rPr>
        <w:t>No amphipods were found in forest pitfall traps during any of the sampling periods</w:t>
      </w:r>
      <w:r w:rsidR="0013538D" w:rsidRPr="00DE7698">
        <w:rPr>
          <w:color w:val="000000" w:themeColor="text1"/>
        </w:rPr>
        <w:t xml:space="preserve"> (Fig. 7</w:t>
      </w:r>
      <w:r w:rsidR="003604D4" w:rsidRPr="00DE7698">
        <w:rPr>
          <w:color w:val="000000" w:themeColor="text1"/>
        </w:rPr>
        <w:t xml:space="preserve"> B</w:t>
      </w:r>
      <w:r w:rsidR="0027157D" w:rsidRPr="00DE7698">
        <w:rPr>
          <w:color w:val="000000" w:themeColor="text1"/>
        </w:rPr>
        <w:t>, D</w:t>
      </w:r>
      <w:r w:rsidR="0013538D" w:rsidRPr="00DE7698">
        <w:rPr>
          <w:color w:val="000000" w:themeColor="text1"/>
        </w:rPr>
        <w:t>)</w:t>
      </w:r>
      <w:r w:rsidR="007B529A" w:rsidRPr="00DE7698">
        <w:rPr>
          <w:color w:val="000000" w:themeColor="text1"/>
        </w:rPr>
        <w:t xml:space="preserve">. </w:t>
      </w:r>
      <w:r w:rsidR="00803B31" w:rsidRPr="00DE7698">
        <w:rPr>
          <w:color w:val="000000" w:themeColor="text1"/>
        </w:rPr>
        <w:t>Sargass</w:t>
      </w:r>
      <w:r w:rsidR="006F3764" w:rsidRPr="00DE7698">
        <w:rPr>
          <w:color w:val="000000" w:themeColor="text1"/>
        </w:rPr>
        <w:t>o</w:t>
      </w:r>
      <w:r w:rsidR="00803B31" w:rsidRPr="00DE7698">
        <w:rPr>
          <w:color w:val="000000" w:themeColor="text1"/>
        </w:rPr>
        <w:t xml:space="preserve"> addition had negligible effects on arachnid abundance in August</w:t>
      </w:r>
      <w:r w:rsidR="009F2F92" w:rsidRPr="00DE7698">
        <w:rPr>
          <w:color w:val="000000" w:themeColor="text1"/>
        </w:rPr>
        <w:t xml:space="preserve"> 2022 (</w:t>
      </w:r>
      <w:r w:rsidR="009F2F92" w:rsidRPr="00DE7698">
        <w:rPr>
          <w:color w:val="000000"/>
        </w:rPr>
        <w:t xml:space="preserve">0.67 </w:t>
      </w:r>
      <w:r w:rsidR="009F2F92" w:rsidRPr="00DE7698">
        <w:rPr>
          <w:color w:val="000000"/>
        </w:rPr>
        <w:sym w:font="Symbol" w:char="F0B1"/>
      </w:r>
      <w:r w:rsidR="009F2F92" w:rsidRPr="00DE7698">
        <w:rPr>
          <w:color w:val="000000"/>
        </w:rPr>
        <w:t xml:space="preserve"> 0.49 control</w:t>
      </w:r>
      <w:r w:rsidR="0027157D" w:rsidRPr="00DE7698">
        <w:rPr>
          <w:color w:val="000000"/>
        </w:rPr>
        <w:t xml:space="preserve">, </w:t>
      </w:r>
      <w:r w:rsidR="0027157D" w:rsidRPr="00DE7698">
        <w:rPr>
          <w:color w:val="000000" w:themeColor="text1"/>
        </w:rPr>
        <w:t xml:space="preserve">0.67 </w:t>
      </w:r>
      <w:r w:rsidR="0027157D" w:rsidRPr="00DE7698">
        <w:rPr>
          <w:color w:val="000000"/>
        </w:rPr>
        <w:sym w:font="Symbol" w:char="F0B1"/>
      </w:r>
      <w:r w:rsidR="0027157D" w:rsidRPr="00DE7698">
        <w:rPr>
          <w:color w:val="000000"/>
        </w:rPr>
        <w:t xml:space="preserve"> 0.33 </w:t>
      </w:r>
      <w:proofErr w:type="gramStart"/>
      <w:r w:rsidR="0027157D" w:rsidRPr="00DE7698">
        <w:rPr>
          <w:color w:val="000000"/>
        </w:rPr>
        <w:t>sargasso,</w:t>
      </w:r>
      <w:r w:rsidR="009F2F92" w:rsidRPr="00DE7698">
        <w:rPr>
          <w:color w:val="000000"/>
        </w:rPr>
        <w:t>;</w:t>
      </w:r>
      <w:proofErr w:type="gramEnd"/>
      <w:r w:rsidR="009F2F92" w:rsidRPr="00DE7698">
        <w:rPr>
          <w:color w:val="000000"/>
        </w:rPr>
        <w:t xml:space="preserve"> </w:t>
      </w:r>
      <w:r w:rsidR="009F2F92" w:rsidRPr="00DE7698">
        <w:rPr>
          <w:i/>
          <w:iCs/>
          <w:color w:val="000000"/>
        </w:rPr>
        <w:t>d</w:t>
      </w:r>
      <w:r w:rsidR="009F2F92" w:rsidRPr="00DE7698">
        <w:rPr>
          <w:color w:val="000000"/>
        </w:rPr>
        <w:t>=0</w:t>
      </w:r>
      <w:r w:rsidR="009F2F92" w:rsidRPr="00DE7698">
        <w:rPr>
          <w:color w:val="000000" w:themeColor="text1"/>
        </w:rPr>
        <w:t>)</w:t>
      </w:r>
      <w:r w:rsidR="00803B31" w:rsidRPr="00DE7698">
        <w:rPr>
          <w:color w:val="000000" w:themeColor="text1"/>
        </w:rPr>
        <w:t xml:space="preserve"> and November 2022</w:t>
      </w:r>
      <w:r w:rsidR="006E17DF" w:rsidRPr="00DE7698">
        <w:rPr>
          <w:color w:val="000000" w:themeColor="text1"/>
        </w:rPr>
        <w:t xml:space="preserve"> (</w:t>
      </w:r>
      <w:r w:rsidR="009F2F92" w:rsidRPr="00DE7698">
        <w:rPr>
          <w:color w:val="000000"/>
        </w:rPr>
        <w:t xml:space="preserve">1.20 </w:t>
      </w:r>
      <w:r w:rsidR="009F2F92" w:rsidRPr="00DE7698">
        <w:rPr>
          <w:color w:val="000000"/>
        </w:rPr>
        <w:sym w:font="Symbol" w:char="F0B1"/>
      </w:r>
      <w:r w:rsidR="009F2F92" w:rsidRPr="00DE7698">
        <w:rPr>
          <w:color w:val="000000"/>
        </w:rPr>
        <w:t xml:space="preserve"> 0.33 control</w:t>
      </w:r>
      <w:r w:rsidR="0027157D" w:rsidRPr="00DE7698">
        <w:rPr>
          <w:color w:val="000000"/>
        </w:rPr>
        <w:t xml:space="preserve">, </w:t>
      </w:r>
      <w:r w:rsidR="0027157D" w:rsidRPr="00DE7698">
        <w:rPr>
          <w:color w:val="000000" w:themeColor="text1"/>
        </w:rPr>
        <w:t xml:space="preserve">1.30 </w:t>
      </w:r>
      <w:r w:rsidR="0027157D" w:rsidRPr="00DE7698">
        <w:rPr>
          <w:color w:val="000000"/>
        </w:rPr>
        <w:sym w:font="Symbol" w:char="F0B1"/>
      </w:r>
      <w:r w:rsidR="0027157D" w:rsidRPr="00DE7698">
        <w:rPr>
          <w:color w:val="000000"/>
        </w:rPr>
        <w:t xml:space="preserve">  0.26 sargasso</w:t>
      </w:r>
      <w:r w:rsidR="009F2F92" w:rsidRPr="00DE7698">
        <w:rPr>
          <w:color w:val="000000"/>
        </w:rPr>
        <w:t>;</w:t>
      </w:r>
      <w:r w:rsidR="006E17DF" w:rsidRPr="00DE7698">
        <w:rPr>
          <w:color w:val="000000" w:themeColor="text1"/>
        </w:rPr>
        <w:t xml:space="preserve"> </w:t>
      </w:r>
      <w:r w:rsidR="006E17DF" w:rsidRPr="00DE7698">
        <w:rPr>
          <w:i/>
          <w:iCs/>
          <w:color w:val="000000" w:themeColor="text1"/>
        </w:rPr>
        <w:t>d</w:t>
      </w:r>
      <w:r w:rsidR="006E17DF" w:rsidRPr="00DE7698">
        <w:rPr>
          <w:color w:val="000000" w:themeColor="text1"/>
        </w:rPr>
        <w:t>=0.1</w:t>
      </w:r>
      <w:r w:rsidR="009F2F92" w:rsidRPr="00DE7698">
        <w:rPr>
          <w:color w:val="000000" w:themeColor="text1"/>
        </w:rPr>
        <w:t>1</w:t>
      </w:r>
      <w:r w:rsidR="006E17DF" w:rsidRPr="00DE7698">
        <w:rPr>
          <w:color w:val="000000" w:themeColor="text1"/>
        </w:rPr>
        <w:t>)</w:t>
      </w:r>
      <w:r w:rsidR="00803B31" w:rsidRPr="00DE7698">
        <w:rPr>
          <w:color w:val="000000" w:themeColor="text1"/>
        </w:rPr>
        <w:t xml:space="preserve"> and a small but negative effect in March 2023 (0.60</w:t>
      </w:r>
      <w:r w:rsidR="009F2F92" w:rsidRPr="00DE7698">
        <w:rPr>
          <w:color w:val="000000" w:themeColor="text1"/>
        </w:rPr>
        <w:t xml:space="preserve"> </w:t>
      </w:r>
      <w:r w:rsidR="009F2F92" w:rsidRPr="00DE7698">
        <w:rPr>
          <w:color w:val="000000"/>
        </w:rPr>
        <w:sym w:font="Symbol" w:char="F0B1"/>
      </w:r>
      <w:r w:rsidR="009F2F92" w:rsidRPr="00DE7698">
        <w:rPr>
          <w:color w:val="000000"/>
        </w:rPr>
        <w:t xml:space="preserve"> </w:t>
      </w:r>
      <w:r w:rsidR="00803B31" w:rsidRPr="00DE7698">
        <w:rPr>
          <w:color w:val="000000" w:themeColor="text1"/>
        </w:rPr>
        <w:t>0.27</w:t>
      </w:r>
      <w:r w:rsidR="0027157D" w:rsidRPr="00DE7698">
        <w:rPr>
          <w:color w:val="000000" w:themeColor="text1"/>
        </w:rPr>
        <w:t xml:space="preserve">, 0.40 </w:t>
      </w:r>
      <w:r w:rsidR="0027157D" w:rsidRPr="00DE7698">
        <w:rPr>
          <w:color w:val="000000"/>
        </w:rPr>
        <w:sym w:font="Symbol" w:char="F0B1"/>
      </w:r>
      <w:r w:rsidR="0027157D" w:rsidRPr="00DE7698">
        <w:rPr>
          <w:color w:val="000000"/>
        </w:rPr>
        <w:t xml:space="preserve"> </w:t>
      </w:r>
      <w:r w:rsidR="0027157D" w:rsidRPr="00DE7698">
        <w:rPr>
          <w:color w:val="000000" w:themeColor="text1"/>
        </w:rPr>
        <w:t>0.16 sargasso</w:t>
      </w:r>
      <w:r w:rsidR="00803B31" w:rsidRPr="00DE7698">
        <w:rPr>
          <w:color w:val="000000" w:themeColor="text1"/>
        </w:rPr>
        <w:t xml:space="preserve">; </w:t>
      </w:r>
      <w:r w:rsidR="00803B31" w:rsidRPr="00DE7698">
        <w:rPr>
          <w:i/>
          <w:iCs/>
          <w:color w:val="000000" w:themeColor="text1"/>
        </w:rPr>
        <w:t>d</w:t>
      </w:r>
      <w:r w:rsidR="00803B31" w:rsidRPr="00DE7698">
        <w:rPr>
          <w:color w:val="000000" w:themeColor="text1"/>
        </w:rPr>
        <w:t>=-0.29)</w:t>
      </w:r>
      <w:r w:rsidR="0027157D" w:rsidRPr="00DE7698">
        <w:rPr>
          <w:color w:val="000000" w:themeColor="text1"/>
        </w:rPr>
        <w:t xml:space="preserve"> (Fig. 7B, D, F)</w:t>
      </w:r>
      <w:r w:rsidR="00803B31" w:rsidRPr="00DE7698">
        <w:rPr>
          <w:color w:val="000000" w:themeColor="text1"/>
        </w:rPr>
        <w:t>.</w:t>
      </w:r>
      <w:r w:rsidR="001632B7" w:rsidRPr="00DE7698">
        <w:rPr>
          <w:color w:val="000000" w:themeColor="text1"/>
        </w:rPr>
        <w:t xml:space="preserve"> Sargasso effects on </w:t>
      </w:r>
      <w:proofErr w:type="spellStart"/>
      <w:r w:rsidR="001632B7" w:rsidRPr="00DE7698">
        <w:rPr>
          <w:color w:val="000000" w:themeColor="text1"/>
        </w:rPr>
        <w:t>hymenoptera</w:t>
      </w:r>
      <w:proofErr w:type="spellEnd"/>
      <w:r w:rsidR="001632B7" w:rsidRPr="00DE7698">
        <w:rPr>
          <w:color w:val="000000" w:themeColor="text1"/>
        </w:rPr>
        <w:t xml:space="preserve"> in the forest were also negligible in August </w:t>
      </w:r>
      <w:r w:rsidR="009F2F92" w:rsidRPr="00DE7698">
        <w:rPr>
          <w:color w:val="000000" w:themeColor="text1"/>
        </w:rPr>
        <w:t>2022 (</w:t>
      </w:r>
      <w:r w:rsidR="0027157D" w:rsidRPr="00DE7698">
        <w:rPr>
          <w:color w:val="000000"/>
        </w:rPr>
        <w:t xml:space="preserve">1.67 </w:t>
      </w:r>
      <w:r w:rsidR="0027157D" w:rsidRPr="00DE7698">
        <w:rPr>
          <w:color w:val="000000"/>
        </w:rPr>
        <w:sym w:font="Symbol" w:char="F0B1"/>
      </w:r>
      <w:r w:rsidR="0027157D" w:rsidRPr="00DE7698">
        <w:rPr>
          <w:color w:val="000000"/>
        </w:rPr>
        <w:t xml:space="preserve"> 0.61 control</w:t>
      </w:r>
      <w:r w:rsidR="0027157D" w:rsidRPr="00DE7698">
        <w:rPr>
          <w:color w:val="000000" w:themeColor="text1"/>
        </w:rPr>
        <w:t xml:space="preserve">, </w:t>
      </w:r>
      <w:r w:rsidR="00C06108" w:rsidRPr="00DE7698">
        <w:rPr>
          <w:color w:val="000000" w:themeColor="text1"/>
        </w:rPr>
        <w:t xml:space="preserve">2.11 </w:t>
      </w:r>
      <w:r w:rsidR="00C06108" w:rsidRPr="00DE7698">
        <w:rPr>
          <w:color w:val="000000"/>
        </w:rPr>
        <w:sym w:font="Symbol" w:char="F0B1"/>
      </w:r>
      <w:r w:rsidR="00C06108" w:rsidRPr="00DE7698">
        <w:rPr>
          <w:color w:val="000000"/>
        </w:rPr>
        <w:t xml:space="preserve"> 1.20 sargasso; </w:t>
      </w:r>
      <w:r w:rsidR="00C06108" w:rsidRPr="00DE7698">
        <w:rPr>
          <w:i/>
          <w:iCs/>
          <w:color w:val="000000"/>
        </w:rPr>
        <w:t>d</w:t>
      </w:r>
      <w:r w:rsidR="00C06108" w:rsidRPr="00DE7698">
        <w:rPr>
          <w:color w:val="000000"/>
        </w:rPr>
        <w:t>= 0.15</w:t>
      </w:r>
      <w:r w:rsidR="009F2F92" w:rsidRPr="00DE7698">
        <w:rPr>
          <w:color w:val="000000" w:themeColor="text1"/>
        </w:rPr>
        <w:t>)</w:t>
      </w:r>
      <w:r w:rsidR="00C06108" w:rsidRPr="00DE7698">
        <w:rPr>
          <w:color w:val="000000" w:themeColor="text1"/>
        </w:rPr>
        <w:t xml:space="preserve"> </w:t>
      </w:r>
      <w:r w:rsidR="001632B7" w:rsidRPr="00DE7698">
        <w:rPr>
          <w:color w:val="000000" w:themeColor="text1"/>
        </w:rPr>
        <w:t>and November 2022</w:t>
      </w:r>
      <w:r w:rsidR="00C06108" w:rsidRPr="00DE7698">
        <w:rPr>
          <w:color w:val="000000" w:themeColor="text1"/>
        </w:rPr>
        <w:t xml:space="preserve"> (</w:t>
      </w:r>
      <w:r w:rsidR="00C06108" w:rsidRPr="00DE7698">
        <w:rPr>
          <w:color w:val="000000"/>
        </w:rPr>
        <w:t xml:space="preserve">5.20 </w:t>
      </w:r>
      <w:r w:rsidR="00C06108" w:rsidRPr="00DE7698">
        <w:rPr>
          <w:color w:val="000000"/>
        </w:rPr>
        <w:sym w:font="Symbol" w:char="F0B1"/>
      </w:r>
      <w:r w:rsidR="00C06108" w:rsidRPr="00DE7698">
        <w:rPr>
          <w:color w:val="000000"/>
        </w:rPr>
        <w:t xml:space="preserve"> 1.60 control</w:t>
      </w:r>
      <w:r w:rsidR="0027157D" w:rsidRPr="00DE7698">
        <w:rPr>
          <w:color w:val="000000"/>
        </w:rPr>
        <w:t xml:space="preserve">, </w:t>
      </w:r>
      <w:r w:rsidR="0027157D" w:rsidRPr="00DE7698">
        <w:rPr>
          <w:color w:val="000000" w:themeColor="text1"/>
        </w:rPr>
        <w:t xml:space="preserve">5 </w:t>
      </w:r>
      <w:r w:rsidR="0027157D" w:rsidRPr="00DE7698">
        <w:rPr>
          <w:color w:val="000000"/>
        </w:rPr>
        <w:sym w:font="Symbol" w:char="F0B1"/>
      </w:r>
      <w:r w:rsidR="0027157D" w:rsidRPr="00DE7698">
        <w:rPr>
          <w:color w:val="000000"/>
        </w:rPr>
        <w:t xml:space="preserve"> </w:t>
      </w:r>
      <w:r w:rsidR="0027157D" w:rsidRPr="00DE7698">
        <w:rPr>
          <w:color w:val="000000"/>
        </w:rPr>
        <w:lastRenderedPageBreak/>
        <w:t>1.53 sargasso</w:t>
      </w:r>
      <w:r w:rsidR="00C06108" w:rsidRPr="00DE7698">
        <w:rPr>
          <w:color w:val="000000"/>
        </w:rPr>
        <w:t xml:space="preserve">; </w:t>
      </w:r>
      <w:r w:rsidR="00C06108" w:rsidRPr="00DE7698">
        <w:rPr>
          <w:i/>
          <w:iCs/>
          <w:color w:val="000000"/>
        </w:rPr>
        <w:t>d</w:t>
      </w:r>
      <w:r w:rsidR="00C06108" w:rsidRPr="00DE7698">
        <w:rPr>
          <w:color w:val="000000"/>
        </w:rPr>
        <w:t>=-0.04</w:t>
      </w:r>
      <w:r w:rsidR="00C06108" w:rsidRPr="00DE7698">
        <w:rPr>
          <w:color w:val="000000" w:themeColor="text1"/>
        </w:rPr>
        <w:t>)</w:t>
      </w:r>
      <w:r w:rsidR="001632B7" w:rsidRPr="00DE7698">
        <w:rPr>
          <w:color w:val="000000" w:themeColor="text1"/>
        </w:rPr>
        <w:t>, but we detected a small effect in March 2023 (5.</w:t>
      </w:r>
      <w:r w:rsidR="00C06108" w:rsidRPr="00DE7698">
        <w:rPr>
          <w:color w:val="000000" w:themeColor="text1"/>
        </w:rPr>
        <w:t>5</w:t>
      </w:r>
      <w:r w:rsidR="001632B7" w:rsidRPr="00DE7698">
        <w:rPr>
          <w:color w:val="000000" w:themeColor="text1"/>
        </w:rPr>
        <w:t>0</w:t>
      </w:r>
      <w:r w:rsidR="00C06108" w:rsidRPr="00DE7698">
        <w:rPr>
          <w:color w:val="000000" w:themeColor="text1"/>
        </w:rPr>
        <w:t xml:space="preserve"> </w:t>
      </w:r>
      <w:r w:rsidR="00C06108" w:rsidRPr="00DE7698">
        <w:rPr>
          <w:color w:val="000000"/>
        </w:rPr>
        <w:sym w:font="Symbol" w:char="F0B1"/>
      </w:r>
      <w:r w:rsidR="00C06108" w:rsidRPr="00DE7698">
        <w:rPr>
          <w:color w:val="000000"/>
        </w:rPr>
        <w:t xml:space="preserve"> </w:t>
      </w:r>
      <w:r w:rsidR="001632B7" w:rsidRPr="00DE7698">
        <w:rPr>
          <w:color w:val="000000" w:themeColor="text1"/>
        </w:rPr>
        <w:t>1.</w:t>
      </w:r>
      <w:r w:rsidR="00C06108" w:rsidRPr="00DE7698">
        <w:rPr>
          <w:color w:val="000000" w:themeColor="text1"/>
        </w:rPr>
        <w:t>45</w:t>
      </w:r>
      <w:r w:rsidR="001632B7" w:rsidRPr="00DE7698">
        <w:rPr>
          <w:color w:val="000000" w:themeColor="text1"/>
        </w:rPr>
        <w:t xml:space="preserve"> </w:t>
      </w:r>
      <w:r w:rsidR="00C06108" w:rsidRPr="00DE7698">
        <w:rPr>
          <w:color w:val="000000" w:themeColor="text1"/>
        </w:rPr>
        <w:t>control</w:t>
      </w:r>
      <w:r w:rsidR="0027157D" w:rsidRPr="00DE7698">
        <w:rPr>
          <w:color w:val="000000" w:themeColor="text1"/>
        </w:rPr>
        <w:t xml:space="preserve">, 11.70 </w:t>
      </w:r>
      <w:r w:rsidR="0027157D" w:rsidRPr="00DE7698">
        <w:rPr>
          <w:color w:val="000000"/>
        </w:rPr>
        <w:sym w:font="Symbol" w:char="F0B1"/>
      </w:r>
      <w:r w:rsidR="0027157D" w:rsidRPr="00DE7698">
        <w:rPr>
          <w:color w:val="000000"/>
        </w:rPr>
        <w:t xml:space="preserve"> 6.14 sargasso</w:t>
      </w:r>
      <w:r w:rsidR="001632B7" w:rsidRPr="00DE7698">
        <w:rPr>
          <w:color w:val="000000" w:themeColor="text1"/>
        </w:rPr>
        <w:t xml:space="preserve">; </w:t>
      </w:r>
      <w:r w:rsidR="001632B7" w:rsidRPr="00DE7698">
        <w:rPr>
          <w:i/>
          <w:iCs/>
          <w:color w:val="000000" w:themeColor="text1"/>
        </w:rPr>
        <w:t>d</w:t>
      </w:r>
      <w:r w:rsidR="001632B7" w:rsidRPr="00DE7698">
        <w:rPr>
          <w:color w:val="000000" w:themeColor="text1"/>
        </w:rPr>
        <w:t>=0.44)</w:t>
      </w:r>
      <w:r w:rsidR="0027157D" w:rsidRPr="00DE7698">
        <w:rPr>
          <w:color w:val="000000" w:themeColor="text1"/>
        </w:rPr>
        <w:t xml:space="preserve"> (Fig. 7B, D, F).</w:t>
      </w:r>
    </w:p>
    <w:p w14:paraId="73BE41D9" w14:textId="77777777" w:rsidR="00FA631F" w:rsidRPr="00DE7698" w:rsidRDefault="00FA631F" w:rsidP="000E56DB">
      <w:pPr>
        <w:spacing w:line="480" w:lineRule="auto"/>
        <w:jc w:val="both"/>
        <w:rPr>
          <w:color w:val="000000" w:themeColor="text1"/>
        </w:rPr>
      </w:pPr>
    </w:p>
    <w:p w14:paraId="2E29E84C" w14:textId="2D88957A" w:rsidR="002B1772" w:rsidRPr="00DE7698" w:rsidRDefault="002B1772" w:rsidP="000E56DB">
      <w:pPr>
        <w:spacing w:line="480" w:lineRule="auto"/>
        <w:jc w:val="both"/>
        <w:rPr>
          <w:i/>
          <w:iCs/>
          <w:color w:val="000000" w:themeColor="text1"/>
        </w:rPr>
      </w:pPr>
      <w:r w:rsidRPr="00DE7698">
        <w:rPr>
          <w:i/>
          <w:iCs/>
          <w:color w:val="000000" w:themeColor="text1"/>
        </w:rPr>
        <w:t>Flying arthropods</w:t>
      </w:r>
    </w:p>
    <w:p w14:paraId="04F1DCDE" w14:textId="7CE63A4E" w:rsidR="002B1772" w:rsidRPr="00DE7698" w:rsidRDefault="002B1772" w:rsidP="000E56DB">
      <w:pPr>
        <w:spacing w:line="480" w:lineRule="auto"/>
        <w:jc w:val="both"/>
        <w:rPr>
          <w:color w:val="000000" w:themeColor="text1"/>
        </w:rPr>
      </w:pPr>
      <w:r w:rsidRPr="00DE7698">
        <w:rPr>
          <w:i/>
          <w:iCs/>
          <w:color w:val="000000" w:themeColor="text1"/>
        </w:rPr>
        <w:tab/>
      </w:r>
      <w:r w:rsidR="002543F0" w:rsidRPr="00DE7698">
        <w:rPr>
          <w:color w:val="000000" w:themeColor="text1"/>
        </w:rPr>
        <w:t xml:space="preserve">Flying arthropods on traps consisted of various </w:t>
      </w:r>
      <w:r w:rsidR="00E12DD5" w:rsidRPr="00DE7698">
        <w:rPr>
          <w:color w:val="000000" w:themeColor="text1"/>
        </w:rPr>
        <w:t>d</w:t>
      </w:r>
      <w:r w:rsidR="002543F0" w:rsidRPr="00DE7698">
        <w:rPr>
          <w:color w:val="000000" w:themeColor="text1"/>
        </w:rPr>
        <w:t xml:space="preserve">ipterans and </w:t>
      </w:r>
      <w:r w:rsidR="00E12DD5" w:rsidRPr="00DE7698">
        <w:rPr>
          <w:color w:val="000000" w:themeColor="text1"/>
        </w:rPr>
        <w:t>h</w:t>
      </w:r>
      <w:r w:rsidR="002543F0" w:rsidRPr="00DE7698">
        <w:rPr>
          <w:color w:val="000000" w:themeColor="text1"/>
        </w:rPr>
        <w:t>ymenopterans</w:t>
      </w:r>
      <w:r w:rsidR="003A3675" w:rsidRPr="00DE7698">
        <w:rPr>
          <w:color w:val="000000" w:themeColor="text1"/>
        </w:rPr>
        <w:t>, mostly various species of flies and wasps</w:t>
      </w:r>
      <w:r w:rsidR="00823FBC" w:rsidRPr="00DE7698">
        <w:rPr>
          <w:color w:val="000000" w:themeColor="text1"/>
        </w:rPr>
        <w:t xml:space="preserve"> at the beach</w:t>
      </w:r>
      <w:r w:rsidR="0013538D" w:rsidRPr="00DE7698">
        <w:rPr>
          <w:color w:val="000000" w:themeColor="text1"/>
        </w:rPr>
        <w:t xml:space="preserve"> (Fig</w:t>
      </w:r>
      <w:r w:rsidR="003604D4" w:rsidRPr="00DE7698">
        <w:rPr>
          <w:color w:val="000000" w:themeColor="text1"/>
        </w:rPr>
        <w:t>.</w:t>
      </w:r>
      <w:r w:rsidR="0027157D" w:rsidRPr="00DE7698">
        <w:rPr>
          <w:color w:val="000000" w:themeColor="text1"/>
        </w:rPr>
        <w:t xml:space="preserve"> 8A,C</w:t>
      </w:r>
      <w:r w:rsidR="0013538D" w:rsidRPr="00DE7698">
        <w:rPr>
          <w:color w:val="000000" w:themeColor="text1"/>
        </w:rPr>
        <w:t>)</w:t>
      </w:r>
      <w:r w:rsidR="00F811F5" w:rsidRPr="00DE7698">
        <w:rPr>
          <w:color w:val="000000" w:themeColor="text1"/>
        </w:rPr>
        <w:t xml:space="preserve">. On the initial deployment of the experiment, amphipods were </w:t>
      </w:r>
      <w:r w:rsidR="00CB412F" w:rsidRPr="00DE7698">
        <w:rPr>
          <w:color w:val="000000" w:themeColor="text1"/>
        </w:rPr>
        <w:t xml:space="preserve">also </w:t>
      </w:r>
      <w:r w:rsidR="00F811F5" w:rsidRPr="00DE7698">
        <w:rPr>
          <w:color w:val="000000" w:themeColor="text1"/>
        </w:rPr>
        <w:t xml:space="preserve">captured on sticky </w:t>
      </w:r>
      <w:r w:rsidR="00CB412F" w:rsidRPr="00DE7698">
        <w:rPr>
          <w:color w:val="000000" w:themeColor="text1"/>
        </w:rPr>
        <w:t>traps</w:t>
      </w:r>
      <w:r w:rsidR="00F811F5" w:rsidRPr="00DE7698">
        <w:rPr>
          <w:color w:val="000000" w:themeColor="text1"/>
        </w:rPr>
        <w:t xml:space="preserve">. </w:t>
      </w:r>
      <w:r w:rsidR="001804D1" w:rsidRPr="00DE7698">
        <w:rPr>
          <w:color w:val="000000" w:themeColor="text1"/>
        </w:rPr>
        <w:t xml:space="preserve">Sargasso addiction had a large effect on amphipod </w:t>
      </w:r>
      <w:r w:rsidR="00C06108" w:rsidRPr="00DE7698">
        <w:rPr>
          <w:color w:val="000000" w:themeColor="text1"/>
        </w:rPr>
        <w:t>abundance in August 2022</w:t>
      </w:r>
      <w:r w:rsidR="001804D1" w:rsidRPr="00DE7698">
        <w:rPr>
          <w:color w:val="000000" w:themeColor="text1"/>
        </w:rPr>
        <w:t xml:space="preserve"> (0.90</w:t>
      </w:r>
      <w:r w:rsidR="00823FBC" w:rsidRPr="00DE7698">
        <w:rPr>
          <w:color w:val="000000" w:themeColor="text1"/>
        </w:rPr>
        <w:t xml:space="preserve"> </w:t>
      </w:r>
      <w:r w:rsidR="00823FBC" w:rsidRPr="00DE7698">
        <w:rPr>
          <w:color w:val="000000"/>
        </w:rPr>
        <w:sym w:font="Symbol" w:char="F0B1"/>
      </w:r>
      <w:r w:rsidR="00823FBC" w:rsidRPr="00DE7698">
        <w:rPr>
          <w:color w:val="000000"/>
        </w:rPr>
        <w:t xml:space="preserve"> </w:t>
      </w:r>
      <w:r w:rsidR="001804D1" w:rsidRPr="00DE7698">
        <w:rPr>
          <w:color w:val="000000" w:themeColor="text1"/>
        </w:rPr>
        <w:t>0.48 control</w:t>
      </w:r>
      <w:r w:rsidR="0027157D" w:rsidRPr="00DE7698">
        <w:rPr>
          <w:color w:val="000000" w:themeColor="text1"/>
        </w:rPr>
        <w:t xml:space="preserve">, 21 </w:t>
      </w:r>
      <w:r w:rsidR="0027157D" w:rsidRPr="00DE7698">
        <w:rPr>
          <w:color w:val="000000"/>
        </w:rPr>
        <w:sym w:font="Symbol" w:char="F0B1"/>
      </w:r>
      <w:r w:rsidR="0027157D" w:rsidRPr="00DE7698">
        <w:rPr>
          <w:color w:val="000000"/>
        </w:rPr>
        <w:t xml:space="preserve"> </w:t>
      </w:r>
      <w:r w:rsidR="0027157D" w:rsidRPr="00DE7698">
        <w:rPr>
          <w:color w:val="000000" w:themeColor="text1"/>
        </w:rPr>
        <w:t>7.10 sargasso</w:t>
      </w:r>
      <w:r w:rsidR="00355A91" w:rsidRPr="00DE7698">
        <w:rPr>
          <w:color w:val="000000" w:themeColor="text1"/>
        </w:rPr>
        <w:t xml:space="preserve">; </w:t>
      </w:r>
      <w:r w:rsidR="001804D1" w:rsidRPr="00DE7698">
        <w:rPr>
          <w:i/>
          <w:iCs/>
          <w:color w:val="000000" w:themeColor="text1"/>
        </w:rPr>
        <w:t>d</w:t>
      </w:r>
      <w:r w:rsidR="001804D1" w:rsidRPr="00DE7698">
        <w:rPr>
          <w:color w:val="000000" w:themeColor="text1"/>
        </w:rPr>
        <w:t xml:space="preserve">=0.89) but no </w:t>
      </w:r>
      <w:r w:rsidR="00823FBC" w:rsidRPr="00DE7698">
        <w:rPr>
          <w:color w:val="000000" w:themeColor="text1"/>
        </w:rPr>
        <w:t>amphipods were captured on sticky traps</w:t>
      </w:r>
      <w:r w:rsidR="001804D1" w:rsidRPr="00DE7698">
        <w:rPr>
          <w:color w:val="000000" w:themeColor="text1"/>
        </w:rPr>
        <w:t xml:space="preserve"> in November 2022 or March 2023. </w:t>
      </w:r>
      <w:r w:rsidR="005A34C2" w:rsidRPr="00DE7698">
        <w:rPr>
          <w:color w:val="000000" w:themeColor="text1"/>
        </w:rPr>
        <w:t xml:space="preserve">Diptera abundances were initially higher on sargasso piles </w:t>
      </w:r>
      <w:r w:rsidR="00823FBC" w:rsidRPr="00DE7698">
        <w:rPr>
          <w:color w:val="000000" w:themeColor="text1"/>
        </w:rPr>
        <w:t xml:space="preserve">plots </w:t>
      </w:r>
      <w:r w:rsidR="005A34C2" w:rsidRPr="00DE7698">
        <w:rPr>
          <w:color w:val="000000" w:themeColor="text1"/>
        </w:rPr>
        <w:t>(10.35</w:t>
      </w:r>
      <w:r w:rsidR="00823FBC" w:rsidRPr="00DE7698">
        <w:rPr>
          <w:color w:val="000000" w:themeColor="text1"/>
        </w:rPr>
        <w:t xml:space="preserve"> </w:t>
      </w:r>
      <w:r w:rsidR="00823FBC" w:rsidRPr="00DE7698">
        <w:rPr>
          <w:color w:val="000000"/>
        </w:rPr>
        <w:sym w:font="Symbol" w:char="F0B1"/>
      </w:r>
      <w:r w:rsidR="00823FBC" w:rsidRPr="00DE7698">
        <w:rPr>
          <w:color w:val="000000"/>
        </w:rPr>
        <w:t xml:space="preserve"> </w:t>
      </w:r>
      <w:r w:rsidR="005A34C2" w:rsidRPr="00DE7698">
        <w:rPr>
          <w:color w:val="000000" w:themeColor="text1"/>
        </w:rPr>
        <w:t>2.12 control</w:t>
      </w:r>
      <w:r w:rsidR="0027157D" w:rsidRPr="00DE7698">
        <w:rPr>
          <w:color w:val="000000" w:themeColor="text1"/>
        </w:rPr>
        <w:t xml:space="preserve">, 223.75 </w:t>
      </w:r>
      <w:r w:rsidR="0027157D" w:rsidRPr="00DE7698">
        <w:rPr>
          <w:color w:val="000000"/>
        </w:rPr>
        <w:sym w:font="Symbol" w:char="F0B1"/>
      </w:r>
      <w:r w:rsidR="0027157D" w:rsidRPr="00DE7698">
        <w:rPr>
          <w:color w:val="000000"/>
        </w:rPr>
        <w:t xml:space="preserve"> </w:t>
      </w:r>
      <w:r w:rsidR="0027157D" w:rsidRPr="00DE7698">
        <w:rPr>
          <w:color w:val="000000" w:themeColor="text1"/>
        </w:rPr>
        <w:t>57.33 sargasso</w:t>
      </w:r>
      <w:r w:rsidR="00355A91" w:rsidRPr="00DE7698">
        <w:rPr>
          <w:color w:val="000000" w:themeColor="text1"/>
        </w:rPr>
        <w:t xml:space="preserve">; </w:t>
      </w:r>
      <w:r w:rsidR="005A34C2" w:rsidRPr="00DE7698">
        <w:rPr>
          <w:i/>
          <w:iCs/>
          <w:color w:val="000000" w:themeColor="text1"/>
        </w:rPr>
        <w:t>d</w:t>
      </w:r>
      <w:r w:rsidR="005A34C2" w:rsidRPr="00DE7698">
        <w:rPr>
          <w:color w:val="000000" w:themeColor="text1"/>
        </w:rPr>
        <w:t>=1.18) but the effect was reduced in November 2022 (</w:t>
      </w:r>
      <w:r w:rsidR="00355A91" w:rsidRPr="00DE7698">
        <w:rPr>
          <w:color w:val="000000" w:themeColor="text1"/>
        </w:rPr>
        <w:t>48.95</w:t>
      </w:r>
      <w:r w:rsidR="00823FBC" w:rsidRPr="00DE7698">
        <w:rPr>
          <w:color w:val="000000" w:themeColor="text1"/>
        </w:rPr>
        <w:t xml:space="preserve"> </w:t>
      </w:r>
      <w:r w:rsidR="00823FBC" w:rsidRPr="00DE7698">
        <w:rPr>
          <w:color w:val="000000"/>
        </w:rPr>
        <w:sym w:font="Symbol" w:char="F0B1"/>
      </w:r>
      <w:r w:rsidR="00823FBC" w:rsidRPr="00DE7698">
        <w:rPr>
          <w:color w:val="000000"/>
        </w:rPr>
        <w:t xml:space="preserve"> </w:t>
      </w:r>
      <w:r w:rsidR="00355A91" w:rsidRPr="00DE7698">
        <w:rPr>
          <w:color w:val="000000" w:themeColor="text1"/>
        </w:rPr>
        <w:t>8.08</w:t>
      </w:r>
      <w:r w:rsidR="0027157D" w:rsidRPr="00DE7698">
        <w:rPr>
          <w:color w:val="000000" w:themeColor="text1"/>
        </w:rPr>
        <w:t xml:space="preserve"> control, 96.30 </w:t>
      </w:r>
      <w:r w:rsidR="0027157D" w:rsidRPr="00DE7698">
        <w:rPr>
          <w:color w:val="000000"/>
        </w:rPr>
        <w:sym w:font="Symbol" w:char="F0B1"/>
      </w:r>
      <w:r w:rsidR="0027157D" w:rsidRPr="00DE7698">
        <w:rPr>
          <w:color w:val="000000"/>
        </w:rPr>
        <w:t xml:space="preserve"> </w:t>
      </w:r>
      <w:r w:rsidR="0027157D" w:rsidRPr="00DE7698">
        <w:rPr>
          <w:color w:val="000000" w:themeColor="text1"/>
        </w:rPr>
        <w:t>22.63 sargasso</w:t>
      </w:r>
      <w:r w:rsidR="00355A91" w:rsidRPr="00DE7698">
        <w:rPr>
          <w:color w:val="000000" w:themeColor="text1"/>
        </w:rPr>
        <w:t xml:space="preserve">; </w:t>
      </w:r>
      <w:r w:rsidR="00355A91" w:rsidRPr="00DE7698">
        <w:rPr>
          <w:i/>
          <w:iCs/>
          <w:color w:val="000000" w:themeColor="text1"/>
        </w:rPr>
        <w:t>d=</w:t>
      </w:r>
      <w:r w:rsidR="00355A91" w:rsidRPr="00DE7698">
        <w:rPr>
          <w:color w:val="000000" w:themeColor="text1"/>
        </w:rPr>
        <w:t>0.62</w:t>
      </w:r>
      <w:r w:rsidR="005A34C2" w:rsidRPr="00DE7698">
        <w:rPr>
          <w:color w:val="000000" w:themeColor="text1"/>
        </w:rPr>
        <w:t>)</w:t>
      </w:r>
      <w:r w:rsidR="0027157D" w:rsidRPr="00DE7698">
        <w:rPr>
          <w:color w:val="000000" w:themeColor="text1"/>
        </w:rPr>
        <w:t xml:space="preserve"> (Fig. 8A, </w:t>
      </w:r>
      <w:r w:rsidR="00755A98" w:rsidRPr="00DE7698">
        <w:rPr>
          <w:color w:val="000000" w:themeColor="text1"/>
        </w:rPr>
        <w:t>C, E)</w:t>
      </w:r>
      <w:r w:rsidR="00355A91" w:rsidRPr="00DE7698">
        <w:rPr>
          <w:color w:val="000000" w:themeColor="text1"/>
        </w:rPr>
        <w:t xml:space="preserve">. </w:t>
      </w:r>
      <w:r w:rsidR="000152BD" w:rsidRPr="00DE7698">
        <w:rPr>
          <w:color w:val="000000" w:themeColor="text1"/>
        </w:rPr>
        <w:t>In</w:t>
      </w:r>
      <w:r w:rsidR="00355A91" w:rsidRPr="00DE7698">
        <w:rPr>
          <w:color w:val="000000" w:themeColor="text1"/>
        </w:rPr>
        <w:t xml:space="preserve"> March 2023, </w:t>
      </w:r>
      <w:proofErr w:type="spellStart"/>
      <w:r w:rsidR="00355A91" w:rsidRPr="00DE7698">
        <w:rPr>
          <w:color w:val="000000" w:themeColor="text1"/>
        </w:rPr>
        <w:t>diptera</w:t>
      </w:r>
      <w:proofErr w:type="spellEnd"/>
      <w:r w:rsidR="00355A91" w:rsidRPr="00DE7698">
        <w:rPr>
          <w:color w:val="000000" w:themeColor="text1"/>
        </w:rPr>
        <w:t xml:space="preserve"> </w:t>
      </w:r>
      <w:r w:rsidR="00E52667" w:rsidRPr="00DE7698">
        <w:rPr>
          <w:color w:val="000000" w:themeColor="text1"/>
        </w:rPr>
        <w:t>abundance</w:t>
      </w:r>
      <w:r w:rsidR="00355A91" w:rsidRPr="00DE7698">
        <w:rPr>
          <w:color w:val="000000" w:themeColor="text1"/>
        </w:rPr>
        <w:t xml:space="preserve"> </w:t>
      </w:r>
      <w:r w:rsidR="00E52667" w:rsidRPr="00DE7698">
        <w:rPr>
          <w:color w:val="000000" w:themeColor="text1"/>
        </w:rPr>
        <w:t xml:space="preserve">was higher in control plots </w:t>
      </w:r>
      <w:r w:rsidR="00823FBC" w:rsidRPr="00DE7698">
        <w:rPr>
          <w:color w:val="000000" w:themeColor="text1"/>
        </w:rPr>
        <w:t xml:space="preserve"> (25.05 </w:t>
      </w:r>
      <w:r w:rsidR="00823FBC" w:rsidRPr="00DE7698">
        <w:rPr>
          <w:color w:val="000000"/>
        </w:rPr>
        <w:sym w:font="Symbol" w:char="F0B1"/>
      </w:r>
      <w:r w:rsidR="00823FBC" w:rsidRPr="00DE7698">
        <w:rPr>
          <w:color w:val="000000"/>
        </w:rPr>
        <w:t xml:space="preserve"> </w:t>
      </w:r>
      <w:r w:rsidR="00823FBC" w:rsidRPr="00DE7698">
        <w:rPr>
          <w:color w:val="000000" w:themeColor="text1"/>
        </w:rPr>
        <w:t>4.12 control</w:t>
      </w:r>
      <w:r w:rsidR="00755A98" w:rsidRPr="00DE7698">
        <w:rPr>
          <w:color w:val="000000" w:themeColor="text1"/>
        </w:rPr>
        <w:t xml:space="preserve">, 12.9 </w:t>
      </w:r>
      <w:r w:rsidR="00755A98" w:rsidRPr="00DE7698">
        <w:rPr>
          <w:color w:val="000000"/>
        </w:rPr>
        <w:sym w:font="Symbol" w:char="F0B1"/>
      </w:r>
      <w:r w:rsidR="00755A98" w:rsidRPr="00DE7698">
        <w:rPr>
          <w:color w:val="000000"/>
        </w:rPr>
        <w:t xml:space="preserve"> </w:t>
      </w:r>
      <w:r w:rsidR="00755A98" w:rsidRPr="00DE7698">
        <w:rPr>
          <w:color w:val="000000" w:themeColor="text1"/>
        </w:rPr>
        <w:t>1.98 sargasso</w:t>
      </w:r>
      <w:r w:rsidR="00823FBC" w:rsidRPr="00DE7698">
        <w:rPr>
          <w:color w:val="000000" w:themeColor="text1"/>
        </w:rPr>
        <w:t xml:space="preserve">; </w:t>
      </w:r>
      <w:r w:rsidR="00823FBC" w:rsidRPr="00DE7698">
        <w:rPr>
          <w:i/>
          <w:iCs/>
          <w:color w:val="000000" w:themeColor="text1"/>
        </w:rPr>
        <w:t>d</w:t>
      </w:r>
      <w:r w:rsidR="00823FBC" w:rsidRPr="00DE7698">
        <w:rPr>
          <w:color w:val="000000" w:themeColor="text1"/>
        </w:rPr>
        <w:t>=-1.57)</w:t>
      </w:r>
      <w:r w:rsidR="000152BD" w:rsidRPr="00DE7698">
        <w:rPr>
          <w:color w:val="000000" w:themeColor="text1"/>
        </w:rPr>
        <w:t xml:space="preserve"> </w:t>
      </w:r>
      <w:r w:rsidR="00E52667" w:rsidRPr="00DE7698">
        <w:rPr>
          <w:color w:val="000000" w:themeColor="text1"/>
        </w:rPr>
        <w:t xml:space="preserve">but were an order of magnitude lower than abundances </w:t>
      </w:r>
      <w:r w:rsidR="00823FBC" w:rsidRPr="00DE7698">
        <w:rPr>
          <w:color w:val="000000" w:themeColor="text1"/>
        </w:rPr>
        <w:t>in</w:t>
      </w:r>
      <w:r w:rsidR="00E52667" w:rsidRPr="00DE7698">
        <w:rPr>
          <w:color w:val="000000" w:themeColor="text1"/>
        </w:rPr>
        <w:t xml:space="preserve"> August 2023</w:t>
      </w:r>
      <w:r w:rsidR="00755A98" w:rsidRPr="00DE7698">
        <w:rPr>
          <w:color w:val="000000" w:themeColor="text1"/>
        </w:rPr>
        <w:t xml:space="preserve"> (Fig. 8A, C, E)</w:t>
      </w:r>
      <w:r w:rsidR="00823FBC" w:rsidRPr="00DE7698">
        <w:rPr>
          <w:color w:val="000000" w:themeColor="text1"/>
        </w:rPr>
        <w:t>.</w:t>
      </w:r>
      <w:r w:rsidR="00335252" w:rsidRPr="00DE7698">
        <w:rPr>
          <w:color w:val="000000" w:themeColor="text1"/>
        </w:rPr>
        <w:t xml:space="preserve"> </w:t>
      </w:r>
    </w:p>
    <w:p w14:paraId="7159B485" w14:textId="19C6BF40" w:rsidR="003C57BE" w:rsidRPr="00DE7698" w:rsidRDefault="00AB0848" w:rsidP="000E56DB">
      <w:pPr>
        <w:spacing w:line="480" w:lineRule="auto"/>
        <w:jc w:val="both"/>
        <w:rPr>
          <w:color w:val="000000" w:themeColor="text1"/>
        </w:rPr>
      </w:pPr>
      <w:r w:rsidRPr="00DE7698">
        <w:rPr>
          <w:color w:val="000000" w:themeColor="text1"/>
        </w:rPr>
        <w:tab/>
        <w:t>No amphipods were found in forest sticky traps</w:t>
      </w:r>
      <w:r w:rsidR="0024330C" w:rsidRPr="00DE7698">
        <w:rPr>
          <w:color w:val="000000" w:themeColor="text1"/>
        </w:rPr>
        <w:t xml:space="preserve">, however, </w:t>
      </w:r>
      <w:r w:rsidR="00935A62" w:rsidRPr="00DE7698">
        <w:rPr>
          <w:color w:val="000000" w:themeColor="text1"/>
        </w:rPr>
        <w:t xml:space="preserve">one </w:t>
      </w:r>
      <w:r w:rsidR="0024330C" w:rsidRPr="00DE7698">
        <w:rPr>
          <w:color w:val="000000" w:themeColor="text1"/>
        </w:rPr>
        <w:t xml:space="preserve">individual </w:t>
      </w:r>
      <w:r w:rsidR="003A483B" w:rsidRPr="00DE7698">
        <w:rPr>
          <w:color w:val="000000" w:themeColor="text1"/>
        </w:rPr>
        <w:t>o</w:t>
      </w:r>
      <w:r w:rsidR="0024330C" w:rsidRPr="00DE7698">
        <w:rPr>
          <w:color w:val="000000" w:themeColor="text1"/>
        </w:rPr>
        <w:t xml:space="preserve">n a sargasso pile resulted </w:t>
      </w:r>
      <w:r w:rsidR="00823FBC" w:rsidRPr="00DE7698">
        <w:rPr>
          <w:color w:val="000000" w:themeColor="text1"/>
        </w:rPr>
        <w:t xml:space="preserve">in </w:t>
      </w:r>
      <w:r w:rsidR="00935A62" w:rsidRPr="00DE7698">
        <w:rPr>
          <w:color w:val="000000" w:themeColor="text1"/>
        </w:rPr>
        <w:t>a small effect size (</w:t>
      </w:r>
      <w:r w:rsidR="00935A62" w:rsidRPr="00DE7698">
        <w:rPr>
          <w:i/>
          <w:iCs/>
          <w:color w:val="000000" w:themeColor="text1"/>
        </w:rPr>
        <w:t>d=</w:t>
      </w:r>
      <w:r w:rsidR="00935A62" w:rsidRPr="00DE7698">
        <w:rPr>
          <w:color w:val="000000" w:themeColor="text1"/>
        </w:rPr>
        <w:t>0.32</w:t>
      </w:r>
      <w:r w:rsidR="0013538D" w:rsidRPr="00DE7698">
        <w:rPr>
          <w:color w:val="000000" w:themeColor="text1"/>
        </w:rPr>
        <w:t xml:space="preserve">; Fig. </w:t>
      </w:r>
      <w:r w:rsidR="00755A98" w:rsidRPr="00DE7698">
        <w:rPr>
          <w:color w:val="000000" w:themeColor="text1"/>
        </w:rPr>
        <w:t>8F</w:t>
      </w:r>
      <w:r w:rsidR="00935A62" w:rsidRPr="00DE7698">
        <w:rPr>
          <w:color w:val="000000" w:themeColor="text1"/>
        </w:rPr>
        <w:t xml:space="preserve">). </w:t>
      </w:r>
      <w:r w:rsidR="003A483B" w:rsidRPr="00DE7698">
        <w:rPr>
          <w:color w:val="000000" w:themeColor="text1"/>
        </w:rPr>
        <w:t>Sargasso</w:t>
      </w:r>
      <w:r w:rsidR="00825C24" w:rsidRPr="00DE7698">
        <w:rPr>
          <w:color w:val="000000" w:themeColor="text1"/>
        </w:rPr>
        <w:t xml:space="preserve"> addition initially</w:t>
      </w:r>
      <w:r w:rsidR="003A483B" w:rsidRPr="00DE7698">
        <w:rPr>
          <w:color w:val="000000" w:themeColor="text1"/>
        </w:rPr>
        <w:t xml:space="preserve"> had a small effect on </w:t>
      </w:r>
      <w:proofErr w:type="spellStart"/>
      <w:r w:rsidR="003A483B" w:rsidRPr="00DE7698">
        <w:rPr>
          <w:color w:val="000000" w:themeColor="text1"/>
        </w:rPr>
        <w:t>diptera</w:t>
      </w:r>
      <w:proofErr w:type="spellEnd"/>
      <w:r w:rsidR="003A483B" w:rsidRPr="00DE7698">
        <w:rPr>
          <w:color w:val="000000" w:themeColor="text1"/>
        </w:rPr>
        <w:t xml:space="preserve"> abundance in August 2022</w:t>
      </w:r>
      <w:r w:rsidR="00D04B9B" w:rsidRPr="00DE7698">
        <w:rPr>
          <w:color w:val="000000" w:themeColor="text1"/>
        </w:rPr>
        <w:t xml:space="preserve"> </w:t>
      </w:r>
      <w:r w:rsidR="003A483B" w:rsidRPr="00DE7698">
        <w:rPr>
          <w:color w:val="000000" w:themeColor="text1"/>
        </w:rPr>
        <w:t>(3.00</w:t>
      </w:r>
      <w:r w:rsidR="00823FBC" w:rsidRPr="00DE7698">
        <w:rPr>
          <w:color w:val="000000" w:themeColor="text1"/>
        </w:rPr>
        <w:t xml:space="preserve"> </w:t>
      </w:r>
      <w:r w:rsidR="00823FBC" w:rsidRPr="00DE7698">
        <w:rPr>
          <w:color w:val="000000"/>
        </w:rPr>
        <w:sym w:font="Symbol" w:char="F0B1"/>
      </w:r>
      <w:r w:rsidR="00823FBC" w:rsidRPr="00DE7698">
        <w:rPr>
          <w:color w:val="000000"/>
        </w:rPr>
        <w:t xml:space="preserve"> </w:t>
      </w:r>
      <w:r w:rsidR="003A483B" w:rsidRPr="00DE7698">
        <w:rPr>
          <w:color w:val="000000" w:themeColor="text1"/>
        </w:rPr>
        <w:t>0.91 control</w:t>
      </w:r>
      <w:r w:rsidR="00755A98" w:rsidRPr="00DE7698">
        <w:rPr>
          <w:color w:val="000000" w:themeColor="text1"/>
        </w:rPr>
        <w:t xml:space="preserve">, 4.10 </w:t>
      </w:r>
      <w:r w:rsidR="00755A98" w:rsidRPr="00DE7698">
        <w:rPr>
          <w:color w:val="000000"/>
        </w:rPr>
        <w:sym w:font="Symbol" w:char="F0B1"/>
      </w:r>
      <w:r w:rsidR="00755A98" w:rsidRPr="00DE7698">
        <w:rPr>
          <w:color w:val="000000"/>
        </w:rPr>
        <w:t xml:space="preserve"> </w:t>
      </w:r>
      <w:r w:rsidR="00755A98" w:rsidRPr="00DE7698">
        <w:rPr>
          <w:color w:val="000000" w:themeColor="text1"/>
        </w:rPr>
        <w:t>0.59 sargasso</w:t>
      </w:r>
      <w:r w:rsidR="00825C24" w:rsidRPr="00DE7698">
        <w:rPr>
          <w:color w:val="000000" w:themeColor="text1"/>
        </w:rPr>
        <w:t xml:space="preserve">; </w:t>
      </w:r>
      <w:r w:rsidR="00825C24" w:rsidRPr="00DE7698">
        <w:rPr>
          <w:i/>
          <w:iCs/>
          <w:color w:val="000000" w:themeColor="text1"/>
        </w:rPr>
        <w:t>d</w:t>
      </w:r>
      <w:r w:rsidR="00825C24" w:rsidRPr="00DE7698">
        <w:rPr>
          <w:color w:val="000000" w:themeColor="text1"/>
        </w:rPr>
        <w:t>=0.35)</w:t>
      </w:r>
      <w:r w:rsidR="00F63B4E" w:rsidRPr="00DE7698">
        <w:rPr>
          <w:color w:val="000000" w:themeColor="text1"/>
        </w:rPr>
        <w:t xml:space="preserve"> and peaked</w:t>
      </w:r>
      <w:r w:rsidR="00825C24" w:rsidRPr="00DE7698">
        <w:rPr>
          <w:color w:val="000000" w:themeColor="text1"/>
        </w:rPr>
        <w:t xml:space="preserve"> in </w:t>
      </w:r>
      <w:r w:rsidR="003A483B" w:rsidRPr="00DE7698">
        <w:rPr>
          <w:color w:val="000000" w:themeColor="text1"/>
        </w:rPr>
        <w:t>November 2022</w:t>
      </w:r>
      <w:r w:rsidR="00825C24" w:rsidRPr="00DE7698">
        <w:rPr>
          <w:color w:val="000000" w:themeColor="text1"/>
        </w:rPr>
        <w:t xml:space="preserve"> (</w:t>
      </w:r>
      <w:r w:rsidR="00D04B9B" w:rsidRPr="00DE7698">
        <w:rPr>
          <w:color w:val="000000" w:themeColor="text1"/>
        </w:rPr>
        <w:t>3.90</w:t>
      </w:r>
      <w:r w:rsidR="00823FBC" w:rsidRPr="00DE7698">
        <w:rPr>
          <w:color w:val="000000" w:themeColor="text1"/>
        </w:rPr>
        <w:t xml:space="preserve"> </w:t>
      </w:r>
      <w:r w:rsidR="00823FBC" w:rsidRPr="00DE7698">
        <w:rPr>
          <w:color w:val="000000"/>
        </w:rPr>
        <w:sym w:font="Symbol" w:char="F0B1"/>
      </w:r>
      <w:r w:rsidR="00823FBC" w:rsidRPr="00DE7698">
        <w:rPr>
          <w:color w:val="000000"/>
        </w:rPr>
        <w:t xml:space="preserve"> </w:t>
      </w:r>
      <w:r w:rsidR="00D04B9B" w:rsidRPr="00DE7698">
        <w:rPr>
          <w:color w:val="000000" w:themeColor="text1"/>
        </w:rPr>
        <w:t>0.60 control</w:t>
      </w:r>
      <w:r w:rsidR="00755A98" w:rsidRPr="00DE7698">
        <w:rPr>
          <w:color w:val="000000" w:themeColor="text1"/>
        </w:rPr>
        <w:t xml:space="preserve">, 14.95 </w:t>
      </w:r>
      <w:r w:rsidR="00755A98" w:rsidRPr="00DE7698">
        <w:rPr>
          <w:color w:val="000000"/>
        </w:rPr>
        <w:sym w:font="Symbol" w:char="F0B1"/>
      </w:r>
      <w:r w:rsidR="00755A98" w:rsidRPr="00DE7698">
        <w:rPr>
          <w:color w:val="000000"/>
        </w:rPr>
        <w:t xml:space="preserve"> </w:t>
      </w:r>
      <w:r w:rsidR="00755A98" w:rsidRPr="00DE7698">
        <w:rPr>
          <w:color w:val="000000" w:themeColor="text1"/>
        </w:rPr>
        <w:t>1.62 sargasso</w:t>
      </w:r>
      <w:r w:rsidR="00D04B9B" w:rsidRPr="00DE7698">
        <w:rPr>
          <w:color w:val="000000" w:themeColor="text1"/>
        </w:rPr>
        <w:t xml:space="preserve">; </w:t>
      </w:r>
      <w:r w:rsidR="00D04B9B" w:rsidRPr="00DE7698">
        <w:rPr>
          <w:i/>
          <w:iCs/>
          <w:color w:val="000000" w:themeColor="text1"/>
        </w:rPr>
        <w:t>d</w:t>
      </w:r>
      <w:r w:rsidR="00D04B9B" w:rsidRPr="00DE7698">
        <w:rPr>
          <w:color w:val="000000" w:themeColor="text1"/>
        </w:rPr>
        <w:t>=2.02</w:t>
      </w:r>
      <w:r w:rsidR="00F63B4E" w:rsidRPr="00DE7698">
        <w:rPr>
          <w:color w:val="000000" w:themeColor="text1"/>
        </w:rPr>
        <w:t>)</w:t>
      </w:r>
      <w:r w:rsidR="00755A98" w:rsidRPr="00DE7698">
        <w:rPr>
          <w:color w:val="000000" w:themeColor="text1"/>
        </w:rPr>
        <w:t>(Fig. 8B, D, F)</w:t>
      </w:r>
      <w:r w:rsidR="00F63B4E" w:rsidRPr="00DE7698">
        <w:rPr>
          <w:color w:val="000000" w:themeColor="text1"/>
        </w:rPr>
        <w:t xml:space="preserve">. Diptera </w:t>
      </w:r>
      <w:r w:rsidR="000152BD" w:rsidRPr="00DE7698">
        <w:rPr>
          <w:color w:val="000000" w:themeColor="text1"/>
        </w:rPr>
        <w:t>abundance</w:t>
      </w:r>
      <w:r w:rsidR="00F63B4E" w:rsidRPr="00DE7698">
        <w:rPr>
          <w:color w:val="000000" w:themeColor="text1"/>
        </w:rPr>
        <w:t xml:space="preserve"> </w:t>
      </w:r>
      <w:r w:rsidR="000152BD" w:rsidRPr="00DE7698">
        <w:rPr>
          <w:color w:val="000000" w:themeColor="text1"/>
        </w:rPr>
        <w:t>was</w:t>
      </w:r>
      <w:r w:rsidR="00F63B4E" w:rsidRPr="00DE7698">
        <w:rPr>
          <w:color w:val="000000" w:themeColor="text1"/>
        </w:rPr>
        <w:t xml:space="preserve"> similar </w:t>
      </w:r>
      <w:r w:rsidR="008C03B9" w:rsidRPr="00DE7698">
        <w:rPr>
          <w:color w:val="000000" w:themeColor="text1"/>
        </w:rPr>
        <w:t xml:space="preserve">between treatments </w:t>
      </w:r>
      <w:r w:rsidR="00F63B4E" w:rsidRPr="00DE7698">
        <w:rPr>
          <w:color w:val="000000" w:themeColor="text1"/>
        </w:rPr>
        <w:t>in March 2023, resulting in a small</w:t>
      </w:r>
      <w:r w:rsidR="0096172E" w:rsidRPr="00DE7698">
        <w:rPr>
          <w:color w:val="000000" w:themeColor="text1"/>
        </w:rPr>
        <w:t xml:space="preserve"> </w:t>
      </w:r>
      <w:r w:rsidR="00F63B4E" w:rsidRPr="00DE7698">
        <w:rPr>
          <w:color w:val="000000" w:themeColor="text1"/>
        </w:rPr>
        <w:t>effect size (2.10</w:t>
      </w:r>
      <w:r w:rsidR="00823FBC" w:rsidRPr="00DE7698">
        <w:rPr>
          <w:color w:val="000000" w:themeColor="text1"/>
        </w:rPr>
        <w:t xml:space="preserve"> </w:t>
      </w:r>
      <w:r w:rsidR="00823FBC" w:rsidRPr="00DE7698">
        <w:rPr>
          <w:color w:val="000000"/>
        </w:rPr>
        <w:sym w:font="Symbol" w:char="F0B1"/>
      </w:r>
      <w:r w:rsidR="00823FBC" w:rsidRPr="00DE7698">
        <w:rPr>
          <w:color w:val="000000"/>
        </w:rPr>
        <w:t xml:space="preserve"> </w:t>
      </w:r>
      <w:r w:rsidR="00F63B4E" w:rsidRPr="00DE7698">
        <w:rPr>
          <w:color w:val="000000" w:themeColor="text1"/>
        </w:rPr>
        <w:t>0.38 control</w:t>
      </w:r>
      <w:r w:rsidR="00755A98" w:rsidRPr="00DE7698">
        <w:rPr>
          <w:color w:val="000000" w:themeColor="text1"/>
        </w:rPr>
        <w:t xml:space="preserve">, 2.85 </w:t>
      </w:r>
      <w:r w:rsidR="00755A98" w:rsidRPr="00DE7698">
        <w:rPr>
          <w:color w:val="000000"/>
        </w:rPr>
        <w:sym w:font="Symbol" w:char="F0B1"/>
      </w:r>
      <w:r w:rsidR="00755A98" w:rsidRPr="00DE7698">
        <w:rPr>
          <w:color w:val="000000"/>
        </w:rPr>
        <w:t xml:space="preserve"> </w:t>
      </w:r>
      <w:r w:rsidR="00755A98" w:rsidRPr="00DE7698">
        <w:rPr>
          <w:color w:val="000000" w:themeColor="text1"/>
        </w:rPr>
        <w:t>1.04 sargasso</w:t>
      </w:r>
      <w:r w:rsidR="008F3A5B" w:rsidRPr="00DE7698">
        <w:rPr>
          <w:color w:val="000000" w:themeColor="text1"/>
        </w:rPr>
        <w:t xml:space="preserve">; </w:t>
      </w:r>
      <w:r w:rsidR="00F63B4E" w:rsidRPr="00DE7698">
        <w:rPr>
          <w:i/>
          <w:iCs/>
          <w:color w:val="000000" w:themeColor="text1"/>
        </w:rPr>
        <w:t>d=</w:t>
      </w:r>
      <w:r w:rsidR="00F63B4E" w:rsidRPr="00DE7698">
        <w:rPr>
          <w:color w:val="000000" w:themeColor="text1"/>
        </w:rPr>
        <w:t>0.50)</w:t>
      </w:r>
      <w:r w:rsidR="00755A98" w:rsidRPr="00DE7698">
        <w:rPr>
          <w:color w:val="000000" w:themeColor="text1"/>
        </w:rPr>
        <w:t xml:space="preserve">(Fig. 8B, D, F). </w:t>
      </w:r>
      <w:r w:rsidR="005B01DD" w:rsidRPr="00DE7698">
        <w:rPr>
          <w:color w:val="000000" w:themeColor="text1"/>
        </w:rPr>
        <w:t xml:space="preserve"> Sargasso </w:t>
      </w:r>
      <w:r w:rsidR="008F3A5B" w:rsidRPr="00DE7698">
        <w:rPr>
          <w:color w:val="000000" w:themeColor="text1"/>
        </w:rPr>
        <w:t xml:space="preserve">initially had </w:t>
      </w:r>
      <w:r w:rsidR="0096172E" w:rsidRPr="00DE7698">
        <w:rPr>
          <w:color w:val="000000" w:themeColor="text1"/>
        </w:rPr>
        <w:t>a negligible</w:t>
      </w:r>
      <w:r w:rsidR="008F3A5B" w:rsidRPr="00DE7698">
        <w:rPr>
          <w:color w:val="000000" w:themeColor="text1"/>
        </w:rPr>
        <w:t xml:space="preserve"> </w:t>
      </w:r>
      <w:r w:rsidR="005B01DD" w:rsidRPr="00DE7698">
        <w:rPr>
          <w:color w:val="000000" w:themeColor="text1"/>
        </w:rPr>
        <w:t xml:space="preserve">effect on </w:t>
      </w:r>
      <w:proofErr w:type="spellStart"/>
      <w:r w:rsidR="005B01DD" w:rsidRPr="00DE7698">
        <w:rPr>
          <w:color w:val="000000" w:themeColor="text1"/>
        </w:rPr>
        <w:t>hymenoptera</w:t>
      </w:r>
      <w:proofErr w:type="spellEnd"/>
      <w:r w:rsidR="0096172E" w:rsidRPr="00DE7698">
        <w:rPr>
          <w:color w:val="000000" w:themeColor="text1"/>
        </w:rPr>
        <w:t xml:space="preserve"> abundance in the forest </w:t>
      </w:r>
      <w:r w:rsidR="008F3A5B" w:rsidRPr="00DE7698">
        <w:rPr>
          <w:color w:val="000000" w:themeColor="text1"/>
        </w:rPr>
        <w:t>(1.05</w:t>
      </w:r>
      <w:r w:rsidR="0096172E" w:rsidRPr="00DE7698">
        <w:rPr>
          <w:color w:val="000000" w:themeColor="text1"/>
        </w:rPr>
        <w:t xml:space="preserve"> </w:t>
      </w:r>
      <w:r w:rsidR="0096172E" w:rsidRPr="00DE7698">
        <w:rPr>
          <w:color w:val="000000"/>
        </w:rPr>
        <w:sym w:font="Symbol" w:char="F0B1"/>
      </w:r>
      <w:r w:rsidR="0096172E" w:rsidRPr="00DE7698">
        <w:rPr>
          <w:color w:val="000000"/>
        </w:rPr>
        <w:t xml:space="preserve"> </w:t>
      </w:r>
      <w:r w:rsidR="008F3A5B" w:rsidRPr="00DE7698">
        <w:rPr>
          <w:color w:val="000000" w:themeColor="text1"/>
        </w:rPr>
        <w:t>0.33 control</w:t>
      </w:r>
      <w:r w:rsidR="00755A98" w:rsidRPr="00DE7698">
        <w:rPr>
          <w:color w:val="000000" w:themeColor="text1"/>
        </w:rPr>
        <w:t xml:space="preserve">, 0.85 </w:t>
      </w:r>
      <w:r w:rsidR="00755A98" w:rsidRPr="00DE7698">
        <w:rPr>
          <w:color w:val="000000"/>
        </w:rPr>
        <w:sym w:font="Symbol" w:char="F0B1"/>
      </w:r>
      <w:r w:rsidR="00755A98" w:rsidRPr="00DE7698">
        <w:rPr>
          <w:color w:val="000000"/>
        </w:rPr>
        <w:t xml:space="preserve"> </w:t>
      </w:r>
      <w:r w:rsidR="00755A98" w:rsidRPr="00DE7698">
        <w:rPr>
          <w:color w:val="000000" w:themeColor="text1"/>
        </w:rPr>
        <w:t>0.27 sargasso</w:t>
      </w:r>
      <w:r w:rsidR="008F3A5B" w:rsidRPr="00DE7698">
        <w:rPr>
          <w:color w:val="000000" w:themeColor="text1"/>
        </w:rPr>
        <w:t xml:space="preserve">; </w:t>
      </w:r>
      <w:r w:rsidR="008F3A5B" w:rsidRPr="00DE7698">
        <w:rPr>
          <w:i/>
          <w:iCs/>
          <w:color w:val="000000" w:themeColor="text1"/>
        </w:rPr>
        <w:t>d=-</w:t>
      </w:r>
      <w:r w:rsidR="008F3A5B" w:rsidRPr="00DE7698">
        <w:rPr>
          <w:color w:val="000000" w:themeColor="text1"/>
        </w:rPr>
        <w:t>0.15</w:t>
      </w:r>
      <w:r w:rsidR="008F3A5B" w:rsidRPr="00DE7698">
        <w:rPr>
          <w:i/>
          <w:iCs/>
          <w:color w:val="000000" w:themeColor="text1"/>
        </w:rPr>
        <w:t>)</w:t>
      </w:r>
      <w:r w:rsidR="0096172E" w:rsidRPr="00DE7698">
        <w:rPr>
          <w:color w:val="000000" w:themeColor="text1"/>
        </w:rPr>
        <w:t xml:space="preserve">, increased </w:t>
      </w:r>
      <w:r w:rsidR="007178BA" w:rsidRPr="00DE7698">
        <w:rPr>
          <w:color w:val="000000" w:themeColor="text1"/>
        </w:rPr>
        <w:t>in November 2022 (2.25</w:t>
      </w:r>
      <w:r w:rsidR="0096172E" w:rsidRPr="00DE7698">
        <w:rPr>
          <w:color w:val="000000" w:themeColor="text1"/>
        </w:rPr>
        <w:t xml:space="preserve"> </w:t>
      </w:r>
      <w:r w:rsidR="0096172E" w:rsidRPr="00DE7698">
        <w:rPr>
          <w:color w:val="000000"/>
        </w:rPr>
        <w:sym w:font="Symbol" w:char="F0B1"/>
      </w:r>
      <w:r w:rsidR="0096172E" w:rsidRPr="00DE7698">
        <w:rPr>
          <w:color w:val="000000"/>
        </w:rPr>
        <w:t xml:space="preserve"> </w:t>
      </w:r>
      <w:r w:rsidR="007178BA" w:rsidRPr="00DE7698">
        <w:rPr>
          <w:color w:val="000000" w:themeColor="text1"/>
        </w:rPr>
        <w:t xml:space="preserve">0.46 control, </w:t>
      </w:r>
      <w:r w:rsidR="00755A98" w:rsidRPr="00DE7698">
        <w:rPr>
          <w:color w:val="000000" w:themeColor="text1"/>
        </w:rPr>
        <w:t xml:space="preserve">7.65 </w:t>
      </w:r>
      <w:r w:rsidR="00755A98" w:rsidRPr="00DE7698">
        <w:rPr>
          <w:color w:val="000000"/>
        </w:rPr>
        <w:sym w:font="Symbol" w:char="F0B1"/>
      </w:r>
      <w:r w:rsidR="00755A98" w:rsidRPr="00DE7698">
        <w:rPr>
          <w:color w:val="000000" w:themeColor="text1"/>
        </w:rPr>
        <w:t xml:space="preserve"> 2.21 sargasso; </w:t>
      </w:r>
      <w:r w:rsidR="007178BA" w:rsidRPr="00DE7698">
        <w:rPr>
          <w:i/>
          <w:iCs/>
          <w:color w:val="000000" w:themeColor="text1"/>
        </w:rPr>
        <w:t>d=</w:t>
      </w:r>
      <w:r w:rsidR="007178BA" w:rsidRPr="00DE7698">
        <w:rPr>
          <w:color w:val="000000" w:themeColor="text1"/>
        </w:rPr>
        <w:t>0.76</w:t>
      </w:r>
      <w:r w:rsidR="0096172E" w:rsidRPr="00DE7698">
        <w:rPr>
          <w:color w:val="000000" w:themeColor="text1"/>
        </w:rPr>
        <w:t xml:space="preserve">) and decreased in </w:t>
      </w:r>
      <w:r w:rsidR="007178BA" w:rsidRPr="00DE7698">
        <w:rPr>
          <w:color w:val="000000" w:themeColor="text1"/>
        </w:rPr>
        <w:t>March 2023</w:t>
      </w:r>
      <w:r w:rsidR="0096172E" w:rsidRPr="00DE7698">
        <w:rPr>
          <w:color w:val="000000" w:themeColor="text1"/>
        </w:rPr>
        <w:t xml:space="preserve"> </w:t>
      </w:r>
      <w:r w:rsidR="007178BA" w:rsidRPr="00DE7698">
        <w:rPr>
          <w:color w:val="000000" w:themeColor="text1"/>
        </w:rPr>
        <w:t>(</w:t>
      </w:r>
      <w:r w:rsidR="008F3A5B" w:rsidRPr="00DE7698">
        <w:rPr>
          <w:color w:val="000000" w:themeColor="text1"/>
        </w:rPr>
        <w:t>2.65</w:t>
      </w:r>
      <w:r w:rsidR="0096172E" w:rsidRPr="00DE7698">
        <w:rPr>
          <w:color w:val="000000" w:themeColor="text1"/>
        </w:rPr>
        <w:t xml:space="preserve"> </w:t>
      </w:r>
      <w:r w:rsidR="0096172E" w:rsidRPr="00DE7698">
        <w:rPr>
          <w:color w:val="000000"/>
        </w:rPr>
        <w:sym w:font="Symbol" w:char="F0B1"/>
      </w:r>
      <w:r w:rsidR="0096172E" w:rsidRPr="00DE7698">
        <w:rPr>
          <w:color w:val="000000"/>
        </w:rPr>
        <w:t xml:space="preserve"> </w:t>
      </w:r>
      <w:r w:rsidR="008F3A5B" w:rsidRPr="00DE7698">
        <w:rPr>
          <w:color w:val="000000" w:themeColor="text1"/>
        </w:rPr>
        <w:t>0.50 control</w:t>
      </w:r>
      <w:r w:rsidR="00755A98" w:rsidRPr="00DE7698">
        <w:rPr>
          <w:color w:val="000000" w:themeColor="text1"/>
        </w:rPr>
        <w:t xml:space="preserve">, 5.6 </w:t>
      </w:r>
      <w:r w:rsidR="00755A98" w:rsidRPr="00DE7698">
        <w:rPr>
          <w:color w:val="000000"/>
        </w:rPr>
        <w:sym w:font="Symbol" w:char="F0B1"/>
      </w:r>
      <w:r w:rsidR="00755A98" w:rsidRPr="00DE7698">
        <w:rPr>
          <w:color w:val="000000"/>
        </w:rPr>
        <w:t xml:space="preserve"> </w:t>
      </w:r>
      <w:r w:rsidR="00755A98" w:rsidRPr="00DE7698">
        <w:rPr>
          <w:color w:val="000000" w:themeColor="text1"/>
        </w:rPr>
        <w:t>1.33 sargasso</w:t>
      </w:r>
      <w:r w:rsidR="007178BA" w:rsidRPr="00DE7698">
        <w:rPr>
          <w:color w:val="000000" w:themeColor="text1"/>
        </w:rPr>
        <w:t xml:space="preserve">; </w:t>
      </w:r>
      <w:r w:rsidR="007178BA" w:rsidRPr="00DE7698">
        <w:rPr>
          <w:i/>
          <w:iCs/>
          <w:color w:val="000000" w:themeColor="text1"/>
        </w:rPr>
        <w:t>d</w:t>
      </w:r>
      <w:r w:rsidR="007178BA" w:rsidRPr="00DE7698">
        <w:rPr>
          <w:color w:val="000000" w:themeColor="text1"/>
        </w:rPr>
        <w:t>=</w:t>
      </w:r>
      <w:r w:rsidR="0096172E" w:rsidRPr="00DE7698">
        <w:rPr>
          <w:color w:val="000000" w:themeColor="text1"/>
        </w:rPr>
        <w:t>0.64</w:t>
      </w:r>
      <w:r w:rsidR="007178BA" w:rsidRPr="00DE7698">
        <w:rPr>
          <w:color w:val="000000" w:themeColor="text1"/>
        </w:rPr>
        <w:t>)</w:t>
      </w:r>
      <w:r w:rsidR="00755A98" w:rsidRPr="00DE7698">
        <w:rPr>
          <w:color w:val="000000" w:themeColor="text1"/>
        </w:rPr>
        <w:t xml:space="preserve"> (Fig. 8B, D, F).  </w:t>
      </w:r>
    </w:p>
    <w:p w14:paraId="5529ED94" w14:textId="77777777" w:rsidR="00AC7780" w:rsidRPr="00DE7698" w:rsidRDefault="00AC7780" w:rsidP="000E56DB">
      <w:pPr>
        <w:spacing w:line="480" w:lineRule="auto"/>
        <w:jc w:val="both"/>
        <w:rPr>
          <w:b/>
          <w:bCs/>
        </w:rPr>
      </w:pPr>
    </w:p>
    <w:p w14:paraId="09BA9303" w14:textId="77777777" w:rsidR="0045017B" w:rsidRPr="00DE7698" w:rsidRDefault="0045017B" w:rsidP="000E56DB">
      <w:pPr>
        <w:spacing w:line="480" w:lineRule="auto"/>
        <w:jc w:val="both"/>
        <w:rPr>
          <w:b/>
          <w:bCs/>
        </w:rPr>
      </w:pPr>
    </w:p>
    <w:p w14:paraId="0C0DC793" w14:textId="77777777" w:rsidR="00CE5094" w:rsidRPr="00DE7698" w:rsidRDefault="00CE5094" w:rsidP="000E56DB">
      <w:pPr>
        <w:spacing w:line="480" w:lineRule="auto"/>
        <w:jc w:val="both"/>
        <w:rPr>
          <w:b/>
          <w:bCs/>
        </w:rPr>
      </w:pPr>
    </w:p>
    <w:p w14:paraId="10205759" w14:textId="3DF144A4" w:rsidR="00CE5094" w:rsidRPr="00DE7698" w:rsidRDefault="00CE5094" w:rsidP="000E56DB">
      <w:pPr>
        <w:spacing w:line="480" w:lineRule="auto"/>
        <w:jc w:val="both"/>
        <w:rPr>
          <w:b/>
          <w:bCs/>
        </w:rPr>
      </w:pPr>
      <w:r w:rsidRPr="00DE7698">
        <w:rPr>
          <w:b/>
          <w:bCs/>
        </w:rPr>
        <w:t>Figure legends</w:t>
      </w:r>
    </w:p>
    <w:p w14:paraId="4E62D1D6" w14:textId="77777777" w:rsidR="00CE5094" w:rsidRPr="00DE7698" w:rsidRDefault="00CE5094" w:rsidP="000E56DB">
      <w:pPr>
        <w:spacing w:line="480" w:lineRule="auto"/>
        <w:jc w:val="both"/>
        <w:rPr>
          <w:b/>
          <w:bCs/>
        </w:rPr>
      </w:pPr>
    </w:p>
    <w:p w14:paraId="4FC91344" w14:textId="77777777" w:rsidR="00CE5094" w:rsidRPr="00DE7698" w:rsidRDefault="00CE5094" w:rsidP="000E56DB">
      <w:pPr>
        <w:spacing w:line="480" w:lineRule="auto"/>
        <w:jc w:val="both"/>
        <w:rPr>
          <w:b/>
          <w:bCs/>
        </w:rPr>
      </w:pPr>
      <w:r w:rsidRPr="00DE7698">
        <w:rPr>
          <w:b/>
          <w:bCs/>
        </w:rPr>
        <w:t>Figure 1</w:t>
      </w:r>
    </w:p>
    <w:p w14:paraId="6FF4F5F6" w14:textId="77777777" w:rsidR="00CE5094" w:rsidRPr="00DE7698" w:rsidRDefault="00CE5094" w:rsidP="000E56DB">
      <w:pPr>
        <w:spacing w:line="480" w:lineRule="auto"/>
        <w:jc w:val="both"/>
      </w:pPr>
      <w:r w:rsidRPr="00DE7698">
        <w:t xml:space="preserve">Sargasso pile volume loss over sampling periods (August and November 2022, </w:t>
      </w:r>
      <w:proofErr w:type="gramStart"/>
      <w:r w:rsidRPr="00DE7698">
        <w:t>March</w:t>
      </w:r>
      <w:proofErr w:type="gramEnd"/>
      <w:r w:rsidRPr="00DE7698">
        <w:t xml:space="preserve"> and August 2023) as a percent (%) of original volume calculated for sargasso treatments in August 2022. Individual dots represent replicates at the beach (black) and the forest (white).   </w:t>
      </w:r>
    </w:p>
    <w:p w14:paraId="238CCB8A" w14:textId="77777777" w:rsidR="00CE5094" w:rsidRPr="00DE7698" w:rsidRDefault="00CE5094" w:rsidP="000E56DB">
      <w:pPr>
        <w:spacing w:line="480" w:lineRule="auto"/>
        <w:jc w:val="both"/>
        <w:rPr>
          <w:b/>
          <w:bCs/>
        </w:rPr>
      </w:pPr>
    </w:p>
    <w:p w14:paraId="6B6939A2" w14:textId="77777777" w:rsidR="00CE5094" w:rsidRPr="00DE7698" w:rsidRDefault="00CE5094" w:rsidP="000E56DB">
      <w:pPr>
        <w:spacing w:line="480" w:lineRule="auto"/>
        <w:jc w:val="both"/>
        <w:rPr>
          <w:b/>
          <w:bCs/>
        </w:rPr>
      </w:pPr>
      <w:r w:rsidRPr="00DE7698">
        <w:rPr>
          <w:b/>
          <w:bCs/>
        </w:rPr>
        <w:t>Figure 2</w:t>
      </w:r>
    </w:p>
    <w:p w14:paraId="3ED4E726" w14:textId="77777777" w:rsidR="00CE5094" w:rsidRPr="00DE7698" w:rsidRDefault="00CE5094" w:rsidP="000E56DB">
      <w:pPr>
        <w:spacing w:line="480" w:lineRule="auto"/>
        <w:jc w:val="both"/>
      </w:pPr>
      <w:r w:rsidRPr="00DE7698">
        <w:t xml:space="preserve">Percent decomposition of initial dry mass of large (gray bars) and small (white bars) mesh bags at beach (left column) and the forest (right column) in November 2022 (A) and March 2023 (B). Error bars represent mean </w:t>
      </w:r>
      <w:r w:rsidRPr="00DE7698">
        <w:rPr>
          <w:color w:val="000000"/>
        </w:rPr>
        <w:sym w:font="Symbol" w:char="F0B1"/>
      </w:r>
      <w:r w:rsidRPr="00DE7698">
        <w:rPr>
          <w:color w:val="000000"/>
        </w:rPr>
        <w:t xml:space="preserve"> SE. Note that </w:t>
      </w:r>
      <w:r w:rsidRPr="00DE7698">
        <w:t>no values are reported for large mesh bags at the beach in March 2022 due to vandalism, the lack of a bar does not indicate zero decomposition.</w:t>
      </w:r>
    </w:p>
    <w:p w14:paraId="08B47AD8" w14:textId="77777777" w:rsidR="00CE5094" w:rsidRPr="00DE7698" w:rsidRDefault="00CE5094" w:rsidP="000E56DB">
      <w:pPr>
        <w:spacing w:line="480" w:lineRule="auto"/>
        <w:jc w:val="both"/>
        <w:rPr>
          <w:b/>
          <w:bCs/>
        </w:rPr>
      </w:pPr>
    </w:p>
    <w:p w14:paraId="0ED96260" w14:textId="77777777" w:rsidR="00CE5094" w:rsidRPr="00DE7698" w:rsidRDefault="00CE5094" w:rsidP="000E56DB">
      <w:pPr>
        <w:spacing w:line="480" w:lineRule="auto"/>
        <w:jc w:val="both"/>
        <w:rPr>
          <w:b/>
          <w:bCs/>
        </w:rPr>
      </w:pPr>
      <w:r w:rsidRPr="00DE7698">
        <w:rPr>
          <w:b/>
          <w:bCs/>
        </w:rPr>
        <w:t>Figure 3</w:t>
      </w:r>
    </w:p>
    <w:p w14:paraId="449FAF4D" w14:textId="619CE09B" w:rsidR="00CE5094" w:rsidRPr="00DE7698" w:rsidRDefault="00CE5094" w:rsidP="000E56DB">
      <w:pPr>
        <w:spacing w:line="480" w:lineRule="auto"/>
        <w:jc w:val="both"/>
      </w:pPr>
      <w:r w:rsidRPr="00DE7698">
        <w:t xml:space="preserve">Nitrate content (mg/L) over sampling periods (August and November 2022, </w:t>
      </w:r>
      <w:proofErr w:type="gramStart"/>
      <w:r w:rsidRPr="00DE7698">
        <w:t>March</w:t>
      </w:r>
      <w:proofErr w:type="gramEnd"/>
      <w:r w:rsidRPr="00DE7698">
        <w:t xml:space="preserve"> and August 2023) by site (beach A,C and forest B,D). Nitrate content in the top panels (A,B) were extracted from tissue in sargasso plots (gray bars) and nitrate content in the bottom panels (C,D) were extracted from sediment in sargasso and control (black bars) treatments.  Error bars represent mean </w:t>
      </w:r>
      <w:r w:rsidRPr="00DE7698">
        <w:rPr>
          <w:color w:val="000000"/>
        </w:rPr>
        <w:sym w:font="Symbol" w:char="F0B1"/>
      </w:r>
      <w:r w:rsidRPr="00DE7698">
        <w:rPr>
          <w:color w:val="000000"/>
        </w:rPr>
        <w:t xml:space="preserve"> SE. Note that control plots did not produce measurable levels of nitrates, thus, they are shown as solid black lines rather than bars. </w:t>
      </w:r>
      <w:r w:rsidRPr="00DE7698">
        <w:t xml:space="preserve"> </w:t>
      </w:r>
    </w:p>
    <w:p w14:paraId="3D15002E" w14:textId="77777777" w:rsidR="00CE5094" w:rsidRPr="00DE7698" w:rsidRDefault="00CE5094" w:rsidP="000E56DB">
      <w:pPr>
        <w:spacing w:line="480" w:lineRule="auto"/>
        <w:jc w:val="both"/>
      </w:pPr>
    </w:p>
    <w:p w14:paraId="69C33375" w14:textId="77777777" w:rsidR="00CE5094" w:rsidRPr="00DE7698" w:rsidRDefault="00CE5094" w:rsidP="000E56DB">
      <w:pPr>
        <w:spacing w:line="480" w:lineRule="auto"/>
        <w:jc w:val="both"/>
      </w:pPr>
    </w:p>
    <w:p w14:paraId="4023AF1C" w14:textId="77777777" w:rsidR="00CE5094" w:rsidRPr="00DE7698" w:rsidRDefault="00CE5094" w:rsidP="000E56DB">
      <w:pPr>
        <w:spacing w:line="480" w:lineRule="auto"/>
        <w:jc w:val="both"/>
      </w:pPr>
    </w:p>
    <w:p w14:paraId="69B4AB11" w14:textId="77777777" w:rsidR="00CE5094" w:rsidRPr="00DE7698" w:rsidRDefault="00CE5094" w:rsidP="000E56DB">
      <w:pPr>
        <w:spacing w:line="480" w:lineRule="auto"/>
        <w:jc w:val="both"/>
        <w:rPr>
          <w:b/>
          <w:bCs/>
        </w:rPr>
      </w:pPr>
      <w:r w:rsidRPr="00DE7698">
        <w:rPr>
          <w:b/>
          <w:bCs/>
        </w:rPr>
        <w:t>Figure 4</w:t>
      </w:r>
    </w:p>
    <w:p w14:paraId="53139A85" w14:textId="77777777" w:rsidR="00CE5094" w:rsidRPr="00DE7698" w:rsidRDefault="00CE5094" w:rsidP="000E56DB">
      <w:pPr>
        <w:spacing w:line="480" w:lineRule="auto"/>
        <w:jc w:val="both"/>
        <w:rPr>
          <w:color w:val="000000"/>
        </w:rPr>
      </w:pPr>
      <w:r w:rsidRPr="00DE7698">
        <w:t>Grams of CO</w:t>
      </w:r>
      <w:r w:rsidRPr="00DE7698">
        <w:rPr>
          <w:vertAlign w:val="subscript"/>
        </w:rPr>
        <w:t xml:space="preserve">2 </w:t>
      </w:r>
      <w:r w:rsidRPr="00DE7698">
        <w:t>per m</w:t>
      </w:r>
      <w:r w:rsidRPr="00DE7698">
        <w:rPr>
          <w:vertAlign w:val="superscript"/>
        </w:rPr>
        <w:t>2</w:t>
      </w:r>
      <w:r w:rsidRPr="00DE7698">
        <w:t xml:space="preserve"> over an hour in control and sargasso plots at the beach (A) and forest (B) from samples collected with ‘gas collectors’ November 2022. Respirometer CO</w:t>
      </w:r>
      <w:r w:rsidRPr="00DE7698">
        <w:rPr>
          <w:vertAlign w:val="subscript"/>
        </w:rPr>
        <w:t xml:space="preserve">2  </w:t>
      </w:r>
      <w:r w:rsidRPr="00DE7698">
        <w:t>(</w:t>
      </w:r>
      <w:r w:rsidRPr="00DE7698">
        <w:rPr>
          <w:highlight w:val="yellow"/>
        </w:rPr>
        <w:t>units</w:t>
      </w:r>
      <w:r w:rsidRPr="00DE7698">
        <w:t xml:space="preserve">) readings from beach (C) and forest (D) control and sargasso plot centers (gray bars) and edges (white bars) in August 2023. Error bars represent mean </w:t>
      </w:r>
      <w:r w:rsidRPr="00DE7698">
        <w:rPr>
          <w:color w:val="000000"/>
        </w:rPr>
        <w:sym w:font="Symbol" w:char="F0B1"/>
      </w:r>
      <w:r w:rsidRPr="00DE7698">
        <w:rPr>
          <w:color w:val="000000"/>
        </w:rPr>
        <w:t xml:space="preserve"> SE.</w:t>
      </w:r>
    </w:p>
    <w:p w14:paraId="321BB702" w14:textId="77777777" w:rsidR="00CE5094" w:rsidRPr="00DE7698" w:rsidRDefault="00CE5094" w:rsidP="000E56DB">
      <w:pPr>
        <w:spacing w:line="480" w:lineRule="auto"/>
        <w:jc w:val="both"/>
        <w:rPr>
          <w:color w:val="000000"/>
        </w:rPr>
      </w:pPr>
    </w:p>
    <w:p w14:paraId="6C48A7A2" w14:textId="77777777" w:rsidR="00CE5094" w:rsidRPr="00DE7698" w:rsidRDefault="00CE5094" w:rsidP="000E56DB">
      <w:pPr>
        <w:spacing w:line="480" w:lineRule="auto"/>
        <w:jc w:val="both"/>
        <w:rPr>
          <w:b/>
          <w:bCs/>
        </w:rPr>
      </w:pPr>
      <w:r w:rsidRPr="00DE7698">
        <w:rPr>
          <w:b/>
          <w:bCs/>
        </w:rPr>
        <w:t>Figure 5</w:t>
      </w:r>
    </w:p>
    <w:p w14:paraId="3A53DEDF" w14:textId="77777777" w:rsidR="00CE5094" w:rsidRPr="00DE7698" w:rsidRDefault="00CE5094" w:rsidP="000E56DB">
      <w:pPr>
        <w:spacing w:line="480" w:lineRule="auto"/>
        <w:jc w:val="both"/>
      </w:pPr>
      <w:r w:rsidRPr="00DE7698">
        <w:t xml:space="preserve">Mean percent cover of plot interiors over sampling period (August and November 2022, </w:t>
      </w:r>
      <w:proofErr w:type="gramStart"/>
      <w:r w:rsidRPr="00DE7698">
        <w:t>March</w:t>
      </w:r>
      <w:proofErr w:type="gramEnd"/>
      <w:r w:rsidRPr="00DE7698">
        <w:t xml:space="preserve"> and August 2023) at the beach (A) and forest (B). Shapes represent grass (</w:t>
      </w:r>
      <w:r w:rsidRPr="00DE7698">
        <w:rPr>
          <w:rFonts w:eastAsia="Yu Mincho Light"/>
        </w:rPr>
        <w:t>▲</w:t>
      </w:r>
      <w:r w:rsidRPr="00DE7698">
        <w:t>) and other plants (</w:t>
      </w:r>
      <w:r w:rsidRPr="00DE7698">
        <w:rPr>
          <w:rFonts w:eastAsia="Yu Gothic Light"/>
        </w:rPr>
        <w:t>●</w:t>
      </w:r>
      <w:r w:rsidRPr="00DE7698">
        <w:t xml:space="preserve">) and colors represent control plots  (gray) and sargasso plots (black). Error bars represent mean </w:t>
      </w:r>
      <w:r w:rsidRPr="00DE7698">
        <w:rPr>
          <w:color w:val="000000"/>
        </w:rPr>
        <w:sym w:font="Symbol" w:char="F0B1"/>
      </w:r>
      <w:r w:rsidRPr="00DE7698">
        <w:rPr>
          <w:color w:val="000000"/>
        </w:rPr>
        <w:t xml:space="preserve"> SE. </w:t>
      </w:r>
      <w:r w:rsidRPr="00DE7698">
        <w:t>Lower panels show the effect sizes by sampling period associated with the panel above (i.e., panel C effect sizes associated with panel A, and panel D effect sizes are associated panel B). Effect sizes were calculated using Cohen’s d (sargasso vs. control) for grass (</w:t>
      </w:r>
      <w:r w:rsidRPr="00DE7698">
        <w:rPr>
          <w:rFonts w:eastAsia="Yu Mincho Light"/>
        </w:rPr>
        <w:t>▲</w:t>
      </w:r>
      <w:r w:rsidRPr="00DE7698">
        <w:t>) and other plants (</w:t>
      </w:r>
      <w:r w:rsidRPr="00DE7698">
        <w:rPr>
          <w:rFonts w:eastAsia="Yu Gothic Light"/>
        </w:rPr>
        <w:t>●</w:t>
      </w:r>
      <w:r w:rsidRPr="00DE7698">
        <w:t xml:space="preserve">). </w:t>
      </w:r>
    </w:p>
    <w:p w14:paraId="3E99F5F1" w14:textId="77777777" w:rsidR="00CE5094" w:rsidRPr="00DE7698" w:rsidRDefault="00CE5094" w:rsidP="000E56DB">
      <w:pPr>
        <w:spacing w:line="480" w:lineRule="auto"/>
        <w:jc w:val="both"/>
      </w:pPr>
    </w:p>
    <w:p w14:paraId="337CEBBA" w14:textId="77777777" w:rsidR="00CE5094" w:rsidRPr="00DE7698" w:rsidRDefault="00CE5094" w:rsidP="000E56DB">
      <w:pPr>
        <w:spacing w:line="480" w:lineRule="auto"/>
        <w:jc w:val="both"/>
        <w:rPr>
          <w:b/>
          <w:bCs/>
        </w:rPr>
      </w:pPr>
      <w:r w:rsidRPr="00DE7698">
        <w:rPr>
          <w:b/>
          <w:bCs/>
        </w:rPr>
        <w:t>Figure 6</w:t>
      </w:r>
    </w:p>
    <w:p w14:paraId="0B0F180F" w14:textId="53C757DE" w:rsidR="00CE5094" w:rsidRPr="00DE7698" w:rsidRDefault="00CE5094" w:rsidP="000E56DB">
      <w:pPr>
        <w:spacing w:line="480" w:lineRule="auto"/>
        <w:jc w:val="both"/>
      </w:pPr>
      <w:r w:rsidRPr="00DE7698">
        <w:t xml:space="preserve">Mean percent cover of plot perimeter over sampling period (August and November 2022, </w:t>
      </w:r>
      <w:proofErr w:type="gramStart"/>
      <w:r w:rsidRPr="00DE7698">
        <w:t>March</w:t>
      </w:r>
      <w:proofErr w:type="gramEnd"/>
      <w:r w:rsidRPr="00DE7698">
        <w:t xml:space="preserve"> and August 2023) at the beach (A) and forest (B). Shapes represent grass (</w:t>
      </w:r>
      <w:r w:rsidRPr="00DE7698">
        <w:rPr>
          <w:rFonts w:eastAsia="Yu Mincho Light"/>
        </w:rPr>
        <w:t>▲</w:t>
      </w:r>
      <w:r w:rsidRPr="00DE7698">
        <w:t>) and other plants (</w:t>
      </w:r>
      <w:r w:rsidRPr="00DE7698">
        <w:rPr>
          <w:rFonts w:eastAsia="Yu Gothic Light"/>
        </w:rPr>
        <w:t>●</w:t>
      </w:r>
      <w:r w:rsidRPr="00DE7698">
        <w:t xml:space="preserve">) and colors represent control plots  (gray) and sargasso plots (black). Error bars represent mean </w:t>
      </w:r>
      <w:r w:rsidRPr="00DE7698">
        <w:rPr>
          <w:color w:val="000000"/>
        </w:rPr>
        <w:sym w:font="Symbol" w:char="F0B1"/>
      </w:r>
      <w:r w:rsidRPr="00DE7698">
        <w:rPr>
          <w:color w:val="000000"/>
        </w:rPr>
        <w:t xml:space="preserve"> SE. </w:t>
      </w:r>
      <w:r w:rsidRPr="00DE7698">
        <w:t xml:space="preserve">Lower panels show the effect sizes by sampling period associated with the panel above (i.e., </w:t>
      </w:r>
      <w:r w:rsidRPr="00DE7698">
        <w:lastRenderedPageBreak/>
        <w:t>panel C effect sizes associated with panel A, and panel D effect sizes are associated panel B). Effect sizes were calculated using Cohen’s d (sargasso vs. control) for grass (</w:t>
      </w:r>
      <w:r w:rsidRPr="00DE7698">
        <w:rPr>
          <w:rFonts w:eastAsia="Yu Mincho Light"/>
        </w:rPr>
        <w:t>▲</w:t>
      </w:r>
      <w:r w:rsidRPr="00DE7698">
        <w:t>) and other plants (</w:t>
      </w:r>
      <w:r w:rsidRPr="00DE7698">
        <w:rPr>
          <w:rFonts w:eastAsia="Yu Gothic Light"/>
        </w:rPr>
        <w:t>●</w:t>
      </w:r>
      <w:r w:rsidRPr="00DE7698">
        <w:t xml:space="preserve">). </w:t>
      </w:r>
    </w:p>
    <w:p w14:paraId="36B74349" w14:textId="77777777" w:rsidR="00CE5094" w:rsidRPr="00DE7698" w:rsidRDefault="00CE5094" w:rsidP="000E56DB">
      <w:pPr>
        <w:spacing w:line="480" w:lineRule="auto"/>
        <w:jc w:val="both"/>
        <w:rPr>
          <w:b/>
          <w:bCs/>
        </w:rPr>
      </w:pPr>
      <w:r w:rsidRPr="00DE7698">
        <w:rPr>
          <w:b/>
          <w:bCs/>
        </w:rPr>
        <w:t>Figure 7</w:t>
      </w:r>
    </w:p>
    <w:p w14:paraId="2F9D26FB" w14:textId="77777777" w:rsidR="00CE5094" w:rsidRPr="00DE7698" w:rsidRDefault="00CE5094" w:rsidP="000E56DB">
      <w:pPr>
        <w:spacing w:line="480" w:lineRule="auto"/>
        <w:jc w:val="both"/>
        <w:rPr>
          <w:color w:val="000000"/>
        </w:rPr>
      </w:pPr>
      <w:r w:rsidRPr="00DE7698">
        <w:t>Mean crawl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DE7698">
        <w:rPr>
          <w:rFonts w:eastAsia="Yu Gothic Light"/>
        </w:rPr>
        <w:t>●</w:t>
      </w:r>
      <w:r w:rsidRPr="00DE7698">
        <w:t>), Arachnida (</w:t>
      </w:r>
      <w:r w:rsidRPr="00DE7698">
        <w:rPr>
          <w:rFonts w:eastAsia="Yu Mincho Light"/>
        </w:rPr>
        <w:t>▲</w:t>
      </w:r>
      <w:r w:rsidRPr="00DE7698">
        <w:t>), and Hymenoptera (</w:t>
      </w:r>
      <w:r w:rsidRPr="00DE7698">
        <w:rPr>
          <w:rFonts w:eastAsia="Yu Gothic Light"/>
        </w:rPr>
        <w:t>■</w:t>
      </w:r>
      <w:r w:rsidRPr="00DE7698">
        <w:t xml:space="preserve">) and error bars represent mean </w:t>
      </w:r>
      <w:r w:rsidRPr="00DE7698">
        <w:rPr>
          <w:color w:val="000000"/>
        </w:rPr>
        <w:sym w:font="Symbol" w:char="F0B1"/>
      </w:r>
      <w:r w:rsidRPr="00DE7698">
        <w:rPr>
          <w:color w:val="000000"/>
        </w:rPr>
        <w:t xml:space="preserve"> SE.</w:t>
      </w:r>
    </w:p>
    <w:p w14:paraId="3AED39DC" w14:textId="77777777" w:rsidR="00CE5094" w:rsidRPr="00DE7698" w:rsidRDefault="00CE5094" w:rsidP="000E56DB">
      <w:pPr>
        <w:spacing w:line="480" w:lineRule="auto"/>
        <w:jc w:val="both"/>
      </w:pPr>
    </w:p>
    <w:p w14:paraId="39D17C1F" w14:textId="77777777" w:rsidR="00CE5094" w:rsidRPr="00DE7698" w:rsidRDefault="00CE5094" w:rsidP="000E56DB">
      <w:pPr>
        <w:spacing w:line="480" w:lineRule="auto"/>
        <w:jc w:val="both"/>
        <w:rPr>
          <w:b/>
          <w:bCs/>
        </w:rPr>
      </w:pPr>
      <w:r w:rsidRPr="00DE7698">
        <w:rPr>
          <w:b/>
          <w:bCs/>
        </w:rPr>
        <w:t>Figure 8</w:t>
      </w:r>
    </w:p>
    <w:p w14:paraId="0AF1B89F" w14:textId="095EE272" w:rsidR="00CE5094" w:rsidRPr="00DE7698" w:rsidRDefault="00CE5094" w:rsidP="000E56DB">
      <w:pPr>
        <w:spacing w:line="480" w:lineRule="auto"/>
        <w:jc w:val="both"/>
        <w:rPr>
          <w:color w:val="000000"/>
        </w:rPr>
      </w:pPr>
      <w:r w:rsidRPr="00DE7698">
        <w:t>Mean fly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DE7698">
        <w:rPr>
          <w:rFonts w:eastAsia="Yu Gothic Light"/>
        </w:rPr>
        <w:t>●</w:t>
      </w:r>
      <w:r w:rsidRPr="00DE7698">
        <w:t>), Arachnida (</w:t>
      </w:r>
      <w:r w:rsidRPr="00DE7698">
        <w:rPr>
          <w:rFonts w:eastAsia="Yu Mincho Light"/>
        </w:rPr>
        <w:t>▲</w:t>
      </w:r>
      <w:r w:rsidRPr="00DE7698">
        <w:t>), and Hymenoptera (</w:t>
      </w:r>
      <w:r w:rsidRPr="00DE7698">
        <w:rPr>
          <w:rFonts w:eastAsia="Yu Gothic Light"/>
        </w:rPr>
        <w:t>■</w:t>
      </w:r>
      <w:r w:rsidRPr="00DE7698">
        <w:t xml:space="preserve">) and error bars represent mean </w:t>
      </w:r>
      <w:r w:rsidRPr="00DE7698">
        <w:rPr>
          <w:color w:val="000000"/>
        </w:rPr>
        <w:sym w:font="Symbol" w:char="F0B1"/>
      </w:r>
      <w:r w:rsidRPr="00DE7698">
        <w:rPr>
          <w:color w:val="000000"/>
        </w:rPr>
        <w:t xml:space="preserve"> SE.</w:t>
      </w:r>
    </w:p>
    <w:p w14:paraId="355A9BC5" w14:textId="77777777" w:rsidR="00CE5094" w:rsidRPr="00DE7698" w:rsidRDefault="00CE5094" w:rsidP="000E56DB">
      <w:pPr>
        <w:spacing w:line="480" w:lineRule="auto"/>
        <w:jc w:val="both"/>
        <w:rPr>
          <w:color w:val="000000"/>
        </w:rPr>
      </w:pPr>
    </w:p>
    <w:p w14:paraId="7644527F" w14:textId="77777777" w:rsidR="00CE5094" w:rsidRPr="00DE7698" w:rsidRDefault="00CE5094" w:rsidP="000E56DB">
      <w:pPr>
        <w:spacing w:line="480" w:lineRule="auto"/>
        <w:jc w:val="both"/>
        <w:rPr>
          <w:b/>
          <w:bCs/>
        </w:rPr>
      </w:pPr>
      <w:r w:rsidRPr="00DE7698">
        <w:rPr>
          <w:b/>
          <w:bCs/>
        </w:rPr>
        <w:t>Supplementary Figure 1</w:t>
      </w:r>
    </w:p>
    <w:p w14:paraId="361DCED1" w14:textId="77777777" w:rsidR="00CE5094" w:rsidRPr="00DE7698" w:rsidRDefault="00CE5094" w:rsidP="000E56DB">
      <w:pPr>
        <w:spacing w:line="480" w:lineRule="auto"/>
        <w:jc w:val="both"/>
        <w:rPr>
          <w:color w:val="000000"/>
        </w:rPr>
      </w:pPr>
      <w:r w:rsidRPr="00DE7698">
        <w:lastRenderedPageBreak/>
        <w:t xml:space="preserve">Percent cover of grass (light gray bars) and other plants (dark gray bars) over sampling periods (August 2022, November 2022, and March 2023). Sargasso treatment panels (A) include beach (left column) and forest (right column). Control treatment panels (B) include beach (left column) and forest (right column). Panel rows indicate distance from treatment plots (0m, 0.75m, and 1.5m). Error bars represent mean </w:t>
      </w:r>
      <w:r w:rsidRPr="00DE7698">
        <w:rPr>
          <w:color w:val="000000"/>
        </w:rPr>
        <w:sym w:font="Symbol" w:char="F0B1"/>
      </w:r>
      <w:r w:rsidRPr="00DE7698">
        <w:rPr>
          <w:color w:val="000000"/>
        </w:rPr>
        <w:t xml:space="preserve"> SE.</w:t>
      </w:r>
    </w:p>
    <w:p w14:paraId="30940B5B" w14:textId="77777777" w:rsidR="00CE5094" w:rsidRPr="00DE7698" w:rsidRDefault="00CE5094" w:rsidP="000E56DB">
      <w:pPr>
        <w:spacing w:line="480" w:lineRule="auto"/>
        <w:jc w:val="both"/>
        <w:rPr>
          <w:color w:val="000000"/>
        </w:rPr>
      </w:pPr>
    </w:p>
    <w:p w14:paraId="3A847D52" w14:textId="77777777" w:rsidR="00CE5094" w:rsidRPr="00DE7698" w:rsidRDefault="00CE5094" w:rsidP="000E56DB">
      <w:pPr>
        <w:spacing w:line="480" w:lineRule="auto"/>
        <w:jc w:val="both"/>
        <w:rPr>
          <w:b/>
          <w:bCs/>
        </w:rPr>
      </w:pPr>
      <w:r w:rsidRPr="00DE7698">
        <w:rPr>
          <w:b/>
          <w:bCs/>
        </w:rPr>
        <w:t>Supplementary Figure 2</w:t>
      </w:r>
    </w:p>
    <w:p w14:paraId="07C895C6" w14:textId="77777777" w:rsidR="00CE5094" w:rsidRPr="00DE7698" w:rsidRDefault="00CE5094" w:rsidP="000E56DB">
      <w:pPr>
        <w:spacing w:line="480" w:lineRule="auto"/>
        <w:jc w:val="both"/>
      </w:pPr>
      <w:r w:rsidRPr="00DE7698">
        <w:t xml:space="preserve">Proportion of cover categories in plot interiors over sampling periods 1 (August 2022), 2 (November 2022), 3 (March 2023), and 4 (August 2023) in the beach site. Columns designate treatment type (left is control and right </w:t>
      </w:r>
      <w:proofErr w:type="gramStart"/>
      <w:r w:rsidRPr="00DE7698">
        <w:t>is</w:t>
      </w:r>
      <w:proofErr w:type="gramEnd"/>
      <w:r w:rsidRPr="00DE7698">
        <w:t xml:space="preserve"> sargasso) and rows represent treatment block.</w:t>
      </w:r>
    </w:p>
    <w:p w14:paraId="35267E62" w14:textId="77777777" w:rsidR="00CE5094" w:rsidRPr="00DE7698" w:rsidRDefault="00CE5094" w:rsidP="000E56DB">
      <w:pPr>
        <w:spacing w:line="480" w:lineRule="auto"/>
        <w:jc w:val="both"/>
      </w:pPr>
    </w:p>
    <w:p w14:paraId="20CB4AF2" w14:textId="77777777" w:rsidR="00CE5094" w:rsidRPr="00DE7698" w:rsidRDefault="00CE5094" w:rsidP="000E56DB">
      <w:pPr>
        <w:spacing w:line="480" w:lineRule="auto"/>
        <w:jc w:val="both"/>
        <w:rPr>
          <w:b/>
          <w:bCs/>
        </w:rPr>
      </w:pPr>
      <w:r w:rsidRPr="00DE7698">
        <w:rPr>
          <w:b/>
          <w:bCs/>
        </w:rPr>
        <w:t>Supplementary Figure 3</w:t>
      </w:r>
    </w:p>
    <w:p w14:paraId="3206FB7C" w14:textId="77777777" w:rsidR="00CE5094" w:rsidRPr="00DE7698" w:rsidRDefault="00CE5094" w:rsidP="000E56DB">
      <w:pPr>
        <w:spacing w:line="480" w:lineRule="auto"/>
        <w:jc w:val="both"/>
      </w:pPr>
      <w:r w:rsidRPr="00DE7698">
        <w:t xml:space="preserve">Proportion of cover categories in plot interiors over sampling periods 1 (August 2022), 2 (November 2022), 3 (March 2023), and 4 (August 2023) in the forest site. Columns designate treatment type (left is control and right </w:t>
      </w:r>
      <w:proofErr w:type="gramStart"/>
      <w:r w:rsidRPr="00DE7698">
        <w:t>is</w:t>
      </w:r>
      <w:proofErr w:type="gramEnd"/>
      <w:r w:rsidRPr="00DE7698">
        <w:t xml:space="preserve"> sargasso) and rows represent treatment block.</w:t>
      </w:r>
    </w:p>
    <w:p w14:paraId="50EA8828" w14:textId="77777777" w:rsidR="00CE5094" w:rsidRPr="00DE7698" w:rsidRDefault="00CE5094" w:rsidP="000E56DB">
      <w:pPr>
        <w:spacing w:line="480" w:lineRule="auto"/>
        <w:jc w:val="both"/>
      </w:pPr>
    </w:p>
    <w:p w14:paraId="507644A4" w14:textId="77777777" w:rsidR="00CE5094" w:rsidRPr="00DE7698" w:rsidRDefault="00CE5094" w:rsidP="000E56DB">
      <w:pPr>
        <w:spacing w:line="480" w:lineRule="auto"/>
        <w:jc w:val="both"/>
        <w:rPr>
          <w:b/>
          <w:bCs/>
        </w:rPr>
      </w:pPr>
      <w:r w:rsidRPr="00DE7698">
        <w:rPr>
          <w:b/>
          <w:bCs/>
        </w:rPr>
        <w:t>Supplementary Figure 4</w:t>
      </w:r>
    </w:p>
    <w:p w14:paraId="643426CF" w14:textId="77777777" w:rsidR="00CE5094" w:rsidRPr="00DE7698" w:rsidRDefault="00CE5094" w:rsidP="000E56DB">
      <w:pPr>
        <w:spacing w:line="480" w:lineRule="auto"/>
        <w:jc w:val="both"/>
      </w:pPr>
      <w:r w:rsidRPr="00DE7698">
        <w:t xml:space="preserve">Proportion of cover categories in plot perimeter over sampling periods 1 (August 2022), 2 (November 2022), 3 (March 2023), and 4 (August 2023) in the beach site. Columns designate treatment type (left is control and right </w:t>
      </w:r>
      <w:proofErr w:type="gramStart"/>
      <w:r w:rsidRPr="00DE7698">
        <w:t>is</w:t>
      </w:r>
      <w:proofErr w:type="gramEnd"/>
      <w:r w:rsidRPr="00DE7698">
        <w:t xml:space="preserve"> sargasso) and rows represent treatment block.</w:t>
      </w:r>
    </w:p>
    <w:p w14:paraId="3FC1CE3B" w14:textId="77777777" w:rsidR="00CE5094" w:rsidRPr="00DE7698" w:rsidRDefault="00CE5094" w:rsidP="000E56DB">
      <w:pPr>
        <w:spacing w:line="480" w:lineRule="auto"/>
        <w:jc w:val="both"/>
      </w:pPr>
    </w:p>
    <w:p w14:paraId="09119104" w14:textId="77777777" w:rsidR="00CE5094" w:rsidRPr="00DE7698" w:rsidRDefault="00CE5094" w:rsidP="000E56DB">
      <w:pPr>
        <w:spacing w:line="480" w:lineRule="auto"/>
        <w:jc w:val="both"/>
        <w:rPr>
          <w:b/>
          <w:bCs/>
        </w:rPr>
      </w:pPr>
      <w:r w:rsidRPr="00DE7698">
        <w:rPr>
          <w:b/>
          <w:bCs/>
        </w:rPr>
        <w:t>Supplementary Figure 5</w:t>
      </w:r>
    </w:p>
    <w:p w14:paraId="01F5094B" w14:textId="77777777" w:rsidR="00CE5094" w:rsidRPr="00DE7698" w:rsidRDefault="00CE5094" w:rsidP="000E56DB">
      <w:pPr>
        <w:spacing w:line="480" w:lineRule="auto"/>
        <w:jc w:val="both"/>
      </w:pPr>
      <w:r w:rsidRPr="00DE7698">
        <w:lastRenderedPageBreak/>
        <w:t xml:space="preserve">Proportion of cover categories in plot perimeter over sampling periods 1 (August 2022), 2 (November 2022), 3 (March 2023), and 4 (August 2023) in the forest site. Columns designate treatment type (left is control and right </w:t>
      </w:r>
      <w:proofErr w:type="gramStart"/>
      <w:r w:rsidRPr="00DE7698">
        <w:t>is</w:t>
      </w:r>
      <w:proofErr w:type="gramEnd"/>
      <w:r w:rsidRPr="00DE7698">
        <w:t xml:space="preserve"> sargasso) and rows represent treatment block.</w:t>
      </w:r>
    </w:p>
    <w:p w14:paraId="45900A15" w14:textId="77777777" w:rsidR="00CE5094" w:rsidRPr="00DE7698" w:rsidRDefault="00CE5094" w:rsidP="000E56DB">
      <w:pPr>
        <w:spacing w:line="480" w:lineRule="auto"/>
        <w:jc w:val="both"/>
        <w:rPr>
          <w:b/>
          <w:bCs/>
        </w:rPr>
      </w:pPr>
    </w:p>
    <w:p w14:paraId="6D29C283" w14:textId="3EAE6AA5" w:rsidR="00160A8F" w:rsidRPr="00DE7698" w:rsidRDefault="00CF5B7D" w:rsidP="000E56DB">
      <w:pPr>
        <w:spacing w:line="480" w:lineRule="auto"/>
        <w:jc w:val="both"/>
        <w:rPr>
          <w:b/>
          <w:bCs/>
        </w:rPr>
      </w:pPr>
      <w:r w:rsidRPr="00DE7698">
        <w:rPr>
          <w:b/>
          <w:bCs/>
        </w:rPr>
        <w:t>Figures</w:t>
      </w:r>
    </w:p>
    <w:p w14:paraId="44A13587" w14:textId="6D7A2272" w:rsidR="00CF5B7D" w:rsidRPr="00DE7698" w:rsidRDefault="00CF5B7D" w:rsidP="000E56DB">
      <w:pPr>
        <w:spacing w:line="480" w:lineRule="auto"/>
        <w:jc w:val="both"/>
      </w:pPr>
      <w:r w:rsidRPr="00DE7698">
        <w:t>Figure 2. Mesh bag decomposition</w:t>
      </w:r>
    </w:p>
    <w:p w14:paraId="056FBA08" w14:textId="7B9AA017" w:rsidR="0045017B" w:rsidRPr="00DE7698" w:rsidRDefault="00BC549E" w:rsidP="000E56DB">
      <w:pPr>
        <w:spacing w:line="480" w:lineRule="auto"/>
        <w:jc w:val="both"/>
      </w:pPr>
      <w:r w:rsidRPr="00DE7698">
        <w:drawing>
          <wp:inline distT="0" distB="0" distL="0" distR="0" wp14:anchorId="75FC81C5" wp14:editId="5085B19B">
            <wp:extent cx="5055079" cy="3510472"/>
            <wp:effectExtent l="0" t="0" r="0" b="0"/>
            <wp:docPr id="1313043326" name="Picture 1" descr="A graph of different siz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43326" name="Picture 1" descr="A graph of different sizes of trees&#10;&#10;Description automatically generated"/>
                    <pic:cNvPicPr/>
                  </pic:nvPicPr>
                  <pic:blipFill>
                    <a:blip r:embed="rId11"/>
                    <a:stretch>
                      <a:fillRect/>
                    </a:stretch>
                  </pic:blipFill>
                  <pic:spPr>
                    <a:xfrm>
                      <a:off x="0" y="0"/>
                      <a:ext cx="5057871" cy="3512411"/>
                    </a:xfrm>
                    <a:prstGeom prst="rect">
                      <a:avLst/>
                    </a:prstGeom>
                  </pic:spPr>
                </pic:pic>
              </a:graphicData>
            </a:graphic>
          </wp:inline>
        </w:drawing>
      </w:r>
    </w:p>
    <w:p w14:paraId="0C2F64A2" w14:textId="77777777" w:rsidR="00BC549E" w:rsidRPr="00DE7698" w:rsidRDefault="00BC549E" w:rsidP="000E56DB">
      <w:pPr>
        <w:spacing w:line="480" w:lineRule="auto"/>
        <w:jc w:val="both"/>
      </w:pPr>
    </w:p>
    <w:p w14:paraId="589371E0" w14:textId="77777777" w:rsidR="00BC549E" w:rsidRPr="00DE7698" w:rsidRDefault="00BC549E" w:rsidP="000E56DB">
      <w:pPr>
        <w:spacing w:line="480" w:lineRule="auto"/>
        <w:jc w:val="both"/>
      </w:pPr>
    </w:p>
    <w:p w14:paraId="6ABD01C4" w14:textId="77777777" w:rsidR="00BC549E" w:rsidRPr="00DE7698" w:rsidRDefault="00BC549E" w:rsidP="000E56DB">
      <w:pPr>
        <w:spacing w:line="480" w:lineRule="auto"/>
        <w:jc w:val="both"/>
      </w:pPr>
    </w:p>
    <w:p w14:paraId="719484D3" w14:textId="77777777" w:rsidR="00BC549E" w:rsidRPr="00DE7698" w:rsidRDefault="00BC549E" w:rsidP="000E56DB">
      <w:pPr>
        <w:spacing w:line="480" w:lineRule="auto"/>
        <w:jc w:val="both"/>
      </w:pPr>
    </w:p>
    <w:p w14:paraId="6A422000" w14:textId="77777777" w:rsidR="00BC549E" w:rsidRPr="00DE7698" w:rsidRDefault="00BC549E" w:rsidP="000E56DB">
      <w:pPr>
        <w:spacing w:line="480" w:lineRule="auto"/>
        <w:jc w:val="both"/>
      </w:pPr>
    </w:p>
    <w:p w14:paraId="4A46D96C" w14:textId="2B56CB3A" w:rsidR="00BC549E" w:rsidRPr="00DE7698" w:rsidRDefault="00BC549E" w:rsidP="000E56DB">
      <w:pPr>
        <w:spacing w:line="480" w:lineRule="auto"/>
        <w:jc w:val="both"/>
      </w:pPr>
      <w:r w:rsidRPr="00DE7698">
        <w:t>Figure  ???? Mesh bag arthropod counts</w:t>
      </w:r>
    </w:p>
    <w:p w14:paraId="4BD90C7F" w14:textId="17479A23" w:rsidR="00D52105" w:rsidRPr="00DE7698" w:rsidRDefault="00BC549E" w:rsidP="000E56DB">
      <w:pPr>
        <w:spacing w:line="480" w:lineRule="auto"/>
        <w:jc w:val="both"/>
      </w:pPr>
      <w:r w:rsidRPr="00DE7698">
        <w:lastRenderedPageBreak/>
        <w:drawing>
          <wp:inline distT="0" distB="0" distL="0" distR="0" wp14:anchorId="30F0F98C" wp14:editId="187E15DE">
            <wp:extent cx="5943600" cy="3251200"/>
            <wp:effectExtent l="0" t="0" r="0" b="0"/>
            <wp:docPr id="807959787" name="Picture 1" descr="A white rectangular objec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959787" name="Picture 1" descr="A white rectangular object with black text&#10;&#10;Description automatically generated with medium confidence"/>
                    <pic:cNvPicPr/>
                  </pic:nvPicPr>
                  <pic:blipFill>
                    <a:blip r:embed="rId12"/>
                    <a:stretch>
                      <a:fillRect/>
                    </a:stretch>
                  </pic:blipFill>
                  <pic:spPr>
                    <a:xfrm>
                      <a:off x="0" y="0"/>
                      <a:ext cx="5943600" cy="3251200"/>
                    </a:xfrm>
                    <a:prstGeom prst="rect">
                      <a:avLst/>
                    </a:prstGeom>
                  </pic:spPr>
                </pic:pic>
              </a:graphicData>
            </a:graphic>
          </wp:inline>
        </w:drawing>
      </w:r>
    </w:p>
    <w:p w14:paraId="70A7AF81" w14:textId="77777777" w:rsidR="0045017B" w:rsidRPr="00DE7698" w:rsidRDefault="0045017B" w:rsidP="000E56DB">
      <w:pPr>
        <w:spacing w:line="480" w:lineRule="auto"/>
        <w:jc w:val="both"/>
      </w:pPr>
    </w:p>
    <w:p w14:paraId="35789448" w14:textId="77777777" w:rsidR="0045017B" w:rsidRPr="00DE7698" w:rsidRDefault="0045017B" w:rsidP="000E56DB">
      <w:pPr>
        <w:spacing w:line="480" w:lineRule="auto"/>
        <w:jc w:val="both"/>
      </w:pPr>
    </w:p>
    <w:p w14:paraId="45CA4DEC" w14:textId="77777777" w:rsidR="0045017B" w:rsidRPr="00DE7698" w:rsidRDefault="0045017B" w:rsidP="000E56DB">
      <w:pPr>
        <w:spacing w:line="480" w:lineRule="auto"/>
        <w:jc w:val="both"/>
      </w:pPr>
    </w:p>
    <w:p w14:paraId="59F249D0" w14:textId="77777777" w:rsidR="0045017B" w:rsidRPr="00DE7698" w:rsidRDefault="0045017B" w:rsidP="000E56DB">
      <w:pPr>
        <w:spacing w:line="480" w:lineRule="auto"/>
        <w:jc w:val="both"/>
      </w:pPr>
    </w:p>
    <w:p w14:paraId="2C900C33" w14:textId="77777777" w:rsidR="0045017B" w:rsidRPr="00DE7698" w:rsidRDefault="0045017B" w:rsidP="000E56DB">
      <w:pPr>
        <w:spacing w:line="480" w:lineRule="auto"/>
        <w:jc w:val="both"/>
      </w:pPr>
    </w:p>
    <w:p w14:paraId="34E2A2B7" w14:textId="77777777" w:rsidR="0045017B" w:rsidRPr="00DE7698" w:rsidRDefault="0045017B" w:rsidP="000E56DB">
      <w:pPr>
        <w:spacing w:line="480" w:lineRule="auto"/>
        <w:jc w:val="both"/>
      </w:pPr>
    </w:p>
    <w:p w14:paraId="7C2803F3" w14:textId="77777777" w:rsidR="0045017B" w:rsidRPr="00DE7698" w:rsidRDefault="0045017B" w:rsidP="000E56DB">
      <w:pPr>
        <w:spacing w:line="480" w:lineRule="auto"/>
        <w:jc w:val="both"/>
      </w:pPr>
    </w:p>
    <w:p w14:paraId="1A7ED093" w14:textId="77777777" w:rsidR="0045017B" w:rsidRPr="00DE7698" w:rsidRDefault="0045017B" w:rsidP="000E56DB">
      <w:pPr>
        <w:spacing w:line="480" w:lineRule="auto"/>
        <w:jc w:val="both"/>
      </w:pPr>
    </w:p>
    <w:p w14:paraId="7B455E40" w14:textId="77777777" w:rsidR="0045017B" w:rsidRPr="00DE7698" w:rsidRDefault="0045017B" w:rsidP="000E56DB">
      <w:pPr>
        <w:spacing w:line="480" w:lineRule="auto"/>
        <w:jc w:val="both"/>
      </w:pPr>
    </w:p>
    <w:p w14:paraId="6737FE32" w14:textId="77777777" w:rsidR="0045017B" w:rsidRPr="00DE7698" w:rsidRDefault="0045017B" w:rsidP="000E56DB">
      <w:pPr>
        <w:spacing w:line="480" w:lineRule="auto"/>
        <w:jc w:val="both"/>
      </w:pPr>
    </w:p>
    <w:p w14:paraId="4D6D474A" w14:textId="77777777" w:rsidR="00BC549E" w:rsidRPr="00DE7698" w:rsidRDefault="00BC549E" w:rsidP="000E56DB">
      <w:pPr>
        <w:spacing w:line="480" w:lineRule="auto"/>
        <w:jc w:val="both"/>
      </w:pPr>
    </w:p>
    <w:p w14:paraId="16A1CCF3" w14:textId="77777777" w:rsidR="00BC549E" w:rsidRPr="00DE7698" w:rsidRDefault="00BC549E" w:rsidP="000E56DB">
      <w:pPr>
        <w:spacing w:line="480" w:lineRule="auto"/>
        <w:jc w:val="both"/>
      </w:pPr>
    </w:p>
    <w:p w14:paraId="0AE42EEA" w14:textId="77777777" w:rsidR="00BC549E" w:rsidRPr="00DE7698" w:rsidRDefault="00BC549E" w:rsidP="000E56DB">
      <w:pPr>
        <w:spacing w:line="480" w:lineRule="auto"/>
        <w:jc w:val="both"/>
      </w:pPr>
    </w:p>
    <w:p w14:paraId="50DE90C6" w14:textId="5C61DD9F" w:rsidR="00CF5B7D" w:rsidRPr="00DE7698" w:rsidRDefault="00CF5B7D" w:rsidP="000E56DB">
      <w:pPr>
        <w:spacing w:line="480" w:lineRule="auto"/>
        <w:jc w:val="both"/>
      </w:pPr>
      <w:r w:rsidRPr="00DE7698">
        <w:t xml:space="preserve">Figure 3. Nitrate content </w:t>
      </w:r>
    </w:p>
    <w:p w14:paraId="52C35C53" w14:textId="7BA16FDA" w:rsidR="0045017B" w:rsidRPr="00DE7698" w:rsidRDefault="00627CC9" w:rsidP="000E56DB">
      <w:pPr>
        <w:spacing w:line="480" w:lineRule="auto"/>
        <w:jc w:val="both"/>
        <w:rPr>
          <w:b/>
          <w:bCs/>
        </w:rPr>
      </w:pPr>
      <w:r w:rsidRPr="00DE7698">
        <w:rPr>
          <w:b/>
          <w:bCs/>
          <w:noProof/>
        </w:rPr>
        <w:lastRenderedPageBreak/>
        <w:drawing>
          <wp:inline distT="0" distB="0" distL="0" distR="0" wp14:anchorId="7B4D0271" wp14:editId="2BCB31FE">
            <wp:extent cx="5943600" cy="3143885"/>
            <wp:effectExtent l="0" t="0" r="0" b="5715"/>
            <wp:docPr id="127512475" name="Picture 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2475" name="Picture 1" descr="A graph of different sizes and shapes&#10;&#10;Description automatically generated with medium confidence"/>
                    <pic:cNvPicPr/>
                  </pic:nvPicPr>
                  <pic:blipFill>
                    <a:blip r:embed="rId13"/>
                    <a:stretch>
                      <a:fillRect/>
                    </a:stretch>
                  </pic:blipFill>
                  <pic:spPr>
                    <a:xfrm>
                      <a:off x="0" y="0"/>
                      <a:ext cx="5943600" cy="3143885"/>
                    </a:xfrm>
                    <a:prstGeom prst="rect">
                      <a:avLst/>
                    </a:prstGeom>
                  </pic:spPr>
                </pic:pic>
              </a:graphicData>
            </a:graphic>
          </wp:inline>
        </w:drawing>
      </w:r>
    </w:p>
    <w:p w14:paraId="3FDF4007" w14:textId="77777777" w:rsidR="00F42A23" w:rsidRPr="00DE7698" w:rsidRDefault="00F42A23" w:rsidP="000E56DB">
      <w:pPr>
        <w:spacing w:line="480" w:lineRule="auto"/>
        <w:jc w:val="both"/>
      </w:pPr>
    </w:p>
    <w:p w14:paraId="1E41C2C0" w14:textId="77777777" w:rsidR="00F42A23" w:rsidRPr="00DE7698" w:rsidRDefault="00F42A23" w:rsidP="000E56DB">
      <w:pPr>
        <w:spacing w:line="480" w:lineRule="auto"/>
        <w:jc w:val="both"/>
      </w:pPr>
    </w:p>
    <w:p w14:paraId="19B674AE" w14:textId="77777777" w:rsidR="0045017B" w:rsidRPr="00DE7698" w:rsidRDefault="0045017B" w:rsidP="000E56DB">
      <w:pPr>
        <w:spacing w:line="480" w:lineRule="auto"/>
        <w:jc w:val="both"/>
      </w:pPr>
    </w:p>
    <w:p w14:paraId="3A6859AE" w14:textId="77777777" w:rsidR="0045017B" w:rsidRPr="00DE7698" w:rsidRDefault="0045017B" w:rsidP="000E56DB">
      <w:pPr>
        <w:spacing w:line="480" w:lineRule="auto"/>
        <w:jc w:val="both"/>
      </w:pPr>
    </w:p>
    <w:p w14:paraId="476A0133" w14:textId="77777777" w:rsidR="0045017B" w:rsidRPr="00DE7698" w:rsidRDefault="0045017B" w:rsidP="000E56DB">
      <w:pPr>
        <w:spacing w:line="480" w:lineRule="auto"/>
        <w:jc w:val="both"/>
      </w:pPr>
    </w:p>
    <w:p w14:paraId="4817A216" w14:textId="77777777" w:rsidR="0045017B" w:rsidRPr="00DE7698" w:rsidRDefault="0045017B" w:rsidP="000E56DB">
      <w:pPr>
        <w:spacing w:line="480" w:lineRule="auto"/>
        <w:jc w:val="both"/>
      </w:pPr>
    </w:p>
    <w:p w14:paraId="31AA13B4" w14:textId="77777777" w:rsidR="0045017B" w:rsidRPr="00DE7698" w:rsidRDefault="0045017B" w:rsidP="000E56DB">
      <w:pPr>
        <w:spacing w:line="480" w:lineRule="auto"/>
        <w:jc w:val="both"/>
      </w:pPr>
    </w:p>
    <w:p w14:paraId="71D9911D" w14:textId="77777777" w:rsidR="0045017B" w:rsidRPr="00DE7698" w:rsidRDefault="0045017B" w:rsidP="000E56DB">
      <w:pPr>
        <w:spacing w:line="480" w:lineRule="auto"/>
        <w:jc w:val="both"/>
      </w:pPr>
    </w:p>
    <w:p w14:paraId="7A1A5D89" w14:textId="77777777" w:rsidR="0045017B" w:rsidRPr="00DE7698" w:rsidRDefault="0045017B" w:rsidP="000E56DB">
      <w:pPr>
        <w:spacing w:line="480" w:lineRule="auto"/>
        <w:jc w:val="both"/>
      </w:pPr>
    </w:p>
    <w:p w14:paraId="55A7CB6C" w14:textId="77777777" w:rsidR="0045017B" w:rsidRPr="00DE7698" w:rsidRDefault="0045017B" w:rsidP="000E56DB">
      <w:pPr>
        <w:spacing w:line="480" w:lineRule="auto"/>
        <w:jc w:val="both"/>
      </w:pPr>
    </w:p>
    <w:p w14:paraId="65D38AD5" w14:textId="77777777" w:rsidR="0045017B" w:rsidRPr="00DE7698" w:rsidRDefault="0045017B" w:rsidP="000E56DB">
      <w:pPr>
        <w:spacing w:line="480" w:lineRule="auto"/>
        <w:jc w:val="both"/>
      </w:pPr>
    </w:p>
    <w:p w14:paraId="7C625EB6" w14:textId="77777777" w:rsidR="0045017B" w:rsidRPr="00DE7698" w:rsidRDefault="0045017B" w:rsidP="000E56DB">
      <w:pPr>
        <w:spacing w:line="480" w:lineRule="auto"/>
        <w:jc w:val="both"/>
      </w:pPr>
    </w:p>
    <w:p w14:paraId="7CD85480" w14:textId="77777777" w:rsidR="0045017B" w:rsidRPr="00DE7698" w:rsidRDefault="0045017B" w:rsidP="000E56DB">
      <w:pPr>
        <w:spacing w:line="480" w:lineRule="auto"/>
        <w:jc w:val="both"/>
      </w:pPr>
    </w:p>
    <w:p w14:paraId="27D861D0" w14:textId="77777777" w:rsidR="00A5191F" w:rsidRPr="00DE7698" w:rsidRDefault="00E860B7" w:rsidP="000E56DB">
      <w:pPr>
        <w:spacing w:line="480" w:lineRule="auto"/>
        <w:jc w:val="both"/>
      </w:pPr>
      <w:r w:rsidRPr="00DE7698">
        <w:t xml:space="preserve">Figure 4. Soil </w:t>
      </w:r>
      <w:commentRangeStart w:id="6"/>
      <w:r w:rsidRPr="00DE7698">
        <w:t xml:space="preserve">respiration </w:t>
      </w:r>
      <w:commentRangeEnd w:id="6"/>
      <w:r w:rsidR="00055CE8" w:rsidRPr="00DE7698">
        <w:rPr>
          <w:rStyle w:val="CommentReference"/>
          <w:rFonts w:eastAsiaTheme="minorHAnsi"/>
          <w:kern w:val="2"/>
          <w:sz w:val="24"/>
          <w:szCs w:val="24"/>
          <w14:ligatures w14:val="standardContextual"/>
        </w:rPr>
        <w:commentReference w:id="6"/>
      </w:r>
    </w:p>
    <w:p w14:paraId="21B42DFD" w14:textId="1A587ECF" w:rsidR="00CF5B7D" w:rsidRPr="00DE7698" w:rsidRDefault="00665710" w:rsidP="000E56DB">
      <w:pPr>
        <w:spacing w:line="480" w:lineRule="auto"/>
        <w:jc w:val="both"/>
      </w:pPr>
      <w:r w:rsidRPr="00DE7698">
        <w:lastRenderedPageBreak/>
        <w:drawing>
          <wp:inline distT="0" distB="0" distL="0" distR="0" wp14:anchorId="50058ABD" wp14:editId="3A158729">
            <wp:extent cx="5943600" cy="6162675"/>
            <wp:effectExtent l="0" t="0" r="0" b="0"/>
            <wp:docPr id="231574174" name="Picture 1" descr="A graph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574174" name="Picture 1" descr="A graph of different types of plants&#10;&#10;Description automatically generated with medium confidence"/>
                    <pic:cNvPicPr/>
                  </pic:nvPicPr>
                  <pic:blipFill>
                    <a:blip r:embed="rId14"/>
                    <a:stretch>
                      <a:fillRect/>
                    </a:stretch>
                  </pic:blipFill>
                  <pic:spPr>
                    <a:xfrm>
                      <a:off x="0" y="0"/>
                      <a:ext cx="5943600" cy="6162675"/>
                    </a:xfrm>
                    <a:prstGeom prst="rect">
                      <a:avLst/>
                    </a:prstGeom>
                  </pic:spPr>
                </pic:pic>
              </a:graphicData>
            </a:graphic>
          </wp:inline>
        </w:drawing>
      </w:r>
    </w:p>
    <w:p w14:paraId="2A7C2EBF" w14:textId="77777777" w:rsidR="00160A8F" w:rsidRPr="00DE7698" w:rsidRDefault="00160A8F" w:rsidP="000E56DB">
      <w:pPr>
        <w:spacing w:line="480" w:lineRule="auto"/>
        <w:jc w:val="both"/>
      </w:pPr>
    </w:p>
    <w:p w14:paraId="010A6B0F" w14:textId="77777777" w:rsidR="00C12CE8" w:rsidRPr="00DE7698" w:rsidRDefault="00C12CE8" w:rsidP="000E56DB">
      <w:pPr>
        <w:spacing w:line="480" w:lineRule="auto"/>
        <w:jc w:val="both"/>
      </w:pPr>
    </w:p>
    <w:p w14:paraId="205F7DAE" w14:textId="77777777" w:rsidR="00C12CE8" w:rsidRPr="00DE7698" w:rsidRDefault="00C12CE8" w:rsidP="000E56DB">
      <w:pPr>
        <w:spacing w:line="480" w:lineRule="auto"/>
        <w:jc w:val="both"/>
      </w:pPr>
    </w:p>
    <w:p w14:paraId="0A43ED8F" w14:textId="77777777" w:rsidR="00160A8F" w:rsidRPr="00DE7698" w:rsidRDefault="00160A8F" w:rsidP="000E56DB">
      <w:pPr>
        <w:spacing w:line="480" w:lineRule="auto"/>
        <w:jc w:val="both"/>
      </w:pPr>
    </w:p>
    <w:p w14:paraId="1F1EE1D6" w14:textId="77777777" w:rsidR="00160A8F" w:rsidRPr="00DE7698" w:rsidRDefault="00160A8F" w:rsidP="000E56DB">
      <w:pPr>
        <w:spacing w:line="480" w:lineRule="auto"/>
        <w:jc w:val="both"/>
      </w:pPr>
    </w:p>
    <w:p w14:paraId="6F20D5A6" w14:textId="77777777" w:rsidR="00160A8F" w:rsidRPr="00DE7698" w:rsidRDefault="00160A8F" w:rsidP="000E56DB">
      <w:pPr>
        <w:spacing w:line="480" w:lineRule="auto"/>
        <w:jc w:val="both"/>
      </w:pPr>
    </w:p>
    <w:p w14:paraId="6C812F7B" w14:textId="77777777" w:rsidR="00160A8F" w:rsidRPr="00DE7698" w:rsidRDefault="00160A8F" w:rsidP="000E56DB">
      <w:pPr>
        <w:spacing w:line="480" w:lineRule="auto"/>
        <w:jc w:val="both"/>
      </w:pPr>
    </w:p>
    <w:p w14:paraId="5305A239" w14:textId="77777777" w:rsidR="00881AB1" w:rsidRPr="00DE7698" w:rsidRDefault="00881AB1" w:rsidP="000E56DB">
      <w:pPr>
        <w:spacing w:line="480" w:lineRule="auto"/>
        <w:jc w:val="both"/>
      </w:pPr>
    </w:p>
    <w:p w14:paraId="17FF7CC3" w14:textId="77777777" w:rsidR="00CF5B7D" w:rsidRPr="00DE7698" w:rsidRDefault="00CF5B7D" w:rsidP="000E56DB">
      <w:pPr>
        <w:spacing w:line="480" w:lineRule="auto"/>
        <w:jc w:val="both"/>
      </w:pPr>
      <w:commentRangeStart w:id="7"/>
      <w:r w:rsidRPr="00DE7698">
        <w:t xml:space="preserve">Figure 5. </w:t>
      </w:r>
      <w:commentRangeEnd w:id="7"/>
      <w:r w:rsidR="00055CE8" w:rsidRPr="00DE7698">
        <w:rPr>
          <w:rStyle w:val="CommentReference"/>
          <w:rFonts w:eastAsiaTheme="minorHAnsi"/>
          <w:kern w:val="2"/>
          <w:sz w:val="24"/>
          <w:szCs w:val="24"/>
          <w14:ligatures w14:val="standardContextual"/>
        </w:rPr>
        <w:commentReference w:id="7"/>
      </w:r>
      <w:r w:rsidRPr="00DE7698">
        <w:t>Plot interior percent cover and effect sizes</w:t>
      </w:r>
    </w:p>
    <w:p w14:paraId="3F61F7DE" w14:textId="32292FC3" w:rsidR="00CF5B7D" w:rsidRPr="00DE7698" w:rsidRDefault="00954212" w:rsidP="000E56DB">
      <w:pPr>
        <w:spacing w:line="480" w:lineRule="auto"/>
        <w:jc w:val="both"/>
      </w:pPr>
      <w:r w:rsidRPr="00DE7698">
        <w:rPr>
          <w:noProof/>
        </w:rPr>
        <w:drawing>
          <wp:inline distT="0" distB="0" distL="0" distR="0" wp14:anchorId="711A120C" wp14:editId="0FF9A914">
            <wp:extent cx="5943600" cy="4225925"/>
            <wp:effectExtent l="0" t="0" r="0" b="3175"/>
            <wp:docPr id="203004169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41695" name="Picture 1" descr="A graph of different types of data&#10;&#10;Description automatically generated with medium confidence"/>
                    <pic:cNvPicPr/>
                  </pic:nvPicPr>
                  <pic:blipFill>
                    <a:blip r:embed="rId15"/>
                    <a:stretch>
                      <a:fillRect/>
                    </a:stretch>
                  </pic:blipFill>
                  <pic:spPr>
                    <a:xfrm>
                      <a:off x="0" y="0"/>
                      <a:ext cx="5943600" cy="4225925"/>
                    </a:xfrm>
                    <a:prstGeom prst="rect">
                      <a:avLst/>
                    </a:prstGeom>
                  </pic:spPr>
                </pic:pic>
              </a:graphicData>
            </a:graphic>
          </wp:inline>
        </w:drawing>
      </w:r>
    </w:p>
    <w:p w14:paraId="0EA0E1AF" w14:textId="29612BE7" w:rsidR="008C4B8A" w:rsidRPr="00DE7698" w:rsidRDefault="008C4B8A" w:rsidP="000E56DB">
      <w:pPr>
        <w:spacing w:line="480" w:lineRule="auto"/>
        <w:jc w:val="both"/>
      </w:pPr>
    </w:p>
    <w:p w14:paraId="7578E573" w14:textId="77777777" w:rsidR="00160A8F" w:rsidRPr="00DE7698" w:rsidRDefault="00160A8F" w:rsidP="000E56DB">
      <w:pPr>
        <w:spacing w:line="480" w:lineRule="auto"/>
        <w:jc w:val="both"/>
      </w:pPr>
    </w:p>
    <w:p w14:paraId="579C639B" w14:textId="77777777" w:rsidR="00160A8F" w:rsidRPr="00DE7698" w:rsidRDefault="00160A8F" w:rsidP="000E56DB">
      <w:pPr>
        <w:spacing w:line="480" w:lineRule="auto"/>
        <w:jc w:val="both"/>
      </w:pPr>
    </w:p>
    <w:p w14:paraId="300720E7" w14:textId="77777777" w:rsidR="00160A8F" w:rsidRPr="00DE7698" w:rsidRDefault="00160A8F" w:rsidP="000E56DB">
      <w:pPr>
        <w:spacing w:line="480" w:lineRule="auto"/>
        <w:jc w:val="both"/>
      </w:pPr>
    </w:p>
    <w:p w14:paraId="749D84AE" w14:textId="77777777" w:rsidR="00160A8F" w:rsidRPr="00DE7698" w:rsidRDefault="00160A8F" w:rsidP="000E56DB">
      <w:pPr>
        <w:spacing w:line="480" w:lineRule="auto"/>
        <w:jc w:val="both"/>
      </w:pPr>
    </w:p>
    <w:p w14:paraId="00EDD309" w14:textId="77777777" w:rsidR="00160A8F" w:rsidRPr="00DE7698" w:rsidRDefault="00160A8F" w:rsidP="000E56DB">
      <w:pPr>
        <w:spacing w:line="480" w:lineRule="auto"/>
        <w:jc w:val="both"/>
      </w:pPr>
    </w:p>
    <w:p w14:paraId="05D87AC8" w14:textId="77777777" w:rsidR="00160A8F" w:rsidRPr="00DE7698" w:rsidRDefault="00160A8F" w:rsidP="000E56DB">
      <w:pPr>
        <w:spacing w:line="480" w:lineRule="auto"/>
        <w:jc w:val="both"/>
      </w:pPr>
    </w:p>
    <w:p w14:paraId="2B6F6193" w14:textId="77777777" w:rsidR="00160A8F" w:rsidRPr="00DE7698" w:rsidRDefault="00160A8F" w:rsidP="000E56DB">
      <w:pPr>
        <w:spacing w:line="480" w:lineRule="auto"/>
        <w:jc w:val="both"/>
      </w:pPr>
    </w:p>
    <w:p w14:paraId="000F7BF8" w14:textId="77777777" w:rsidR="00CF5B7D" w:rsidRPr="00DE7698" w:rsidRDefault="00CF5B7D" w:rsidP="000E56DB">
      <w:pPr>
        <w:spacing w:line="480" w:lineRule="auto"/>
        <w:jc w:val="both"/>
      </w:pPr>
    </w:p>
    <w:p w14:paraId="6D13939C" w14:textId="77777777" w:rsidR="00CF5B7D" w:rsidRPr="00DE7698" w:rsidRDefault="00CF5B7D" w:rsidP="000E56DB">
      <w:pPr>
        <w:spacing w:line="480" w:lineRule="auto"/>
        <w:jc w:val="both"/>
      </w:pPr>
    </w:p>
    <w:p w14:paraId="2312C28F" w14:textId="77777777" w:rsidR="00CF5B7D" w:rsidRPr="00DE7698" w:rsidRDefault="00CF5B7D" w:rsidP="000E56DB">
      <w:pPr>
        <w:spacing w:line="480" w:lineRule="auto"/>
        <w:jc w:val="both"/>
      </w:pPr>
      <w:r w:rsidRPr="00DE7698">
        <w:t xml:space="preserve">Figure 6. Plot perimeter percent cover and effect sizes </w:t>
      </w:r>
    </w:p>
    <w:p w14:paraId="21BEA505" w14:textId="09C1ABFE" w:rsidR="00CF5B7D" w:rsidRPr="00DE7698" w:rsidRDefault="00954212" w:rsidP="000E56DB">
      <w:pPr>
        <w:spacing w:line="480" w:lineRule="auto"/>
        <w:jc w:val="both"/>
      </w:pPr>
      <w:r w:rsidRPr="00DE7698">
        <w:rPr>
          <w:noProof/>
        </w:rPr>
        <w:drawing>
          <wp:inline distT="0" distB="0" distL="0" distR="0" wp14:anchorId="65EFDE07" wp14:editId="73D2AD33">
            <wp:extent cx="5943600" cy="4250055"/>
            <wp:effectExtent l="0" t="0" r="0" b="4445"/>
            <wp:docPr id="50927959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79593" name="Picture 1" descr="A graph of different types of data&#10;&#10;Description automatically generated with medium confidence"/>
                    <pic:cNvPicPr/>
                  </pic:nvPicPr>
                  <pic:blipFill>
                    <a:blip r:embed="rId16"/>
                    <a:stretch>
                      <a:fillRect/>
                    </a:stretch>
                  </pic:blipFill>
                  <pic:spPr>
                    <a:xfrm>
                      <a:off x="0" y="0"/>
                      <a:ext cx="5943600" cy="4250055"/>
                    </a:xfrm>
                    <a:prstGeom prst="rect">
                      <a:avLst/>
                    </a:prstGeom>
                  </pic:spPr>
                </pic:pic>
              </a:graphicData>
            </a:graphic>
          </wp:inline>
        </w:drawing>
      </w:r>
    </w:p>
    <w:p w14:paraId="29CD65B8" w14:textId="77777777" w:rsidR="00CF5B7D" w:rsidRPr="00DE7698" w:rsidRDefault="00CF5B7D" w:rsidP="000E56DB">
      <w:pPr>
        <w:spacing w:line="480" w:lineRule="auto"/>
        <w:jc w:val="both"/>
      </w:pPr>
    </w:p>
    <w:p w14:paraId="47C40076" w14:textId="77777777" w:rsidR="00CF5B7D" w:rsidRPr="00DE7698" w:rsidRDefault="00CF5B7D" w:rsidP="000E56DB">
      <w:pPr>
        <w:spacing w:line="480" w:lineRule="auto"/>
        <w:jc w:val="both"/>
      </w:pPr>
    </w:p>
    <w:p w14:paraId="035F39F1" w14:textId="77777777" w:rsidR="00160A8F" w:rsidRPr="00DE7698" w:rsidRDefault="00160A8F" w:rsidP="000E56DB">
      <w:pPr>
        <w:spacing w:line="480" w:lineRule="auto"/>
        <w:jc w:val="both"/>
      </w:pPr>
    </w:p>
    <w:p w14:paraId="7C7AC22C" w14:textId="77777777" w:rsidR="00160A8F" w:rsidRPr="00DE7698" w:rsidRDefault="00160A8F" w:rsidP="000E56DB">
      <w:pPr>
        <w:spacing w:line="480" w:lineRule="auto"/>
        <w:jc w:val="both"/>
      </w:pPr>
    </w:p>
    <w:p w14:paraId="0E9B7370" w14:textId="77777777" w:rsidR="00160A8F" w:rsidRPr="00DE7698" w:rsidRDefault="00160A8F" w:rsidP="000E56DB">
      <w:pPr>
        <w:spacing w:line="480" w:lineRule="auto"/>
        <w:jc w:val="both"/>
      </w:pPr>
    </w:p>
    <w:p w14:paraId="73CB50ED" w14:textId="77777777" w:rsidR="00160A8F" w:rsidRPr="00DE7698" w:rsidRDefault="00160A8F" w:rsidP="000E56DB">
      <w:pPr>
        <w:spacing w:line="480" w:lineRule="auto"/>
        <w:jc w:val="both"/>
      </w:pPr>
    </w:p>
    <w:p w14:paraId="2AF7C763" w14:textId="77777777" w:rsidR="00160A8F" w:rsidRPr="00DE7698" w:rsidRDefault="00160A8F" w:rsidP="000E56DB">
      <w:pPr>
        <w:spacing w:line="480" w:lineRule="auto"/>
        <w:jc w:val="both"/>
      </w:pPr>
    </w:p>
    <w:p w14:paraId="05A1760F" w14:textId="77777777" w:rsidR="00160A8F" w:rsidRPr="00DE7698" w:rsidRDefault="00160A8F" w:rsidP="000E56DB">
      <w:pPr>
        <w:spacing w:line="480" w:lineRule="auto"/>
        <w:jc w:val="both"/>
      </w:pPr>
    </w:p>
    <w:p w14:paraId="522A478A" w14:textId="77777777" w:rsidR="00160A8F" w:rsidRPr="00DE7698" w:rsidRDefault="00160A8F" w:rsidP="000E56DB">
      <w:pPr>
        <w:spacing w:line="480" w:lineRule="auto"/>
        <w:jc w:val="both"/>
      </w:pPr>
    </w:p>
    <w:p w14:paraId="5C47591D" w14:textId="77777777" w:rsidR="00160A8F" w:rsidRPr="00DE7698" w:rsidRDefault="00160A8F" w:rsidP="000E56DB">
      <w:pPr>
        <w:spacing w:line="480" w:lineRule="auto"/>
        <w:jc w:val="both"/>
      </w:pPr>
    </w:p>
    <w:p w14:paraId="190D3E24" w14:textId="70488408" w:rsidR="00885AED" w:rsidRPr="00DE7698" w:rsidRDefault="00CF5B7D" w:rsidP="000E56DB">
      <w:pPr>
        <w:spacing w:line="480" w:lineRule="auto"/>
        <w:jc w:val="both"/>
      </w:pPr>
      <w:r w:rsidRPr="00DE7698">
        <w:t xml:space="preserve">Figure 7.  </w:t>
      </w:r>
      <w:r w:rsidR="0013538D" w:rsidRPr="00DE7698">
        <w:t>Crawling a</w:t>
      </w:r>
      <w:r w:rsidRPr="00DE7698">
        <w:t>rthropod counts and effect sizes</w:t>
      </w:r>
    </w:p>
    <w:p w14:paraId="0A05BCEC" w14:textId="4D33A686" w:rsidR="00CF5B7D" w:rsidRPr="00DE7698" w:rsidRDefault="00513537" w:rsidP="000E56DB">
      <w:pPr>
        <w:spacing w:line="480" w:lineRule="auto"/>
        <w:jc w:val="both"/>
      </w:pPr>
      <w:r w:rsidRPr="00DE7698">
        <w:rPr>
          <w:noProof/>
        </w:rPr>
        <w:drawing>
          <wp:inline distT="0" distB="0" distL="0" distR="0" wp14:anchorId="518843DC" wp14:editId="559C8C50">
            <wp:extent cx="5943600" cy="5924550"/>
            <wp:effectExtent l="0" t="0" r="0" b="6350"/>
            <wp:docPr id="822441342"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1342" name="Picture 1" descr="A graph of different types of growth&#10;&#10;Description automatically generated with medium confidence"/>
                    <pic:cNvPicPr/>
                  </pic:nvPicPr>
                  <pic:blipFill>
                    <a:blip r:embed="rId17"/>
                    <a:stretch>
                      <a:fillRect/>
                    </a:stretch>
                  </pic:blipFill>
                  <pic:spPr>
                    <a:xfrm>
                      <a:off x="0" y="0"/>
                      <a:ext cx="5943600" cy="5924550"/>
                    </a:xfrm>
                    <a:prstGeom prst="rect">
                      <a:avLst/>
                    </a:prstGeom>
                  </pic:spPr>
                </pic:pic>
              </a:graphicData>
            </a:graphic>
          </wp:inline>
        </w:drawing>
      </w:r>
    </w:p>
    <w:p w14:paraId="425506A8" w14:textId="77777777" w:rsidR="00513537" w:rsidRPr="00DE7698" w:rsidRDefault="00513537" w:rsidP="000E56DB">
      <w:pPr>
        <w:spacing w:line="480" w:lineRule="auto"/>
        <w:jc w:val="both"/>
        <w:rPr>
          <w:color w:val="000000"/>
        </w:rPr>
      </w:pPr>
    </w:p>
    <w:p w14:paraId="3F19E8A7" w14:textId="77777777" w:rsidR="00160A8F" w:rsidRPr="00DE7698" w:rsidRDefault="00160A8F" w:rsidP="000E56DB">
      <w:pPr>
        <w:spacing w:line="480" w:lineRule="auto"/>
        <w:jc w:val="both"/>
      </w:pPr>
    </w:p>
    <w:p w14:paraId="4700B2C3" w14:textId="77777777" w:rsidR="00160A8F" w:rsidRPr="00DE7698" w:rsidRDefault="00160A8F" w:rsidP="000E56DB">
      <w:pPr>
        <w:spacing w:line="480" w:lineRule="auto"/>
        <w:jc w:val="both"/>
      </w:pPr>
    </w:p>
    <w:p w14:paraId="52530B0E" w14:textId="77777777" w:rsidR="00160A8F" w:rsidRPr="00DE7698" w:rsidRDefault="00160A8F" w:rsidP="000E56DB">
      <w:pPr>
        <w:spacing w:line="480" w:lineRule="auto"/>
        <w:jc w:val="both"/>
      </w:pPr>
    </w:p>
    <w:p w14:paraId="1924BDB7" w14:textId="77777777" w:rsidR="00160A8F" w:rsidRPr="00DE7698" w:rsidRDefault="00160A8F" w:rsidP="000E56DB">
      <w:pPr>
        <w:spacing w:line="480" w:lineRule="auto"/>
        <w:jc w:val="both"/>
      </w:pPr>
    </w:p>
    <w:p w14:paraId="4750DBB4" w14:textId="6456A692" w:rsidR="00160A8F" w:rsidRPr="00DE7698" w:rsidRDefault="00160A8F" w:rsidP="000E56DB">
      <w:pPr>
        <w:spacing w:line="480" w:lineRule="auto"/>
        <w:jc w:val="both"/>
      </w:pPr>
      <w:r w:rsidRPr="00DE7698">
        <w:t>Figure 8. Flying arthropod abundance and effect sizes</w:t>
      </w:r>
    </w:p>
    <w:p w14:paraId="02C295B1" w14:textId="5A5569F3" w:rsidR="00885AED" w:rsidRPr="00DE7698" w:rsidRDefault="003604D4" w:rsidP="000E56DB">
      <w:pPr>
        <w:spacing w:line="480" w:lineRule="auto"/>
        <w:jc w:val="both"/>
      </w:pPr>
      <w:r w:rsidRPr="00DE7698">
        <w:rPr>
          <w:noProof/>
        </w:rPr>
        <w:drawing>
          <wp:inline distT="0" distB="0" distL="0" distR="0" wp14:anchorId="19CE7FAC" wp14:editId="66582A50">
            <wp:extent cx="5943600" cy="5879465"/>
            <wp:effectExtent l="0" t="0" r="0" b="635"/>
            <wp:docPr id="1195510592"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10592" name="Picture 1" descr="A graph of different sizes and numbers&#10;&#10;Description automatically generated with medium confidence"/>
                    <pic:cNvPicPr/>
                  </pic:nvPicPr>
                  <pic:blipFill>
                    <a:blip r:embed="rId18"/>
                    <a:stretch>
                      <a:fillRect/>
                    </a:stretch>
                  </pic:blipFill>
                  <pic:spPr>
                    <a:xfrm>
                      <a:off x="0" y="0"/>
                      <a:ext cx="5943600" cy="5879465"/>
                    </a:xfrm>
                    <a:prstGeom prst="rect">
                      <a:avLst/>
                    </a:prstGeom>
                  </pic:spPr>
                </pic:pic>
              </a:graphicData>
            </a:graphic>
          </wp:inline>
        </w:drawing>
      </w:r>
    </w:p>
    <w:p w14:paraId="192D58F1" w14:textId="0A4A1339" w:rsidR="00CF5B7D" w:rsidRPr="00DE7698" w:rsidRDefault="00CF5B7D" w:rsidP="000E56DB">
      <w:pPr>
        <w:spacing w:line="480" w:lineRule="auto"/>
        <w:jc w:val="both"/>
      </w:pPr>
    </w:p>
    <w:p w14:paraId="64666218" w14:textId="77777777" w:rsidR="00CF5B7D" w:rsidRPr="00DE7698" w:rsidRDefault="00CF5B7D" w:rsidP="000E56DB">
      <w:pPr>
        <w:spacing w:line="480" w:lineRule="auto"/>
        <w:jc w:val="both"/>
      </w:pPr>
    </w:p>
    <w:p w14:paraId="59F0A54D" w14:textId="77777777" w:rsidR="00160A8F" w:rsidRPr="00DE7698" w:rsidRDefault="00160A8F" w:rsidP="000E56DB">
      <w:pPr>
        <w:spacing w:line="480" w:lineRule="auto"/>
        <w:jc w:val="both"/>
      </w:pPr>
    </w:p>
    <w:p w14:paraId="78C7C789" w14:textId="77777777" w:rsidR="00160A8F" w:rsidRPr="00DE7698" w:rsidRDefault="00160A8F" w:rsidP="000E56DB">
      <w:pPr>
        <w:spacing w:line="480" w:lineRule="auto"/>
        <w:jc w:val="both"/>
      </w:pPr>
    </w:p>
    <w:p w14:paraId="327B8531" w14:textId="77777777" w:rsidR="00160A8F" w:rsidRPr="00DE7698" w:rsidRDefault="00160A8F" w:rsidP="000E56DB">
      <w:pPr>
        <w:spacing w:line="480" w:lineRule="auto"/>
        <w:jc w:val="both"/>
      </w:pPr>
    </w:p>
    <w:p w14:paraId="46CE2DC0" w14:textId="77777777" w:rsidR="00CF5B7D" w:rsidRPr="00DE7698" w:rsidRDefault="00CF5B7D" w:rsidP="000E56DB">
      <w:pPr>
        <w:spacing w:line="480" w:lineRule="auto"/>
        <w:jc w:val="both"/>
        <w:rPr>
          <w:b/>
          <w:bCs/>
        </w:rPr>
      </w:pPr>
      <w:r w:rsidRPr="00DE7698">
        <w:rPr>
          <w:b/>
          <w:bCs/>
        </w:rPr>
        <w:t>Supplementary</w:t>
      </w:r>
    </w:p>
    <w:p w14:paraId="7702A100" w14:textId="19E699B1" w:rsidR="00AC3650" w:rsidRPr="00DE7698" w:rsidRDefault="00AC3650" w:rsidP="000E56DB">
      <w:pPr>
        <w:spacing w:line="480" w:lineRule="auto"/>
        <w:jc w:val="both"/>
      </w:pPr>
      <w:r w:rsidRPr="00DE7698">
        <w:t>Figure 1.  Plant percent cover from edges of sargasso piles</w:t>
      </w:r>
      <w:r w:rsidRPr="00DE7698">
        <w:rPr>
          <w:noProof/>
        </w:rPr>
        <w:t xml:space="preserve"> </w:t>
      </w:r>
    </w:p>
    <w:p w14:paraId="6E8E2979" w14:textId="1430247D" w:rsidR="00AC3650" w:rsidRPr="00DE7698" w:rsidRDefault="00A746FE" w:rsidP="000E56DB">
      <w:pPr>
        <w:spacing w:line="480" w:lineRule="auto"/>
        <w:jc w:val="both"/>
        <w:rPr>
          <w:b/>
          <w:bCs/>
        </w:rPr>
      </w:pPr>
      <w:r w:rsidRPr="00DE7698">
        <w:rPr>
          <w:b/>
          <w:bCs/>
          <w:noProof/>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19"/>
                    <a:stretch>
                      <a:fillRect/>
                    </a:stretch>
                  </pic:blipFill>
                  <pic:spPr>
                    <a:xfrm>
                      <a:off x="0" y="0"/>
                      <a:ext cx="6219645" cy="2740365"/>
                    </a:xfrm>
                    <a:prstGeom prst="rect">
                      <a:avLst/>
                    </a:prstGeom>
                  </pic:spPr>
                </pic:pic>
              </a:graphicData>
            </a:graphic>
          </wp:inline>
        </w:drawing>
      </w:r>
    </w:p>
    <w:p w14:paraId="20E64033" w14:textId="3528F132" w:rsidR="00F71902" w:rsidRPr="00DE7698" w:rsidRDefault="00F71902" w:rsidP="000E56DB">
      <w:pPr>
        <w:spacing w:line="480" w:lineRule="auto"/>
        <w:jc w:val="both"/>
      </w:pPr>
    </w:p>
    <w:p w14:paraId="01BD71B0" w14:textId="77777777" w:rsidR="00160A8F" w:rsidRPr="00DE7698" w:rsidRDefault="00160A8F" w:rsidP="000E56DB">
      <w:pPr>
        <w:spacing w:line="480" w:lineRule="auto"/>
        <w:jc w:val="both"/>
      </w:pPr>
    </w:p>
    <w:p w14:paraId="072E8B84" w14:textId="77777777" w:rsidR="00160A8F" w:rsidRPr="00DE7698" w:rsidRDefault="00160A8F" w:rsidP="000E56DB">
      <w:pPr>
        <w:spacing w:line="480" w:lineRule="auto"/>
        <w:jc w:val="both"/>
      </w:pPr>
    </w:p>
    <w:p w14:paraId="49D91950" w14:textId="77777777" w:rsidR="00B0369E" w:rsidRPr="00DE7698" w:rsidRDefault="00B0369E" w:rsidP="000E56DB">
      <w:pPr>
        <w:spacing w:line="480" w:lineRule="auto"/>
        <w:jc w:val="both"/>
      </w:pPr>
    </w:p>
    <w:p w14:paraId="68698CE6" w14:textId="77777777" w:rsidR="00CE5094" w:rsidRPr="00DE7698" w:rsidRDefault="00CE5094" w:rsidP="000E56DB">
      <w:pPr>
        <w:spacing w:line="480" w:lineRule="auto"/>
        <w:jc w:val="both"/>
      </w:pPr>
    </w:p>
    <w:p w14:paraId="16F3C3DD" w14:textId="77777777" w:rsidR="00CE5094" w:rsidRPr="00DE7698" w:rsidRDefault="00CE5094" w:rsidP="000E56DB">
      <w:pPr>
        <w:spacing w:line="480" w:lineRule="auto"/>
        <w:jc w:val="both"/>
      </w:pPr>
    </w:p>
    <w:p w14:paraId="1BA38EC9" w14:textId="77777777" w:rsidR="00CE5094" w:rsidRPr="00DE7698" w:rsidRDefault="00CE5094" w:rsidP="000E56DB">
      <w:pPr>
        <w:spacing w:line="480" w:lineRule="auto"/>
        <w:jc w:val="both"/>
      </w:pPr>
    </w:p>
    <w:p w14:paraId="599E70B5" w14:textId="77777777" w:rsidR="00CE5094" w:rsidRPr="00DE7698" w:rsidRDefault="00CE5094" w:rsidP="000E56DB">
      <w:pPr>
        <w:spacing w:line="480" w:lineRule="auto"/>
        <w:jc w:val="both"/>
      </w:pPr>
    </w:p>
    <w:p w14:paraId="2713A1AB" w14:textId="77777777" w:rsidR="00CE5094" w:rsidRPr="00DE7698" w:rsidRDefault="00CE5094" w:rsidP="000E56DB">
      <w:pPr>
        <w:spacing w:line="480" w:lineRule="auto"/>
        <w:jc w:val="both"/>
      </w:pPr>
    </w:p>
    <w:p w14:paraId="1A12D6E7" w14:textId="77777777" w:rsidR="00CE5094" w:rsidRPr="00DE7698" w:rsidRDefault="00CE5094" w:rsidP="000E56DB">
      <w:pPr>
        <w:spacing w:line="480" w:lineRule="auto"/>
        <w:jc w:val="both"/>
      </w:pPr>
    </w:p>
    <w:p w14:paraId="3B122B55" w14:textId="77777777" w:rsidR="00CE5094" w:rsidRPr="00DE7698" w:rsidRDefault="00CE5094" w:rsidP="000E56DB">
      <w:pPr>
        <w:spacing w:line="480" w:lineRule="auto"/>
        <w:jc w:val="both"/>
      </w:pPr>
    </w:p>
    <w:p w14:paraId="5E19671E" w14:textId="77777777" w:rsidR="00CE5094" w:rsidRPr="00DE7698" w:rsidRDefault="00CE5094" w:rsidP="000E56DB">
      <w:pPr>
        <w:spacing w:line="480" w:lineRule="auto"/>
        <w:jc w:val="both"/>
      </w:pPr>
    </w:p>
    <w:p w14:paraId="5BFDFE8B" w14:textId="77777777" w:rsidR="00CE5094" w:rsidRPr="00DE7698" w:rsidRDefault="00CE5094" w:rsidP="000E56DB">
      <w:pPr>
        <w:spacing w:line="480" w:lineRule="auto"/>
        <w:jc w:val="both"/>
      </w:pPr>
    </w:p>
    <w:p w14:paraId="28ACFCE9" w14:textId="0E22B0BA" w:rsidR="00B0369E" w:rsidRPr="00DE7698" w:rsidRDefault="00B0369E" w:rsidP="000E56DB">
      <w:pPr>
        <w:spacing w:line="480" w:lineRule="auto"/>
        <w:jc w:val="both"/>
      </w:pPr>
      <w:r w:rsidRPr="00DE7698">
        <w:t>Figure 2. Plot interior percent cover categories (beach)</w:t>
      </w:r>
    </w:p>
    <w:p w14:paraId="2F11858E" w14:textId="7DDF9688" w:rsidR="00B0369E" w:rsidRPr="00DE7698" w:rsidRDefault="00B0369E" w:rsidP="000E56DB">
      <w:pPr>
        <w:spacing w:line="480" w:lineRule="auto"/>
        <w:jc w:val="both"/>
      </w:pPr>
      <w:r w:rsidRPr="00DE7698">
        <w:rPr>
          <w:noProof/>
        </w:rPr>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0"/>
                    <a:stretch>
                      <a:fillRect/>
                    </a:stretch>
                  </pic:blipFill>
                  <pic:spPr>
                    <a:xfrm>
                      <a:off x="0" y="0"/>
                      <a:ext cx="5943600" cy="3562985"/>
                    </a:xfrm>
                    <a:prstGeom prst="rect">
                      <a:avLst/>
                    </a:prstGeom>
                  </pic:spPr>
                </pic:pic>
              </a:graphicData>
            </a:graphic>
          </wp:inline>
        </w:drawing>
      </w:r>
    </w:p>
    <w:p w14:paraId="0F6F513C" w14:textId="77777777" w:rsidR="00B0369E" w:rsidRPr="00DE7698" w:rsidRDefault="00B0369E" w:rsidP="000E56DB">
      <w:pPr>
        <w:spacing w:line="480" w:lineRule="auto"/>
        <w:jc w:val="both"/>
      </w:pPr>
    </w:p>
    <w:p w14:paraId="0D19C052" w14:textId="77777777" w:rsidR="00CE5094" w:rsidRPr="00DE7698" w:rsidRDefault="00CE5094" w:rsidP="000E56DB">
      <w:pPr>
        <w:spacing w:line="480" w:lineRule="auto"/>
        <w:jc w:val="both"/>
      </w:pPr>
    </w:p>
    <w:p w14:paraId="69D97B10" w14:textId="77777777" w:rsidR="00CE5094" w:rsidRPr="00DE7698" w:rsidRDefault="00CE5094" w:rsidP="000E56DB">
      <w:pPr>
        <w:spacing w:line="480" w:lineRule="auto"/>
        <w:jc w:val="both"/>
      </w:pPr>
    </w:p>
    <w:p w14:paraId="69E37CA4" w14:textId="77777777" w:rsidR="00CE5094" w:rsidRPr="00DE7698" w:rsidRDefault="00CE5094" w:rsidP="000E56DB">
      <w:pPr>
        <w:spacing w:line="480" w:lineRule="auto"/>
        <w:jc w:val="both"/>
      </w:pPr>
    </w:p>
    <w:p w14:paraId="0A1FD067" w14:textId="77777777" w:rsidR="00CE5094" w:rsidRPr="00DE7698" w:rsidRDefault="00CE5094" w:rsidP="000E56DB">
      <w:pPr>
        <w:spacing w:line="480" w:lineRule="auto"/>
        <w:jc w:val="both"/>
      </w:pPr>
    </w:p>
    <w:p w14:paraId="193B0192" w14:textId="77777777" w:rsidR="00CE5094" w:rsidRPr="00DE7698" w:rsidRDefault="00CE5094" w:rsidP="000E56DB">
      <w:pPr>
        <w:spacing w:line="480" w:lineRule="auto"/>
        <w:jc w:val="both"/>
      </w:pPr>
    </w:p>
    <w:p w14:paraId="66FD0B16" w14:textId="77777777" w:rsidR="00CE5094" w:rsidRPr="00DE7698" w:rsidRDefault="00CE5094" w:rsidP="000E56DB">
      <w:pPr>
        <w:spacing w:line="480" w:lineRule="auto"/>
        <w:jc w:val="both"/>
      </w:pPr>
    </w:p>
    <w:p w14:paraId="5864C3AC" w14:textId="77777777" w:rsidR="00CE5094" w:rsidRPr="00DE7698" w:rsidRDefault="00CE5094" w:rsidP="000E56DB">
      <w:pPr>
        <w:spacing w:line="480" w:lineRule="auto"/>
        <w:jc w:val="both"/>
      </w:pPr>
    </w:p>
    <w:p w14:paraId="7AEAB2F7" w14:textId="77777777" w:rsidR="00CE5094" w:rsidRPr="00DE7698" w:rsidRDefault="00CE5094" w:rsidP="000E56DB">
      <w:pPr>
        <w:spacing w:line="480" w:lineRule="auto"/>
        <w:jc w:val="both"/>
      </w:pPr>
    </w:p>
    <w:p w14:paraId="19AD09BF" w14:textId="77777777" w:rsidR="00CE5094" w:rsidRPr="00DE7698" w:rsidRDefault="00CE5094" w:rsidP="000E56DB">
      <w:pPr>
        <w:spacing w:line="480" w:lineRule="auto"/>
        <w:jc w:val="both"/>
      </w:pPr>
    </w:p>
    <w:p w14:paraId="48F5528C" w14:textId="77777777" w:rsidR="00CE5094" w:rsidRPr="00DE7698" w:rsidRDefault="00CE5094" w:rsidP="000E56DB">
      <w:pPr>
        <w:spacing w:line="480" w:lineRule="auto"/>
        <w:jc w:val="both"/>
      </w:pPr>
    </w:p>
    <w:p w14:paraId="362748B2" w14:textId="77777777" w:rsidR="00CE5094" w:rsidRPr="00DE7698" w:rsidRDefault="00CE5094" w:rsidP="000E56DB">
      <w:pPr>
        <w:spacing w:line="480" w:lineRule="auto"/>
        <w:jc w:val="both"/>
      </w:pPr>
    </w:p>
    <w:p w14:paraId="3C8C356D" w14:textId="641F9954" w:rsidR="00B0369E" w:rsidRPr="00DE7698" w:rsidRDefault="00B0369E" w:rsidP="000E56DB">
      <w:pPr>
        <w:spacing w:line="480" w:lineRule="auto"/>
        <w:jc w:val="both"/>
      </w:pPr>
      <w:r w:rsidRPr="00DE7698">
        <w:t>Figure 3. Plot interior percent cover categories (forest)</w:t>
      </w:r>
    </w:p>
    <w:p w14:paraId="61A9A1F5" w14:textId="77777777" w:rsidR="00160A8F" w:rsidRPr="00DE7698" w:rsidRDefault="00160A8F" w:rsidP="000E56DB">
      <w:pPr>
        <w:spacing w:line="480" w:lineRule="auto"/>
        <w:jc w:val="both"/>
      </w:pPr>
    </w:p>
    <w:p w14:paraId="618359F4" w14:textId="60C585BA" w:rsidR="00160A8F" w:rsidRPr="00DE7698" w:rsidRDefault="00B0369E" w:rsidP="000E56DB">
      <w:pPr>
        <w:spacing w:line="480" w:lineRule="auto"/>
        <w:jc w:val="both"/>
      </w:pPr>
      <w:r w:rsidRPr="00DE7698">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7E3BBE4A" w14:textId="77777777" w:rsidR="00160A8F" w:rsidRPr="00DE7698" w:rsidRDefault="00160A8F" w:rsidP="000E56DB">
      <w:pPr>
        <w:spacing w:line="480" w:lineRule="auto"/>
        <w:jc w:val="both"/>
      </w:pPr>
    </w:p>
    <w:p w14:paraId="628C0077" w14:textId="77777777" w:rsidR="00160A8F" w:rsidRPr="00DE7698" w:rsidRDefault="00160A8F" w:rsidP="000E56DB">
      <w:pPr>
        <w:spacing w:line="480" w:lineRule="auto"/>
        <w:jc w:val="both"/>
      </w:pPr>
    </w:p>
    <w:p w14:paraId="193A7ACD" w14:textId="77777777" w:rsidR="00160A8F" w:rsidRPr="00DE7698" w:rsidRDefault="00160A8F" w:rsidP="000E56DB">
      <w:pPr>
        <w:spacing w:line="480" w:lineRule="auto"/>
        <w:jc w:val="both"/>
      </w:pPr>
    </w:p>
    <w:p w14:paraId="27D58C7B" w14:textId="77777777" w:rsidR="00CE5094" w:rsidRPr="00DE7698" w:rsidRDefault="00CE5094" w:rsidP="000E56DB">
      <w:pPr>
        <w:spacing w:line="480" w:lineRule="auto"/>
        <w:jc w:val="both"/>
      </w:pPr>
    </w:p>
    <w:p w14:paraId="6C00C0DA" w14:textId="77777777" w:rsidR="00CE5094" w:rsidRPr="00DE7698" w:rsidRDefault="00CE5094" w:rsidP="000E56DB">
      <w:pPr>
        <w:spacing w:line="480" w:lineRule="auto"/>
        <w:jc w:val="both"/>
      </w:pPr>
    </w:p>
    <w:p w14:paraId="0DC0795F" w14:textId="77777777" w:rsidR="00CE5094" w:rsidRPr="00DE7698" w:rsidRDefault="00CE5094" w:rsidP="000E56DB">
      <w:pPr>
        <w:spacing w:line="480" w:lineRule="auto"/>
        <w:jc w:val="both"/>
      </w:pPr>
    </w:p>
    <w:p w14:paraId="2C7DE585" w14:textId="77777777" w:rsidR="00CE5094" w:rsidRPr="00DE7698" w:rsidRDefault="00CE5094" w:rsidP="000E56DB">
      <w:pPr>
        <w:spacing w:line="480" w:lineRule="auto"/>
        <w:jc w:val="both"/>
      </w:pPr>
    </w:p>
    <w:p w14:paraId="32009A6F" w14:textId="77777777" w:rsidR="00CE5094" w:rsidRPr="00DE7698" w:rsidRDefault="00CE5094" w:rsidP="000E56DB">
      <w:pPr>
        <w:spacing w:line="480" w:lineRule="auto"/>
        <w:jc w:val="both"/>
      </w:pPr>
    </w:p>
    <w:p w14:paraId="7A694E0F" w14:textId="77777777" w:rsidR="00CE5094" w:rsidRPr="00DE7698" w:rsidRDefault="00CE5094" w:rsidP="000E56DB">
      <w:pPr>
        <w:spacing w:line="480" w:lineRule="auto"/>
        <w:jc w:val="both"/>
      </w:pPr>
    </w:p>
    <w:p w14:paraId="057C5542" w14:textId="77777777" w:rsidR="00CE5094" w:rsidRPr="00DE7698" w:rsidRDefault="00CE5094" w:rsidP="000E56DB">
      <w:pPr>
        <w:spacing w:line="480" w:lineRule="auto"/>
        <w:jc w:val="both"/>
      </w:pPr>
    </w:p>
    <w:p w14:paraId="74DD1B2F" w14:textId="77777777" w:rsidR="00160A8F" w:rsidRPr="00DE7698" w:rsidRDefault="00160A8F" w:rsidP="000E56DB">
      <w:pPr>
        <w:spacing w:line="480" w:lineRule="auto"/>
        <w:jc w:val="both"/>
      </w:pPr>
    </w:p>
    <w:p w14:paraId="6EBE0254" w14:textId="6876EAC7" w:rsidR="00CF5B7D" w:rsidRPr="00DE7698" w:rsidRDefault="00CF5B7D" w:rsidP="000E56DB">
      <w:pPr>
        <w:spacing w:line="480" w:lineRule="auto"/>
        <w:jc w:val="both"/>
      </w:pPr>
      <w:r w:rsidRPr="00DE7698">
        <w:t xml:space="preserve">Figure </w:t>
      </w:r>
      <w:r w:rsidR="00B0369E" w:rsidRPr="00DE7698">
        <w:t>4</w:t>
      </w:r>
      <w:r w:rsidR="00055CE8" w:rsidRPr="00DE7698">
        <w:t xml:space="preserve">. Plot </w:t>
      </w:r>
      <w:r w:rsidR="00B0369E" w:rsidRPr="00DE7698">
        <w:t>perimeter</w:t>
      </w:r>
      <w:r w:rsidR="00055CE8" w:rsidRPr="00DE7698">
        <w:t xml:space="preserve"> percent cover categories (beach)</w:t>
      </w:r>
    </w:p>
    <w:p w14:paraId="136087A2" w14:textId="2D8FA238" w:rsidR="00055CE8" w:rsidRPr="00DE7698" w:rsidRDefault="00B0369E" w:rsidP="000E56DB">
      <w:pPr>
        <w:spacing w:line="480" w:lineRule="auto"/>
        <w:jc w:val="both"/>
      </w:pPr>
      <w:r w:rsidRPr="00DE7698">
        <w:rPr>
          <w:noProof/>
        </w:rPr>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2E2DBCA5" w14:textId="77777777" w:rsidR="00055CE8" w:rsidRPr="00DE7698" w:rsidRDefault="00055CE8" w:rsidP="000E56DB">
      <w:pPr>
        <w:spacing w:line="480" w:lineRule="auto"/>
        <w:jc w:val="both"/>
      </w:pPr>
    </w:p>
    <w:p w14:paraId="0D572E8A" w14:textId="77777777" w:rsidR="00055CE8" w:rsidRPr="00DE7698" w:rsidRDefault="00055CE8" w:rsidP="000E56DB">
      <w:pPr>
        <w:spacing w:line="480" w:lineRule="auto"/>
        <w:jc w:val="both"/>
      </w:pPr>
    </w:p>
    <w:p w14:paraId="52F7E5C6" w14:textId="77777777" w:rsidR="00055CE8" w:rsidRPr="00DE7698" w:rsidRDefault="00055CE8" w:rsidP="000E56DB">
      <w:pPr>
        <w:spacing w:line="480" w:lineRule="auto"/>
        <w:jc w:val="both"/>
      </w:pPr>
    </w:p>
    <w:p w14:paraId="12911B60" w14:textId="77777777" w:rsidR="00055CE8" w:rsidRPr="00DE7698" w:rsidRDefault="00055CE8" w:rsidP="000E56DB">
      <w:pPr>
        <w:spacing w:line="480" w:lineRule="auto"/>
        <w:jc w:val="both"/>
      </w:pPr>
    </w:p>
    <w:p w14:paraId="1E22F856" w14:textId="77777777" w:rsidR="00055CE8" w:rsidRPr="00DE7698" w:rsidRDefault="00055CE8" w:rsidP="000E56DB">
      <w:pPr>
        <w:spacing w:line="480" w:lineRule="auto"/>
        <w:jc w:val="both"/>
      </w:pPr>
    </w:p>
    <w:p w14:paraId="78F06BDB" w14:textId="77777777" w:rsidR="00055CE8" w:rsidRPr="00DE7698" w:rsidRDefault="00055CE8" w:rsidP="000E56DB">
      <w:pPr>
        <w:spacing w:line="480" w:lineRule="auto"/>
        <w:jc w:val="both"/>
      </w:pPr>
    </w:p>
    <w:p w14:paraId="5B19EAF7" w14:textId="77777777" w:rsidR="00055CE8" w:rsidRPr="00DE7698" w:rsidRDefault="00055CE8" w:rsidP="000E56DB">
      <w:pPr>
        <w:spacing w:line="480" w:lineRule="auto"/>
        <w:jc w:val="both"/>
      </w:pPr>
    </w:p>
    <w:p w14:paraId="0589AB7C" w14:textId="77777777" w:rsidR="00055CE8" w:rsidRPr="00DE7698" w:rsidRDefault="00055CE8" w:rsidP="000E56DB">
      <w:pPr>
        <w:spacing w:line="480" w:lineRule="auto"/>
        <w:jc w:val="both"/>
      </w:pPr>
    </w:p>
    <w:p w14:paraId="04BCA1C8" w14:textId="77777777" w:rsidR="00160A8F" w:rsidRPr="00DE7698" w:rsidRDefault="00160A8F" w:rsidP="000E56DB">
      <w:pPr>
        <w:spacing w:line="480" w:lineRule="auto"/>
        <w:jc w:val="both"/>
      </w:pPr>
    </w:p>
    <w:p w14:paraId="3B0F91DD" w14:textId="77777777" w:rsidR="00160A8F" w:rsidRPr="00DE7698" w:rsidRDefault="00160A8F" w:rsidP="000E56DB">
      <w:pPr>
        <w:spacing w:line="480" w:lineRule="auto"/>
        <w:jc w:val="both"/>
      </w:pPr>
    </w:p>
    <w:p w14:paraId="44DDE8D6" w14:textId="77777777" w:rsidR="00CE5094" w:rsidRPr="00DE7698" w:rsidRDefault="00CE5094" w:rsidP="000E56DB">
      <w:pPr>
        <w:spacing w:line="480" w:lineRule="auto"/>
        <w:jc w:val="both"/>
      </w:pPr>
    </w:p>
    <w:p w14:paraId="2B6A5451" w14:textId="77777777" w:rsidR="00160A8F" w:rsidRPr="00DE7698" w:rsidRDefault="00160A8F" w:rsidP="000E56DB">
      <w:pPr>
        <w:spacing w:line="480" w:lineRule="auto"/>
        <w:jc w:val="both"/>
      </w:pPr>
    </w:p>
    <w:p w14:paraId="5AEA333E" w14:textId="23E7AF70" w:rsidR="00055CE8" w:rsidRPr="00DE7698" w:rsidRDefault="00055CE8" w:rsidP="000E56DB">
      <w:pPr>
        <w:spacing w:line="480" w:lineRule="auto"/>
        <w:jc w:val="both"/>
      </w:pPr>
      <w:r w:rsidRPr="00DE7698">
        <w:t xml:space="preserve">Figure </w:t>
      </w:r>
      <w:r w:rsidR="00B0369E" w:rsidRPr="00DE7698">
        <w:t>5</w:t>
      </w:r>
      <w:r w:rsidRPr="00DE7698">
        <w:t xml:space="preserve">. Plot </w:t>
      </w:r>
      <w:r w:rsidR="00B0369E" w:rsidRPr="00DE7698">
        <w:t>perimeter</w:t>
      </w:r>
      <w:r w:rsidRPr="00DE7698">
        <w:t xml:space="preserve"> percent cover categories (forest)</w:t>
      </w:r>
    </w:p>
    <w:p w14:paraId="74EEFC37" w14:textId="78D2A897" w:rsidR="00CF5B7D" w:rsidRPr="00DE7698" w:rsidRDefault="00B61340" w:rsidP="000E56DB">
      <w:pPr>
        <w:spacing w:line="480" w:lineRule="auto"/>
        <w:jc w:val="both"/>
      </w:pPr>
      <w:r w:rsidRPr="00DE7698">
        <w:rPr>
          <w:noProof/>
        </w:rPr>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3"/>
                    <a:stretch>
                      <a:fillRect/>
                    </a:stretch>
                  </pic:blipFill>
                  <pic:spPr>
                    <a:xfrm>
                      <a:off x="0" y="0"/>
                      <a:ext cx="5943600" cy="3378200"/>
                    </a:xfrm>
                    <a:prstGeom prst="rect">
                      <a:avLst/>
                    </a:prstGeom>
                  </pic:spPr>
                </pic:pic>
              </a:graphicData>
            </a:graphic>
          </wp:inline>
        </w:drawing>
      </w:r>
    </w:p>
    <w:p w14:paraId="2DE466DB" w14:textId="77777777" w:rsidR="00CF5B7D" w:rsidRPr="00DE7698" w:rsidRDefault="00CF5B7D" w:rsidP="000E56DB">
      <w:pPr>
        <w:spacing w:line="480" w:lineRule="auto"/>
        <w:jc w:val="both"/>
      </w:pPr>
    </w:p>
    <w:p w14:paraId="5888DC05" w14:textId="77777777" w:rsidR="00160A8F" w:rsidRPr="00DE7698" w:rsidRDefault="00160A8F" w:rsidP="000E56DB">
      <w:pPr>
        <w:spacing w:line="480" w:lineRule="auto"/>
        <w:jc w:val="both"/>
      </w:pPr>
    </w:p>
    <w:p w14:paraId="2F70E4F5" w14:textId="77777777" w:rsidR="00160A8F" w:rsidRPr="00DE7698" w:rsidRDefault="00160A8F" w:rsidP="000E56DB">
      <w:pPr>
        <w:spacing w:line="480" w:lineRule="auto"/>
        <w:jc w:val="both"/>
      </w:pPr>
    </w:p>
    <w:p w14:paraId="3436DC58" w14:textId="77777777" w:rsidR="00160A8F" w:rsidRPr="00DE7698" w:rsidRDefault="00160A8F" w:rsidP="000E56DB">
      <w:pPr>
        <w:spacing w:line="480" w:lineRule="auto"/>
        <w:jc w:val="both"/>
      </w:pPr>
    </w:p>
    <w:p w14:paraId="69B4FE9D" w14:textId="77777777" w:rsidR="00160A8F" w:rsidRPr="00DE7698" w:rsidRDefault="00160A8F" w:rsidP="000E56DB">
      <w:pPr>
        <w:spacing w:line="480" w:lineRule="auto"/>
        <w:jc w:val="both"/>
      </w:pPr>
    </w:p>
    <w:p w14:paraId="68F526CC" w14:textId="77777777" w:rsidR="00160A8F" w:rsidRPr="00DE7698" w:rsidRDefault="00160A8F" w:rsidP="000E56DB">
      <w:pPr>
        <w:spacing w:line="480" w:lineRule="auto"/>
        <w:jc w:val="both"/>
      </w:pPr>
    </w:p>
    <w:p w14:paraId="2EBC0B58" w14:textId="77777777" w:rsidR="00160A8F" w:rsidRPr="00DE7698" w:rsidRDefault="00160A8F" w:rsidP="000E56DB">
      <w:pPr>
        <w:spacing w:line="480" w:lineRule="auto"/>
        <w:jc w:val="both"/>
      </w:pPr>
    </w:p>
    <w:p w14:paraId="5ECD972E" w14:textId="77777777" w:rsidR="00160A8F" w:rsidRPr="00DE7698" w:rsidRDefault="00160A8F" w:rsidP="000E56DB">
      <w:pPr>
        <w:spacing w:line="480" w:lineRule="auto"/>
        <w:jc w:val="both"/>
      </w:pPr>
    </w:p>
    <w:p w14:paraId="7BCF940E" w14:textId="77777777" w:rsidR="00160A8F" w:rsidRPr="00DE7698" w:rsidRDefault="00160A8F" w:rsidP="000E56DB">
      <w:pPr>
        <w:spacing w:line="480" w:lineRule="auto"/>
        <w:jc w:val="both"/>
      </w:pPr>
    </w:p>
    <w:p w14:paraId="44DEC479" w14:textId="77777777" w:rsidR="00160A8F" w:rsidRPr="00DE7698" w:rsidRDefault="00160A8F" w:rsidP="000E56DB">
      <w:pPr>
        <w:spacing w:line="480" w:lineRule="auto"/>
        <w:jc w:val="both"/>
      </w:pPr>
    </w:p>
    <w:p w14:paraId="0FAFDCD3" w14:textId="77777777" w:rsidR="008439EE" w:rsidRPr="00DE7698" w:rsidRDefault="008439EE" w:rsidP="000E56DB">
      <w:pPr>
        <w:spacing w:line="480" w:lineRule="auto"/>
        <w:jc w:val="both"/>
      </w:pPr>
    </w:p>
    <w:p w14:paraId="7C613AD5" w14:textId="77777777" w:rsidR="00CF5B7D" w:rsidRPr="00DE7698" w:rsidRDefault="00CF5B7D" w:rsidP="000E56DB">
      <w:pPr>
        <w:spacing w:line="480" w:lineRule="auto"/>
        <w:jc w:val="both"/>
        <w:rPr>
          <w:b/>
          <w:bCs/>
        </w:rPr>
      </w:pPr>
    </w:p>
    <w:p w14:paraId="60311523" w14:textId="77777777" w:rsidR="00160A8F" w:rsidRPr="00DE7698" w:rsidRDefault="00160A8F" w:rsidP="000E56DB">
      <w:pPr>
        <w:spacing w:line="480" w:lineRule="auto"/>
        <w:jc w:val="both"/>
        <w:rPr>
          <w:b/>
          <w:bCs/>
        </w:rPr>
      </w:pPr>
    </w:p>
    <w:p w14:paraId="0CEEE25A" w14:textId="77777777" w:rsidR="00160A8F" w:rsidRPr="00DE7698" w:rsidRDefault="00160A8F" w:rsidP="000E56DB">
      <w:pPr>
        <w:spacing w:line="480" w:lineRule="auto"/>
        <w:jc w:val="both"/>
        <w:rPr>
          <w:b/>
          <w:bCs/>
        </w:rPr>
      </w:pPr>
    </w:p>
    <w:p w14:paraId="4F5E0895" w14:textId="77777777" w:rsidR="00810213" w:rsidRPr="00DE7698" w:rsidRDefault="00810213" w:rsidP="000E56DB">
      <w:pPr>
        <w:spacing w:line="480" w:lineRule="auto"/>
        <w:jc w:val="both"/>
        <w:rPr>
          <w:b/>
          <w:bCs/>
        </w:rPr>
      </w:pPr>
    </w:p>
    <w:p w14:paraId="63C863BF" w14:textId="77777777" w:rsidR="00810213" w:rsidRPr="00DE7698" w:rsidRDefault="00810213" w:rsidP="000E56DB">
      <w:pPr>
        <w:spacing w:line="480" w:lineRule="auto"/>
        <w:jc w:val="both"/>
        <w:rPr>
          <w:b/>
          <w:bCs/>
        </w:rPr>
      </w:pPr>
    </w:p>
    <w:p w14:paraId="4C127E7E" w14:textId="77777777" w:rsidR="00810213" w:rsidRPr="00DE7698" w:rsidRDefault="00810213" w:rsidP="000E56DB">
      <w:pPr>
        <w:spacing w:line="480" w:lineRule="auto"/>
        <w:jc w:val="both"/>
        <w:rPr>
          <w:b/>
          <w:bCs/>
        </w:rPr>
      </w:pPr>
    </w:p>
    <w:p w14:paraId="125C4EA7" w14:textId="77777777" w:rsidR="00810213" w:rsidRPr="00DE7698" w:rsidRDefault="00810213" w:rsidP="000E56DB">
      <w:pPr>
        <w:spacing w:line="480" w:lineRule="auto"/>
        <w:jc w:val="both"/>
        <w:rPr>
          <w:b/>
          <w:bCs/>
        </w:rPr>
      </w:pPr>
    </w:p>
    <w:p w14:paraId="569708E7" w14:textId="77777777" w:rsidR="00810213" w:rsidRPr="00DE7698" w:rsidRDefault="00810213" w:rsidP="000E56DB">
      <w:pPr>
        <w:spacing w:line="480" w:lineRule="auto"/>
        <w:jc w:val="both"/>
        <w:rPr>
          <w:b/>
          <w:bCs/>
        </w:rPr>
      </w:pPr>
    </w:p>
    <w:p w14:paraId="7C10ECD6" w14:textId="77777777" w:rsidR="00810213" w:rsidRPr="00DE7698" w:rsidRDefault="00810213" w:rsidP="000E56DB">
      <w:pPr>
        <w:spacing w:line="480" w:lineRule="auto"/>
        <w:jc w:val="both"/>
        <w:rPr>
          <w:b/>
          <w:bCs/>
        </w:rPr>
      </w:pPr>
    </w:p>
    <w:p w14:paraId="24FDA149" w14:textId="77777777" w:rsidR="00810213" w:rsidRPr="00DE7698" w:rsidRDefault="00810213" w:rsidP="000E56DB">
      <w:pPr>
        <w:spacing w:line="480" w:lineRule="auto"/>
        <w:jc w:val="both"/>
        <w:rPr>
          <w:b/>
          <w:bCs/>
        </w:rPr>
      </w:pPr>
    </w:p>
    <w:p w14:paraId="62A79E04" w14:textId="77777777" w:rsidR="00810213" w:rsidRPr="00DE7698" w:rsidRDefault="00810213" w:rsidP="000E56DB">
      <w:pPr>
        <w:spacing w:line="480" w:lineRule="auto"/>
        <w:jc w:val="both"/>
        <w:rPr>
          <w:b/>
          <w:bCs/>
        </w:rPr>
      </w:pPr>
    </w:p>
    <w:p w14:paraId="0A418AE4" w14:textId="77777777" w:rsidR="00810213" w:rsidRPr="00DE7698" w:rsidRDefault="00810213" w:rsidP="000E56DB">
      <w:pPr>
        <w:spacing w:line="480" w:lineRule="auto"/>
        <w:jc w:val="both"/>
        <w:rPr>
          <w:b/>
          <w:bCs/>
        </w:rPr>
      </w:pPr>
    </w:p>
    <w:p w14:paraId="3306E0F5" w14:textId="77777777" w:rsidR="00810213" w:rsidRPr="00DE7698" w:rsidRDefault="00810213" w:rsidP="000E56DB">
      <w:pPr>
        <w:spacing w:line="480" w:lineRule="auto"/>
        <w:jc w:val="both"/>
        <w:textAlignment w:val="baseline"/>
        <w:rPr>
          <w:color w:val="000000"/>
        </w:rPr>
      </w:pPr>
    </w:p>
    <w:p w14:paraId="1B967D2B" w14:textId="77777777" w:rsidR="00810213" w:rsidRPr="00DE7698" w:rsidRDefault="00810213" w:rsidP="000E56DB">
      <w:pPr>
        <w:spacing w:line="480" w:lineRule="auto"/>
        <w:jc w:val="both"/>
        <w:textAlignment w:val="baseline"/>
        <w:rPr>
          <w:color w:val="000000"/>
        </w:rPr>
      </w:pPr>
    </w:p>
    <w:p w14:paraId="79D2CA7C" w14:textId="77777777" w:rsidR="00160A8F" w:rsidRPr="00DE7698" w:rsidRDefault="00160A8F" w:rsidP="000E56DB">
      <w:pPr>
        <w:spacing w:line="480" w:lineRule="auto"/>
        <w:jc w:val="both"/>
        <w:textAlignment w:val="baseline"/>
        <w:rPr>
          <w:color w:val="000000"/>
        </w:rPr>
      </w:pPr>
    </w:p>
    <w:p w14:paraId="0B0FB78C" w14:textId="77777777" w:rsidR="00160A8F" w:rsidRPr="00DE7698" w:rsidRDefault="00160A8F" w:rsidP="000E56DB">
      <w:pPr>
        <w:spacing w:line="480" w:lineRule="auto"/>
        <w:jc w:val="both"/>
        <w:textAlignment w:val="baseline"/>
        <w:rPr>
          <w:color w:val="000000"/>
        </w:rPr>
      </w:pPr>
    </w:p>
    <w:p w14:paraId="46D8FF0D" w14:textId="77777777" w:rsidR="00160A8F" w:rsidRPr="00DE7698" w:rsidRDefault="00160A8F" w:rsidP="000E56DB">
      <w:pPr>
        <w:spacing w:line="480" w:lineRule="auto"/>
        <w:jc w:val="both"/>
        <w:textAlignment w:val="baseline"/>
        <w:rPr>
          <w:color w:val="000000"/>
        </w:rPr>
      </w:pPr>
    </w:p>
    <w:p w14:paraId="07ACE4B0" w14:textId="77777777" w:rsidR="00160A8F" w:rsidRPr="00DE7698" w:rsidRDefault="00160A8F" w:rsidP="000E56DB">
      <w:pPr>
        <w:spacing w:line="480" w:lineRule="auto"/>
        <w:jc w:val="both"/>
        <w:textAlignment w:val="baseline"/>
        <w:rPr>
          <w:color w:val="000000"/>
        </w:rPr>
      </w:pPr>
    </w:p>
    <w:p w14:paraId="476B891C" w14:textId="77777777" w:rsidR="00160A8F" w:rsidRPr="00DE7698" w:rsidRDefault="00160A8F" w:rsidP="000E56DB">
      <w:pPr>
        <w:spacing w:line="480" w:lineRule="auto"/>
        <w:jc w:val="both"/>
        <w:textAlignment w:val="baseline"/>
        <w:rPr>
          <w:color w:val="000000"/>
        </w:rPr>
      </w:pPr>
    </w:p>
    <w:p w14:paraId="321C6476" w14:textId="77777777" w:rsidR="00160A8F" w:rsidRPr="00DE7698" w:rsidRDefault="00160A8F" w:rsidP="000E56DB">
      <w:pPr>
        <w:spacing w:line="480" w:lineRule="auto"/>
        <w:jc w:val="both"/>
        <w:textAlignment w:val="baseline"/>
        <w:rPr>
          <w:color w:val="000000"/>
        </w:rPr>
      </w:pPr>
    </w:p>
    <w:p w14:paraId="39613F64" w14:textId="77777777" w:rsidR="00160A8F" w:rsidRPr="00DE7698" w:rsidRDefault="00160A8F" w:rsidP="000E56DB">
      <w:pPr>
        <w:spacing w:line="480" w:lineRule="auto"/>
        <w:jc w:val="both"/>
        <w:textAlignment w:val="baseline"/>
        <w:rPr>
          <w:color w:val="000000"/>
        </w:rPr>
      </w:pPr>
    </w:p>
    <w:p w14:paraId="33895A67" w14:textId="77777777" w:rsidR="00160A8F" w:rsidRPr="00DE7698" w:rsidRDefault="00160A8F" w:rsidP="000E56DB">
      <w:pPr>
        <w:spacing w:line="480" w:lineRule="auto"/>
        <w:jc w:val="both"/>
        <w:textAlignment w:val="baseline"/>
        <w:rPr>
          <w:color w:val="000000"/>
        </w:rPr>
      </w:pPr>
    </w:p>
    <w:p w14:paraId="00AB2BA4" w14:textId="77777777" w:rsidR="00160A8F" w:rsidRPr="00DE7698" w:rsidRDefault="00160A8F" w:rsidP="000E56DB">
      <w:pPr>
        <w:spacing w:line="480" w:lineRule="auto"/>
        <w:jc w:val="both"/>
        <w:textAlignment w:val="baseline"/>
        <w:rPr>
          <w:color w:val="000000"/>
        </w:rPr>
      </w:pPr>
    </w:p>
    <w:p w14:paraId="02E03EBF" w14:textId="77777777" w:rsidR="00160A8F" w:rsidRPr="00DE7698" w:rsidRDefault="00160A8F" w:rsidP="000E56DB">
      <w:pPr>
        <w:spacing w:line="480" w:lineRule="auto"/>
        <w:jc w:val="both"/>
        <w:textAlignment w:val="baseline"/>
        <w:rPr>
          <w:color w:val="000000"/>
        </w:rPr>
      </w:pPr>
    </w:p>
    <w:p w14:paraId="6392202A" w14:textId="29F0F291" w:rsidR="00810213" w:rsidRPr="00DE7698" w:rsidRDefault="00810213" w:rsidP="000E56DB">
      <w:pPr>
        <w:spacing w:line="480" w:lineRule="auto"/>
        <w:jc w:val="both"/>
        <w:textAlignment w:val="baseline"/>
        <w:rPr>
          <w:b/>
          <w:bCs/>
          <w:color w:val="000000"/>
        </w:rPr>
      </w:pPr>
      <w:r w:rsidRPr="00DE7698">
        <w:rPr>
          <w:b/>
          <w:bCs/>
          <w:color w:val="000000"/>
        </w:rPr>
        <w:t>Lit review</w:t>
      </w:r>
    </w:p>
    <w:p w14:paraId="77E8E430" w14:textId="77777777" w:rsidR="00810213" w:rsidRPr="00DE7698" w:rsidRDefault="00810213" w:rsidP="000E56DB">
      <w:pPr>
        <w:spacing w:line="480" w:lineRule="auto"/>
        <w:jc w:val="both"/>
        <w:rPr>
          <w:color w:val="000000"/>
        </w:rPr>
      </w:pPr>
    </w:p>
    <w:p w14:paraId="3C870C16" w14:textId="77777777" w:rsidR="00810213" w:rsidRPr="00DE7698" w:rsidRDefault="00810213" w:rsidP="000E56DB">
      <w:pPr>
        <w:spacing w:line="480" w:lineRule="auto"/>
        <w:jc w:val="both"/>
        <w:rPr>
          <w:color w:val="000000"/>
        </w:rPr>
      </w:pPr>
      <w:r w:rsidRPr="00DE7698">
        <w:rPr>
          <w:b/>
          <w:bCs/>
          <w:color w:val="000000"/>
        </w:rPr>
        <w:t>Marczak et al. 2007</w:t>
      </w:r>
    </w:p>
    <w:p w14:paraId="23E76B34" w14:textId="77777777" w:rsidR="00810213" w:rsidRPr="00DE7698" w:rsidRDefault="00810213" w:rsidP="000E56DB">
      <w:pPr>
        <w:spacing w:line="480" w:lineRule="auto"/>
        <w:jc w:val="both"/>
        <w:rPr>
          <w:color w:val="000000"/>
        </w:rPr>
      </w:pPr>
    </w:p>
    <w:p w14:paraId="0008811D" w14:textId="77777777" w:rsidR="00810213" w:rsidRPr="00DE7698" w:rsidRDefault="00810213" w:rsidP="000E56DB">
      <w:pPr>
        <w:spacing w:line="480" w:lineRule="auto"/>
        <w:jc w:val="both"/>
        <w:rPr>
          <w:color w:val="000000"/>
        </w:rPr>
      </w:pPr>
      <w:r w:rsidRPr="00DE7698">
        <w:rPr>
          <w:color w:val="000000"/>
        </w:rPr>
        <w:t>Meta-Analysis: Trophic Level, Habitat, and Productivity Shape the Food Web Effects of Resource Subsidies (see note later in this document)</w:t>
      </w:r>
    </w:p>
    <w:p w14:paraId="614DD321" w14:textId="77777777" w:rsidR="00810213" w:rsidRPr="00DE7698" w:rsidRDefault="00810213" w:rsidP="000E56DB">
      <w:pPr>
        <w:spacing w:line="480" w:lineRule="auto"/>
        <w:jc w:val="both"/>
        <w:rPr>
          <w:color w:val="000000"/>
        </w:rPr>
      </w:pPr>
    </w:p>
    <w:p w14:paraId="01A98F88" w14:textId="77777777" w:rsidR="00810213" w:rsidRPr="00DE7698" w:rsidRDefault="00810213" w:rsidP="000E56DB">
      <w:pPr>
        <w:spacing w:line="480" w:lineRule="auto"/>
        <w:jc w:val="both"/>
        <w:rPr>
          <w:color w:val="000000"/>
        </w:rPr>
      </w:pPr>
      <w:r w:rsidRPr="00DE7698">
        <w:rPr>
          <w:color w:val="000000"/>
        </w:rPr>
        <w:t>Focused on biomass or density response of consumers in recipient habitats to a resource subsidy.</w:t>
      </w:r>
    </w:p>
    <w:p w14:paraId="60F3FCCA" w14:textId="77777777" w:rsidR="00810213" w:rsidRPr="00DE7698" w:rsidRDefault="00810213" w:rsidP="000E56DB">
      <w:pPr>
        <w:spacing w:line="480" w:lineRule="auto"/>
        <w:jc w:val="both"/>
        <w:rPr>
          <w:color w:val="000000"/>
        </w:rPr>
      </w:pPr>
    </w:p>
    <w:p w14:paraId="0B35CDEB" w14:textId="77777777" w:rsidR="00810213" w:rsidRPr="00DE7698" w:rsidRDefault="00810213" w:rsidP="000E56DB">
      <w:pPr>
        <w:spacing w:line="480" w:lineRule="auto"/>
        <w:jc w:val="both"/>
        <w:rPr>
          <w:color w:val="000000"/>
        </w:rPr>
      </w:pPr>
      <w:r w:rsidRPr="00DE7698">
        <w:rPr>
          <w:color w:val="000000"/>
        </w:rPr>
        <w:t xml:space="preserve">Excluded studies if they did not report consumer response OR if they reported consumer response in units other than density or </w:t>
      </w:r>
      <w:proofErr w:type="gramStart"/>
      <w:r w:rsidRPr="00DE7698">
        <w:rPr>
          <w:color w:val="000000"/>
        </w:rPr>
        <w:t>biomass</w:t>
      </w:r>
      <w:proofErr w:type="gramEnd"/>
    </w:p>
    <w:p w14:paraId="2A296AF7" w14:textId="77777777" w:rsidR="00810213" w:rsidRPr="00DE7698" w:rsidRDefault="00810213" w:rsidP="000E56DB">
      <w:pPr>
        <w:spacing w:line="480" w:lineRule="auto"/>
        <w:jc w:val="both"/>
        <w:rPr>
          <w:color w:val="000000"/>
        </w:rPr>
      </w:pPr>
    </w:p>
    <w:p w14:paraId="11F96139" w14:textId="77777777" w:rsidR="00810213" w:rsidRPr="00DE7698" w:rsidRDefault="00810213" w:rsidP="000E56DB">
      <w:pPr>
        <w:spacing w:line="480" w:lineRule="auto"/>
        <w:jc w:val="both"/>
        <w:rPr>
          <w:color w:val="000000"/>
        </w:rPr>
      </w:pPr>
      <w:r w:rsidRPr="00DE7698">
        <w:rPr>
          <w:color w:val="000000"/>
        </w:rPr>
        <w:t>Included studies that manipulated either subsidy amount OR used natural gradient in a subsidy as a proxy for manipulation.</w:t>
      </w:r>
    </w:p>
    <w:p w14:paraId="271372DE" w14:textId="77777777" w:rsidR="00810213" w:rsidRPr="00DE7698" w:rsidRDefault="00810213" w:rsidP="000E56DB">
      <w:pPr>
        <w:spacing w:after="240" w:line="480" w:lineRule="auto"/>
        <w:jc w:val="both"/>
        <w:rPr>
          <w:color w:val="000000"/>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DE7698"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DE7698" w:rsidRDefault="00810213" w:rsidP="000E56DB">
            <w:pPr>
              <w:spacing w:line="480" w:lineRule="auto"/>
              <w:jc w:val="both"/>
            </w:pPr>
            <w:r w:rsidRPr="00DE7698">
              <w:rPr>
                <w:color w:val="000000"/>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DE7698" w:rsidRDefault="00810213" w:rsidP="000E56DB">
            <w:pPr>
              <w:spacing w:line="480" w:lineRule="auto"/>
              <w:jc w:val="both"/>
            </w:pPr>
            <w:r w:rsidRPr="00DE7698">
              <w:rPr>
                <w:color w:val="000000"/>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DE7698" w:rsidRDefault="00810213" w:rsidP="000E56DB">
            <w:pPr>
              <w:spacing w:line="480" w:lineRule="auto"/>
              <w:jc w:val="both"/>
            </w:pPr>
            <w:r w:rsidRPr="00DE7698">
              <w:rPr>
                <w:color w:val="000000"/>
              </w:rPr>
              <w:t>Responder</w:t>
            </w:r>
          </w:p>
        </w:tc>
      </w:tr>
      <w:tr w:rsidR="00810213" w:rsidRPr="00DE7698"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DE7698" w:rsidRDefault="00810213" w:rsidP="000E56DB">
            <w:pPr>
              <w:spacing w:line="480" w:lineRule="auto"/>
              <w:jc w:val="both"/>
            </w:pPr>
            <w:proofErr w:type="spellStart"/>
            <w:r w:rsidRPr="00DE7698">
              <w:rPr>
                <w:color w:val="000000"/>
              </w:rPr>
              <w:t>Gende</w:t>
            </w:r>
            <w:proofErr w:type="spellEnd"/>
            <w:r w:rsidRPr="00DE7698">
              <w:rPr>
                <w:color w:val="000000"/>
              </w:rPr>
              <w:t xml:space="preserve"> and </w:t>
            </w:r>
            <w:proofErr w:type="spellStart"/>
            <w:r w:rsidRPr="00DE7698">
              <w:rPr>
                <w:color w:val="000000"/>
              </w:rPr>
              <w:t>Willson</w:t>
            </w:r>
            <w:proofErr w:type="spellEnd"/>
            <w:r w:rsidRPr="00DE7698">
              <w:rPr>
                <w:color w:val="000000"/>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DE7698" w:rsidRDefault="00810213" w:rsidP="000E56DB">
            <w:pPr>
              <w:spacing w:line="480" w:lineRule="auto"/>
              <w:jc w:val="both"/>
            </w:pPr>
            <w:r w:rsidRPr="00DE7698">
              <w:rPr>
                <w:color w:val="000000"/>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DE7698" w:rsidRDefault="00810213" w:rsidP="000E56DB">
            <w:pPr>
              <w:spacing w:line="480" w:lineRule="auto"/>
              <w:jc w:val="both"/>
            </w:pPr>
            <w:r w:rsidRPr="00DE7698">
              <w:rPr>
                <w:color w:val="000000"/>
              </w:rPr>
              <w:t>Forest birds</w:t>
            </w:r>
          </w:p>
        </w:tc>
      </w:tr>
      <w:tr w:rsidR="00810213" w:rsidRPr="00DE7698"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DE7698" w:rsidRDefault="00810213" w:rsidP="000E56DB">
            <w:pPr>
              <w:spacing w:line="480" w:lineRule="auto"/>
              <w:jc w:val="both"/>
            </w:pPr>
            <w:r w:rsidRPr="00DE7698">
              <w:rPr>
                <w:color w:val="000000"/>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DE7698" w:rsidRDefault="00810213" w:rsidP="000E56DB">
            <w:pPr>
              <w:spacing w:line="480" w:lineRule="auto"/>
              <w:jc w:val="both"/>
            </w:pPr>
            <w:r w:rsidRPr="00DE7698">
              <w:rPr>
                <w:color w:val="000000"/>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DE7698" w:rsidRDefault="00810213" w:rsidP="000E56DB">
            <w:pPr>
              <w:spacing w:line="480" w:lineRule="auto"/>
              <w:jc w:val="both"/>
            </w:pPr>
            <w:r w:rsidRPr="00DE7698">
              <w:rPr>
                <w:color w:val="000000"/>
              </w:rPr>
              <w:t>Forest spiders</w:t>
            </w:r>
          </w:p>
        </w:tc>
      </w:tr>
      <w:tr w:rsidR="00810213" w:rsidRPr="00DE7698"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DE7698" w:rsidRDefault="00810213" w:rsidP="000E56DB">
            <w:pPr>
              <w:spacing w:line="480" w:lineRule="auto"/>
              <w:jc w:val="both"/>
            </w:pPr>
            <w:r w:rsidRPr="00DE7698">
              <w:rPr>
                <w:color w:val="000000"/>
              </w:rPr>
              <w:lastRenderedPageBreak/>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DE7698" w:rsidRDefault="00810213" w:rsidP="000E56DB">
            <w:pPr>
              <w:spacing w:line="480" w:lineRule="auto"/>
              <w:jc w:val="both"/>
            </w:pPr>
            <w:r w:rsidRPr="00DE7698">
              <w:rPr>
                <w:color w:val="000000"/>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DE7698" w:rsidRDefault="00810213" w:rsidP="000E56DB">
            <w:pPr>
              <w:spacing w:line="480" w:lineRule="auto"/>
              <w:jc w:val="both"/>
            </w:pPr>
            <w:r w:rsidRPr="00DE7698">
              <w:rPr>
                <w:color w:val="000000"/>
              </w:rPr>
              <w:t>Forest lizard</w:t>
            </w:r>
          </w:p>
        </w:tc>
      </w:tr>
    </w:tbl>
    <w:p w14:paraId="29A547EB" w14:textId="77777777" w:rsidR="00810213" w:rsidRPr="00DE7698" w:rsidRDefault="00810213" w:rsidP="000E56DB">
      <w:pPr>
        <w:spacing w:line="480" w:lineRule="auto"/>
        <w:jc w:val="both"/>
        <w:rPr>
          <w:color w:val="000000"/>
        </w:rPr>
      </w:pPr>
    </w:p>
    <w:p w14:paraId="44C4DB03" w14:textId="77777777" w:rsidR="00810213" w:rsidRPr="00DE7698" w:rsidRDefault="00810213" w:rsidP="000E56DB">
      <w:pPr>
        <w:spacing w:line="480" w:lineRule="auto"/>
        <w:jc w:val="both"/>
        <w:rPr>
          <w:color w:val="000000"/>
        </w:rPr>
      </w:pPr>
      <w:r w:rsidRPr="00DE7698">
        <w:rPr>
          <w:color w:val="000000"/>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DE7698" w:rsidRDefault="00810213" w:rsidP="000E56DB">
      <w:pPr>
        <w:spacing w:line="480" w:lineRule="auto"/>
        <w:jc w:val="both"/>
        <w:rPr>
          <w:color w:val="000000"/>
        </w:rPr>
      </w:pPr>
    </w:p>
    <w:p w14:paraId="20DCB306" w14:textId="77777777" w:rsidR="00810213" w:rsidRPr="00DE7698" w:rsidRDefault="00810213" w:rsidP="000E56DB">
      <w:pPr>
        <w:spacing w:line="480" w:lineRule="auto"/>
        <w:jc w:val="both"/>
        <w:rPr>
          <w:color w:val="000000"/>
        </w:rPr>
      </w:pPr>
    </w:p>
    <w:p w14:paraId="4DCCB569" w14:textId="77777777" w:rsidR="00810213" w:rsidRPr="00DE7698" w:rsidRDefault="00810213" w:rsidP="000E56DB">
      <w:pPr>
        <w:spacing w:line="480" w:lineRule="auto"/>
        <w:jc w:val="both"/>
      </w:pPr>
    </w:p>
    <w:p w14:paraId="41585AE1" w14:textId="77777777" w:rsidR="00810213" w:rsidRPr="00DE7698" w:rsidRDefault="00810213" w:rsidP="000E56DB">
      <w:pPr>
        <w:spacing w:line="480" w:lineRule="auto"/>
        <w:jc w:val="both"/>
        <w:rPr>
          <w:b/>
          <w:bCs/>
        </w:rPr>
      </w:pPr>
      <w:proofErr w:type="spellStart"/>
      <w:r w:rsidRPr="00DE7698">
        <w:rPr>
          <w:b/>
          <w:bCs/>
        </w:rPr>
        <w:t>Recalde</w:t>
      </w:r>
      <w:proofErr w:type="spellEnd"/>
      <w:r w:rsidRPr="00DE7698">
        <w:rPr>
          <w:b/>
          <w:bCs/>
        </w:rPr>
        <w:t xml:space="preserve"> et al. 2016</w:t>
      </w:r>
    </w:p>
    <w:p w14:paraId="75A34C7E" w14:textId="77777777" w:rsidR="00810213" w:rsidRPr="00DE7698" w:rsidRDefault="00810213" w:rsidP="000E56DB">
      <w:pPr>
        <w:spacing w:line="480" w:lineRule="auto"/>
        <w:jc w:val="both"/>
        <w:rPr>
          <w:color w:val="1D1C1D"/>
        </w:rPr>
      </w:pPr>
      <w:r w:rsidRPr="00DE7698">
        <w:rPr>
          <w:color w:val="1D1C1D"/>
        </w:rPr>
        <w:t xml:space="preserve">Impacts of subsidies in the tropical forests. </w:t>
      </w:r>
    </w:p>
    <w:p w14:paraId="14BA670D" w14:textId="77777777" w:rsidR="00810213" w:rsidRPr="00DE7698" w:rsidRDefault="00810213" w:rsidP="000E56DB">
      <w:pPr>
        <w:spacing w:before="100" w:beforeAutospacing="1" w:line="480" w:lineRule="auto"/>
        <w:jc w:val="both"/>
        <w:rPr>
          <w:color w:val="1D1C1D"/>
        </w:rPr>
      </w:pPr>
      <w:r w:rsidRPr="00DE7698">
        <w:rPr>
          <w:color w:val="1D1C1D"/>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DE7698" w:rsidRDefault="00810213" w:rsidP="000E56DB">
      <w:pPr>
        <w:spacing w:line="480" w:lineRule="auto"/>
        <w:jc w:val="both"/>
      </w:pPr>
    </w:p>
    <w:p w14:paraId="5AA1557D" w14:textId="77777777" w:rsidR="00810213" w:rsidRPr="00DE7698" w:rsidRDefault="00810213" w:rsidP="000E56DB">
      <w:pPr>
        <w:spacing w:line="480" w:lineRule="auto"/>
        <w:jc w:val="both"/>
      </w:pPr>
    </w:p>
    <w:p w14:paraId="7A598D53" w14:textId="77777777" w:rsidR="00810213" w:rsidRPr="00DE7698" w:rsidRDefault="00810213" w:rsidP="000E56DB">
      <w:pPr>
        <w:spacing w:line="480" w:lineRule="auto"/>
        <w:jc w:val="both"/>
        <w:rPr>
          <w:b/>
          <w:bCs/>
        </w:rPr>
      </w:pPr>
      <w:r w:rsidRPr="00DE7698">
        <w:rPr>
          <w:b/>
          <w:bCs/>
        </w:rPr>
        <w:t>Collins and Baxter 2014</w:t>
      </w:r>
    </w:p>
    <w:p w14:paraId="588F9F17" w14:textId="77777777" w:rsidR="00810213" w:rsidRPr="00DE7698" w:rsidRDefault="00810213" w:rsidP="000E56DB">
      <w:pPr>
        <w:spacing w:line="480" w:lineRule="auto"/>
        <w:jc w:val="both"/>
        <w:rPr>
          <w:color w:val="1D1C1D"/>
        </w:rPr>
      </w:pPr>
      <w:r w:rsidRPr="00DE7698">
        <w:rPr>
          <w:color w:val="1D1C1D"/>
        </w:rPr>
        <w:lastRenderedPageBreak/>
        <w:t>"Salmon carcasses in un-vegetated habitats desiccated whereas in vegetated habitats</w:t>
      </w:r>
      <w:r w:rsidRPr="00DE7698">
        <w:rPr>
          <w:color w:val="1D1C1D"/>
        </w:rPr>
        <w:br/>
        <w:t xml:space="preserve">they remained moist which likely facilitated rapid </w:t>
      </w:r>
      <w:proofErr w:type="gramStart"/>
      <w:r w:rsidRPr="00DE7698">
        <w:rPr>
          <w:color w:val="1D1C1D"/>
        </w:rPr>
        <w:t>consumption</w:t>
      </w:r>
      <w:proofErr w:type="gramEnd"/>
      <w:r w:rsidRPr="00DE7698">
        <w:rPr>
          <w:color w:val="1D1C1D"/>
        </w:rPr>
        <w:t>"</w:t>
      </w:r>
    </w:p>
    <w:p w14:paraId="18D70B9A" w14:textId="77777777" w:rsidR="00810213" w:rsidRPr="00DE7698" w:rsidRDefault="00810213" w:rsidP="000E56DB">
      <w:pPr>
        <w:spacing w:line="480" w:lineRule="auto"/>
        <w:jc w:val="both"/>
      </w:pPr>
    </w:p>
    <w:p w14:paraId="0CE4C90C" w14:textId="77777777" w:rsidR="00810213" w:rsidRPr="00DE7698" w:rsidRDefault="00810213" w:rsidP="000E56DB">
      <w:pPr>
        <w:spacing w:line="480" w:lineRule="auto"/>
        <w:jc w:val="both"/>
      </w:pPr>
      <w:r w:rsidRPr="00DE7698">
        <w:t>And from that same paper "Similar effects have been</w:t>
      </w:r>
    </w:p>
    <w:p w14:paraId="40018A61" w14:textId="77777777" w:rsidR="00810213" w:rsidRPr="00DE7698" w:rsidRDefault="00810213" w:rsidP="000E56DB">
      <w:pPr>
        <w:spacing w:line="480" w:lineRule="auto"/>
        <w:jc w:val="both"/>
      </w:pPr>
      <w:r w:rsidRPr="00DE7698">
        <w:t xml:space="preserve">observed in tropical habitats, </w:t>
      </w:r>
      <w:proofErr w:type="gramStart"/>
      <w:r w:rsidRPr="00DE7698">
        <w:t>where</w:t>
      </w:r>
      <w:proofErr w:type="gramEnd"/>
      <w:r w:rsidRPr="00DE7698">
        <w:t xml:space="preserve"> desiccation</w:t>
      </w:r>
    </w:p>
    <w:p w14:paraId="16268DD9" w14:textId="77777777" w:rsidR="00810213" w:rsidRPr="00DE7698" w:rsidRDefault="00810213" w:rsidP="000E56DB">
      <w:pPr>
        <w:spacing w:line="480" w:lineRule="auto"/>
        <w:jc w:val="both"/>
      </w:pPr>
      <w:r w:rsidRPr="00DE7698">
        <w:t>of reptile carcasses inhibited rates of consumption</w:t>
      </w:r>
    </w:p>
    <w:p w14:paraId="601C72CE" w14:textId="77777777" w:rsidR="00810213" w:rsidRPr="00DE7698" w:rsidRDefault="00810213" w:rsidP="000E56DB">
      <w:pPr>
        <w:spacing w:line="480" w:lineRule="auto"/>
        <w:jc w:val="both"/>
      </w:pPr>
      <w:r w:rsidRPr="00DE7698">
        <w:t>by arthropods in dry versus wet habitats</w:t>
      </w:r>
    </w:p>
    <w:p w14:paraId="3E6D32C9" w14:textId="77777777" w:rsidR="00810213" w:rsidRPr="00DE7698" w:rsidRDefault="00810213" w:rsidP="000E56DB">
      <w:pPr>
        <w:spacing w:line="480" w:lineRule="auto"/>
        <w:jc w:val="both"/>
      </w:pPr>
      <w:r w:rsidRPr="00DE7698">
        <w:t>(</w:t>
      </w:r>
      <w:proofErr w:type="spellStart"/>
      <w:r w:rsidRPr="00DE7698">
        <w:t>Cornaby</w:t>
      </w:r>
      <w:proofErr w:type="spellEnd"/>
      <w:r w:rsidRPr="00DE7698">
        <w:t xml:space="preserve"> 1974)."</w:t>
      </w:r>
    </w:p>
    <w:p w14:paraId="7E421CB6" w14:textId="77777777" w:rsidR="00810213" w:rsidRPr="00DE7698" w:rsidRDefault="00810213" w:rsidP="000E56DB">
      <w:pPr>
        <w:spacing w:line="480" w:lineRule="auto"/>
        <w:jc w:val="both"/>
        <w:rPr>
          <w:shd w:val="clear" w:color="auto" w:fill="F8F8F8"/>
        </w:rPr>
      </w:pPr>
    </w:p>
    <w:p w14:paraId="49546E33" w14:textId="77777777" w:rsidR="00810213" w:rsidRPr="00DE7698" w:rsidRDefault="00810213" w:rsidP="000E56DB">
      <w:pPr>
        <w:spacing w:line="480" w:lineRule="auto"/>
        <w:jc w:val="both"/>
        <w:rPr>
          <w:b/>
          <w:bCs/>
          <w:color w:val="1D1C1D"/>
        </w:rPr>
      </w:pPr>
      <w:r w:rsidRPr="00DE7698">
        <w:rPr>
          <w:b/>
          <w:bCs/>
          <w:color w:val="1D1C1D"/>
        </w:rPr>
        <w:t>Anderson and Polis 1998</w:t>
      </w:r>
    </w:p>
    <w:p w14:paraId="47146C93" w14:textId="77777777" w:rsidR="00810213" w:rsidRPr="00DE7698" w:rsidRDefault="00810213" w:rsidP="000E56DB">
      <w:pPr>
        <w:spacing w:line="480" w:lineRule="auto"/>
        <w:jc w:val="both"/>
      </w:pPr>
      <w:r w:rsidRPr="00DE7698">
        <w:t>-coastal individuals exhibited more strongly marine-based diets than inland individuals (using stable isotopes)</w:t>
      </w:r>
    </w:p>
    <w:p w14:paraId="75961944" w14:textId="77777777" w:rsidR="00810213" w:rsidRPr="00DE7698" w:rsidRDefault="00810213" w:rsidP="000E56DB">
      <w:pPr>
        <w:spacing w:line="480" w:lineRule="auto"/>
        <w:jc w:val="both"/>
      </w:pPr>
      <w:r w:rsidRPr="00DE7698">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DE7698" w:rsidRDefault="00810213" w:rsidP="000E56DB">
      <w:pPr>
        <w:spacing w:line="480" w:lineRule="auto"/>
        <w:jc w:val="both"/>
      </w:pPr>
    </w:p>
    <w:p w14:paraId="2EF65C6D" w14:textId="77777777" w:rsidR="00810213" w:rsidRPr="00DE7698" w:rsidRDefault="00810213" w:rsidP="000E56DB">
      <w:pPr>
        <w:spacing w:line="480" w:lineRule="auto"/>
        <w:jc w:val="both"/>
      </w:pPr>
      <w:r w:rsidRPr="00DE7698">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DE7698" w:rsidRDefault="00810213" w:rsidP="000E56DB">
      <w:pPr>
        <w:spacing w:line="480" w:lineRule="auto"/>
        <w:jc w:val="both"/>
      </w:pPr>
      <w:r w:rsidRPr="00DE7698">
        <w:lastRenderedPageBreak/>
        <w:tab/>
        <w:t xml:space="preserve">In a water limited system, adding water increases plant biomass, thus, reducing marine subsidy impact on arthropods. We have forests that are not water limited and little response from </w:t>
      </w:r>
      <w:proofErr w:type="gramStart"/>
      <w:r w:rsidRPr="00DE7698">
        <w:t>arthropods</w:t>
      </w:r>
      <w:proofErr w:type="gramEnd"/>
    </w:p>
    <w:p w14:paraId="2B5FF3A7" w14:textId="77777777" w:rsidR="00810213" w:rsidRPr="00DE7698" w:rsidRDefault="00810213" w:rsidP="000E56DB">
      <w:pPr>
        <w:spacing w:line="480" w:lineRule="auto"/>
        <w:jc w:val="both"/>
        <w:rPr>
          <w:b/>
          <w:bCs/>
        </w:rPr>
      </w:pPr>
    </w:p>
    <w:p w14:paraId="1B130591" w14:textId="77777777" w:rsidR="00810213" w:rsidRPr="00DE7698" w:rsidRDefault="00810213" w:rsidP="000E56DB">
      <w:pPr>
        <w:spacing w:line="480" w:lineRule="auto"/>
        <w:jc w:val="both"/>
        <w:rPr>
          <w:b/>
          <w:bCs/>
        </w:rPr>
      </w:pPr>
      <w:r w:rsidRPr="00DE7698">
        <w:rPr>
          <w:b/>
          <w:bCs/>
        </w:rPr>
        <w:t>Greig et al 2012</w:t>
      </w:r>
    </w:p>
    <w:p w14:paraId="43C9527C" w14:textId="77777777" w:rsidR="00810213" w:rsidRPr="00DE7698" w:rsidRDefault="00810213" w:rsidP="000E56DB">
      <w:pPr>
        <w:spacing w:line="480" w:lineRule="auto"/>
        <w:jc w:val="both"/>
      </w:pPr>
      <w:r w:rsidRPr="00DE7698">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DE7698" w:rsidRDefault="00810213" w:rsidP="000E56DB">
      <w:pPr>
        <w:spacing w:line="480" w:lineRule="auto"/>
        <w:jc w:val="both"/>
      </w:pPr>
    </w:p>
    <w:p w14:paraId="2686A54A" w14:textId="77777777" w:rsidR="00810213" w:rsidRPr="00DE7698" w:rsidRDefault="00810213" w:rsidP="000E56DB">
      <w:pPr>
        <w:spacing w:line="480" w:lineRule="auto"/>
        <w:jc w:val="both"/>
        <w:rPr>
          <w:b/>
          <w:bCs/>
        </w:rPr>
      </w:pPr>
      <w:proofErr w:type="spellStart"/>
      <w:r w:rsidRPr="00DE7698">
        <w:rPr>
          <w:b/>
          <w:bCs/>
        </w:rPr>
        <w:t>Helfield</w:t>
      </w:r>
      <w:proofErr w:type="spellEnd"/>
      <w:r w:rsidRPr="00DE7698">
        <w:rPr>
          <w:b/>
          <w:bCs/>
        </w:rPr>
        <w:t xml:space="preserve"> and </w:t>
      </w:r>
      <w:proofErr w:type="spellStart"/>
      <w:r w:rsidRPr="00DE7698">
        <w:rPr>
          <w:b/>
          <w:bCs/>
        </w:rPr>
        <w:t>Naiman</w:t>
      </w:r>
      <w:proofErr w:type="spellEnd"/>
      <w:r w:rsidRPr="00DE7698">
        <w:rPr>
          <w:b/>
          <w:bCs/>
        </w:rPr>
        <w:t xml:space="preserve"> 2001</w:t>
      </w:r>
    </w:p>
    <w:p w14:paraId="167FC3AE" w14:textId="77777777" w:rsidR="00810213" w:rsidRPr="00DE7698" w:rsidRDefault="00810213" w:rsidP="000E56DB">
      <w:pPr>
        <w:spacing w:line="480" w:lineRule="auto"/>
        <w:jc w:val="both"/>
      </w:pPr>
      <w:r w:rsidRPr="00DE7698">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DE7698" w:rsidRDefault="00810213" w:rsidP="000E56DB">
      <w:pPr>
        <w:spacing w:line="480" w:lineRule="auto"/>
        <w:jc w:val="both"/>
      </w:pPr>
    </w:p>
    <w:p w14:paraId="339D7DF9" w14:textId="77777777" w:rsidR="00810213" w:rsidRPr="00DE7698" w:rsidRDefault="00810213" w:rsidP="000E56DB">
      <w:pPr>
        <w:spacing w:line="480" w:lineRule="auto"/>
        <w:jc w:val="both"/>
      </w:pPr>
      <w:r w:rsidRPr="00DE7698">
        <w:rPr>
          <w:b/>
          <w:bCs/>
        </w:rPr>
        <w:t>Holt 2008</w:t>
      </w:r>
    </w:p>
    <w:p w14:paraId="3BF68AE8" w14:textId="77777777" w:rsidR="00810213" w:rsidRPr="00DE7698" w:rsidRDefault="00810213" w:rsidP="000E56DB">
      <w:pPr>
        <w:spacing w:line="480" w:lineRule="auto"/>
        <w:jc w:val="both"/>
      </w:pPr>
      <w:r w:rsidRPr="00DE7698">
        <w:t>Recurrent resource pulses can alter community structure, permitting coexistence that otherwise would not occur, or hamper coexistence mechanisms effective in stable environments.</w:t>
      </w:r>
    </w:p>
    <w:p w14:paraId="7C3BAAC3" w14:textId="77777777" w:rsidR="00810213" w:rsidRPr="00DE7698" w:rsidRDefault="00810213" w:rsidP="000E56DB">
      <w:pPr>
        <w:spacing w:line="480" w:lineRule="auto"/>
        <w:jc w:val="both"/>
      </w:pPr>
    </w:p>
    <w:p w14:paraId="1812FBCB" w14:textId="77777777" w:rsidR="00810213" w:rsidRPr="00DE7698" w:rsidRDefault="00810213" w:rsidP="000E56DB">
      <w:pPr>
        <w:spacing w:line="480" w:lineRule="auto"/>
        <w:jc w:val="both"/>
        <w:rPr>
          <w:b/>
          <w:bCs/>
        </w:rPr>
      </w:pPr>
      <w:proofErr w:type="spellStart"/>
      <w:r w:rsidRPr="00DE7698">
        <w:rPr>
          <w:b/>
          <w:bCs/>
        </w:rPr>
        <w:t>Jeffreis</w:t>
      </w:r>
      <w:proofErr w:type="spellEnd"/>
      <w:r w:rsidRPr="00DE7698">
        <w:rPr>
          <w:b/>
          <w:bCs/>
        </w:rPr>
        <w:t xml:space="preserve"> 2000 </w:t>
      </w:r>
    </w:p>
    <w:p w14:paraId="2B526574" w14:textId="77777777" w:rsidR="00810213" w:rsidRPr="00DE7698" w:rsidRDefault="00810213" w:rsidP="000E56DB">
      <w:pPr>
        <w:spacing w:line="480" w:lineRule="auto"/>
        <w:jc w:val="both"/>
        <w:rPr>
          <w:b/>
          <w:bCs/>
        </w:rPr>
      </w:pPr>
    </w:p>
    <w:p w14:paraId="130ACA4A" w14:textId="77777777" w:rsidR="00810213" w:rsidRPr="00DE7698" w:rsidRDefault="00810213" w:rsidP="000E56DB">
      <w:pPr>
        <w:spacing w:line="480" w:lineRule="auto"/>
        <w:jc w:val="both"/>
      </w:pPr>
      <w:r w:rsidRPr="00DE7698">
        <w:t xml:space="preserve">Where large amounts of agricultural resources are transferred to natural habitats, trophic dynamics </w:t>
      </w:r>
      <w:proofErr w:type="gramStart"/>
      <w:r w:rsidRPr="00DE7698">
        <w:t>change:</w:t>
      </w:r>
      <w:proofErr w:type="gramEnd"/>
      <w:r w:rsidRPr="00DE7698">
        <w:t xml:space="preserve"> trophic cascades can occur and rare or uncommon species can become invasive. </w:t>
      </w:r>
    </w:p>
    <w:p w14:paraId="1FFF46BC" w14:textId="77777777" w:rsidR="00810213" w:rsidRPr="00DE7698" w:rsidRDefault="00810213" w:rsidP="000E56DB">
      <w:pPr>
        <w:spacing w:line="480" w:lineRule="auto"/>
        <w:jc w:val="both"/>
      </w:pPr>
      <w:r w:rsidRPr="00DE7698">
        <w:lastRenderedPageBreak/>
        <w:tab/>
      </w:r>
      <w:proofErr w:type="spellStart"/>
      <w:proofErr w:type="gramStart"/>
      <w:r w:rsidRPr="00DE7698">
        <w:t>Non native</w:t>
      </w:r>
      <w:proofErr w:type="spellEnd"/>
      <w:proofErr w:type="gramEnd"/>
      <w:r w:rsidRPr="00DE7698">
        <w:t>, nuisance grasses fertilized in dunes in our system…</w:t>
      </w:r>
    </w:p>
    <w:p w14:paraId="1F496993" w14:textId="77777777" w:rsidR="00810213" w:rsidRPr="00DE7698" w:rsidRDefault="00810213" w:rsidP="000E56DB">
      <w:pPr>
        <w:spacing w:line="480" w:lineRule="auto"/>
        <w:jc w:val="both"/>
      </w:pPr>
    </w:p>
    <w:p w14:paraId="5E63E69F" w14:textId="77777777" w:rsidR="00810213" w:rsidRPr="00DE7698" w:rsidRDefault="00810213" w:rsidP="000E56DB">
      <w:pPr>
        <w:spacing w:line="480" w:lineRule="auto"/>
        <w:jc w:val="both"/>
        <w:rPr>
          <w:b/>
          <w:bCs/>
        </w:rPr>
      </w:pPr>
      <w:r w:rsidRPr="00DE7698">
        <w:rPr>
          <w:b/>
          <w:bCs/>
        </w:rPr>
        <w:t>Kenny et al 2017</w:t>
      </w:r>
    </w:p>
    <w:p w14:paraId="399340C6" w14:textId="77777777" w:rsidR="00810213" w:rsidRPr="00DE7698" w:rsidRDefault="00810213" w:rsidP="000E56DB">
      <w:pPr>
        <w:spacing w:line="480" w:lineRule="auto"/>
        <w:jc w:val="both"/>
      </w:pPr>
      <w:r w:rsidRPr="00DE7698">
        <w:t>Seaweed subsidies changed perching heights and movement rates of lizards on Bahamian islands. Terrestrial predators forage on seaweed subsidies (</w:t>
      </w:r>
      <w:proofErr w:type="gramStart"/>
      <w:r w:rsidRPr="00DE7698">
        <w:t>i.e.</w:t>
      </w:r>
      <w:proofErr w:type="gramEnd"/>
      <w:r w:rsidRPr="00DE7698">
        <w:t xml:space="preserve"> predator release to terrestrial prey).</w:t>
      </w:r>
    </w:p>
    <w:p w14:paraId="6128ABB1" w14:textId="77777777" w:rsidR="00810213" w:rsidRPr="00DE7698" w:rsidRDefault="00810213" w:rsidP="000E56DB">
      <w:pPr>
        <w:spacing w:line="480" w:lineRule="auto"/>
        <w:jc w:val="both"/>
      </w:pPr>
    </w:p>
    <w:p w14:paraId="704F953E" w14:textId="77777777" w:rsidR="00810213" w:rsidRPr="00DE7698" w:rsidRDefault="00810213" w:rsidP="000E56DB">
      <w:pPr>
        <w:spacing w:line="480" w:lineRule="auto"/>
        <w:jc w:val="both"/>
        <w:rPr>
          <w:b/>
          <w:bCs/>
        </w:rPr>
      </w:pPr>
      <w:r w:rsidRPr="00DE7698">
        <w:rPr>
          <w:b/>
          <w:bCs/>
        </w:rPr>
        <w:t>Marcarelli et al. 2011</w:t>
      </w:r>
    </w:p>
    <w:p w14:paraId="381D539A" w14:textId="77777777" w:rsidR="00810213" w:rsidRPr="00DE7698" w:rsidRDefault="00810213" w:rsidP="000E56DB">
      <w:pPr>
        <w:spacing w:line="480" w:lineRule="auto"/>
        <w:jc w:val="both"/>
      </w:pPr>
      <w:r w:rsidRPr="00DE7698">
        <w:t xml:space="preserve">Literature review of studies (&gt;90) about open water metabolism in lakes and streams. They </w:t>
      </w:r>
      <w:proofErr w:type="spellStart"/>
      <w:r w:rsidRPr="00DE7698">
        <w:t>concude</w:t>
      </w:r>
      <w:proofErr w:type="spellEnd"/>
      <w:r w:rsidRPr="00DE7698">
        <w:t xml:space="preserve"> that animals select higher quality food regardless of allochthonous  vs autochthonous. </w:t>
      </w:r>
    </w:p>
    <w:p w14:paraId="581CF9F5" w14:textId="77777777" w:rsidR="00810213" w:rsidRPr="00DE7698" w:rsidRDefault="00810213" w:rsidP="000E56DB">
      <w:pPr>
        <w:spacing w:line="480" w:lineRule="auto"/>
        <w:jc w:val="both"/>
      </w:pPr>
      <w:r w:rsidRPr="00DE7698">
        <w:t>“</w:t>
      </w:r>
      <w:proofErr w:type="gramStart"/>
      <w:r w:rsidRPr="00DE7698">
        <w:t>ecosystem</w:t>
      </w:r>
      <w:proofErr w:type="gramEnd"/>
      <w:r w:rsidRPr="00DE7698">
        <w:t xml:space="preserve"> and food web effects of a subsidy depend on its quality and its quantity, yet the role of subsidies cannot be understood via either of these characteristics by themselves.”</w:t>
      </w:r>
    </w:p>
    <w:p w14:paraId="6AAE22FD" w14:textId="77777777" w:rsidR="00810213" w:rsidRPr="00DE7698" w:rsidRDefault="00810213" w:rsidP="000E56DB">
      <w:pPr>
        <w:spacing w:line="480" w:lineRule="auto"/>
        <w:jc w:val="both"/>
      </w:pPr>
    </w:p>
    <w:p w14:paraId="35812ED5" w14:textId="77777777" w:rsidR="00810213" w:rsidRPr="00DE7698" w:rsidRDefault="00810213" w:rsidP="000E56DB">
      <w:pPr>
        <w:spacing w:line="480" w:lineRule="auto"/>
        <w:jc w:val="both"/>
        <w:rPr>
          <w:b/>
          <w:bCs/>
        </w:rPr>
      </w:pPr>
      <w:proofErr w:type="spellStart"/>
      <w:r w:rsidRPr="00DE7698">
        <w:rPr>
          <w:b/>
          <w:bCs/>
        </w:rPr>
        <w:t>Zelnik</w:t>
      </w:r>
      <w:proofErr w:type="spellEnd"/>
      <w:r w:rsidRPr="00DE7698">
        <w:rPr>
          <w:b/>
          <w:bCs/>
        </w:rPr>
        <w:t xml:space="preserve"> et al. 2023</w:t>
      </w:r>
    </w:p>
    <w:p w14:paraId="37EE82F0" w14:textId="77777777" w:rsidR="00810213" w:rsidRPr="00DE7698" w:rsidRDefault="00810213" w:rsidP="000E56DB">
      <w:pPr>
        <w:spacing w:line="480" w:lineRule="auto"/>
        <w:jc w:val="both"/>
      </w:pPr>
      <w:r w:rsidRPr="00DE7698">
        <w:t>Modeling paper using methods from a previous study (</w:t>
      </w:r>
      <w:proofErr w:type="spellStart"/>
      <w:r w:rsidRPr="00DE7698">
        <w:t>zelnik</w:t>
      </w:r>
      <w:proofErr w:type="spellEnd"/>
      <w:r w:rsidRPr="00DE7698">
        <w:t xml:space="preserve"> 2023) and data from Cebrian (199, 2004).</w:t>
      </w:r>
    </w:p>
    <w:p w14:paraId="5421F7B2" w14:textId="77777777" w:rsidR="00810213" w:rsidRPr="00DE7698" w:rsidRDefault="00810213" w:rsidP="000E56DB">
      <w:pPr>
        <w:spacing w:line="480" w:lineRule="auto"/>
        <w:jc w:val="both"/>
      </w:pPr>
    </w:p>
    <w:p w14:paraId="36283E95" w14:textId="77777777" w:rsidR="00810213" w:rsidRPr="00DE7698" w:rsidRDefault="00810213" w:rsidP="000E56DB">
      <w:pPr>
        <w:spacing w:line="480" w:lineRule="auto"/>
        <w:jc w:val="both"/>
      </w:pPr>
      <w:r w:rsidRPr="00DE7698">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DE7698" w:rsidRDefault="00810213" w:rsidP="000E56DB">
      <w:pPr>
        <w:spacing w:line="480" w:lineRule="auto"/>
        <w:jc w:val="both"/>
      </w:pPr>
    </w:p>
    <w:p w14:paraId="2B51166D" w14:textId="77777777" w:rsidR="00810213" w:rsidRPr="00DE7698" w:rsidRDefault="00810213" w:rsidP="000E56DB">
      <w:pPr>
        <w:spacing w:line="480" w:lineRule="auto"/>
        <w:jc w:val="both"/>
      </w:pPr>
      <w:r w:rsidRPr="00DE7698">
        <w:t xml:space="preserve">The positive trend in the terrestrial ecosystem occurs because organic nitrogen supports a large detritivore community, which feeds the predators that in turn reduce the herbivores, thereby allowing plants to grow more. At higher organic fractions outside the coexistence range, NPP </w:t>
      </w:r>
      <w:r w:rsidRPr="00DE7698">
        <w:lastRenderedPageBreak/>
        <w:t>decreases when larger amounts of nitrogen flow into the brown food web instead of being used by primary producers.</w:t>
      </w:r>
    </w:p>
    <w:p w14:paraId="60D61336" w14:textId="77777777" w:rsidR="00810213" w:rsidRPr="00DE7698" w:rsidRDefault="00810213" w:rsidP="000E56DB">
      <w:pPr>
        <w:spacing w:line="480" w:lineRule="auto"/>
        <w:jc w:val="both"/>
      </w:pPr>
    </w:p>
    <w:p w14:paraId="0FABE0A0" w14:textId="77777777" w:rsidR="00810213" w:rsidRPr="00DE7698" w:rsidRDefault="00810213" w:rsidP="000E56DB">
      <w:pPr>
        <w:spacing w:line="480" w:lineRule="auto"/>
        <w:jc w:val="both"/>
      </w:pPr>
      <w:r w:rsidRPr="00DE7698">
        <w:t>“</w:t>
      </w:r>
      <w:proofErr w:type="gramStart"/>
      <w:r w:rsidRPr="00DE7698">
        <w:t>emphasizing</w:t>
      </w:r>
      <w:proofErr w:type="gramEnd"/>
      <w:r w:rsidRPr="00DE7698">
        <w:t xml:space="preserve"> that benefits of organic subsidies to primary production are context dependent”</w:t>
      </w:r>
    </w:p>
    <w:p w14:paraId="4FD52414" w14:textId="77777777" w:rsidR="00810213" w:rsidRPr="00DE7698" w:rsidRDefault="00810213" w:rsidP="000E56DB">
      <w:pPr>
        <w:spacing w:line="480" w:lineRule="auto"/>
        <w:jc w:val="both"/>
      </w:pPr>
    </w:p>
    <w:p w14:paraId="3ED5F7D2" w14:textId="77777777" w:rsidR="00810213" w:rsidRPr="00DE7698" w:rsidRDefault="00810213" w:rsidP="000E56DB">
      <w:pPr>
        <w:spacing w:line="480" w:lineRule="auto"/>
        <w:jc w:val="both"/>
      </w:pPr>
    </w:p>
    <w:p w14:paraId="319103FD" w14:textId="77777777" w:rsidR="00810213" w:rsidRPr="00DE7698" w:rsidRDefault="00810213" w:rsidP="000E56DB">
      <w:pPr>
        <w:spacing w:line="480" w:lineRule="auto"/>
        <w:jc w:val="both"/>
        <w:rPr>
          <w:b/>
          <w:bCs/>
        </w:rPr>
      </w:pPr>
      <w:proofErr w:type="spellStart"/>
      <w:r w:rsidRPr="00DE7698">
        <w:rPr>
          <w:b/>
          <w:bCs/>
        </w:rPr>
        <w:t>Reshamwala</w:t>
      </w:r>
      <w:proofErr w:type="spellEnd"/>
      <w:r w:rsidRPr="00DE7698">
        <w:rPr>
          <w:b/>
          <w:bCs/>
        </w:rPr>
        <w:t xml:space="preserve"> et al 2018</w:t>
      </w:r>
    </w:p>
    <w:p w14:paraId="2352CC71" w14:textId="77777777" w:rsidR="00810213" w:rsidRPr="00DE7698" w:rsidRDefault="00810213" w:rsidP="000E56DB">
      <w:pPr>
        <w:spacing w:line="480" w:lineRule="auto"/>
        <w:jc w:val="both"/>
      </w:pPr>
      <w:r w:rsidRPr="00DE7698">
        <w:t xml:space="preserve">Terrestrial to terrestrial subsidies via human trash as fox food. Foxes consumed less natural prey where there was an abundant human-produced subsidy. </w:t>
      </w:r>
    </w:p>
    <w:p w14:paraId="3A79C220" w14:textId="77777777" w:rsidR="00810213" w:rsidRPr="00DE7698" w:rsidRDefault="00810213" w:rsidP="000E56DB">
      <w:pPr>
        <w:spacing w:line="480" w:lineRule="auto"/>
        <w:jc w:val="both"/>
      </w:pPr>
    </w:p>
    <w:p w14:paraId="6C190C81" w14:textId="77777777" w:rsidR="00810213" w:rsidRPr="00DE7698" w:rsidRDefault="00810213" w:rsidP="000E56DB">
      <w:pPr>
        <w:spacing w:line="480" w:lineRule="auto"/>
        <w:jc w:val="both"/>
      </w:pPr>
    </w:p>
    <w:p w14:paraId="1801AAA0" w14:textId="77777777" w:rsidR="00810213" w:rsidRPr="00DE7698" w:rsidRDefault="00810213" w:rsidP="000E56DB">
      <w:pPr>
        <w:spacing w:line="480" w:lineRule="auto"/>
        <w:jc w:val="both"/>
      </w:pPr>
    </w:p>
    <w:p w14:paraId="12FB760C" w14:textId="77777777" w:rsidR="00810213" w:rsidRPr="00DE7698" w:rsidRDefault="00810213" w:rsidP="000E56DB">
      <w:pPr>
        <w:shd w:val="clear" w:color="auto" w:fill="FFFFFF" w:themeFill="background1"/>
        <w:spacing w:line="480" w:lineRule="auto"/>
        <w:jc w:val="both"/>
        <w:rPr>
          <w:b/>
          <w:bCs/>
          <w:color w:val="000000"/>
        </w:rPr>
      </w:pPr>
      <w:proofErr w:type="spellStart"/>
      <w:r w:rsidRPr="00DE7698">
        <w:rPr>
          <w:b/>
          <w:bCs/>
          <w:color w:val="000000"/>
        </w:rPr>
        <w:t>Piovia</w:t>
      </w:r>
      <w:proofErr w:type="spellEnd"/>
      <w:r w:rsidRPr="00DE7698">
        <w:rPr>
          <w:b/>
          <w:bCs/>
          <w:color w:val="000000"/>
        </w:rPr>
        <w:t>-Scott et al. 2013</w:t>
      </w:r>
    </w:p>
    <w:p w14:paraId="53EC6D7F" w14:textId="77777777" w:rsidR="00810213" w:rsidRPr="00DE7698" w:rsidRDefault="00810213" w:rsidP="000E56DB">
      <w:pPr>
        <w:shd w:val="clear" w:color="auto" w:fill="FFFFFF" w:themeFill="background1"/>
        <w:spacing w:line="480" w:lineRule="auto"/>
        <w:jc w:val="both"/>
        <w:rPr>
          <w:color w:val="1D1C1D"/>
          <w:shd w:val="clear" w:color="auto" w:fill="F8F8F8"/>
        </w:rPr>
      </w:pPr>
    </w:p>
    <w:p w14:paraId="30317163" w14:textId="77777777" w:rsidR="00810213" w:rsidRPr="00DE7698" w:rsidRDefault="00810213" w:rsidP="000E56DB">
      <w:pPr>
        <w:shd w:val="clear" w:color="auto" w:fill="FFFFFF" w:themeFill="background1"/>
        <w:spacing w:line="480" w:lineRule="auto"/>
        <w:jc w:val="both"/>
        <w:rPr>
          <w:color w:val="1D1C1D"/>
          <w:shd w:val="clear" w:color="auto" w:fill="F8F8F8"/>
        </w:rPr>
      </w:pPr>
      <w:r w:rsidRPr="00DE7698">
        <w:rPr>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w:t>
      </w:r>
      <w:r w:rsidRPr="00DE7698">
        <w:rPr>
          <w:color w:val="1D1C1D"/>
          <w:shd w:val="clear" w:color="auto" w:fill="F8F8F8"/>
        </w:rPr>
        <w:lastRenderedPageBreak/>
        <w:t>mediated pathway dominating short-term responses to pulsed subsidies and a plant-mediated pathway dominating long-term responses to chronic subsidy inputs.</w:t>
      </w:r>
    </w:p>
    <w:p w14:paraId="73D7AB0B" w14:textId="77777777" w:rsidR="00810213" w:rsidRPr="00DE7698" w:rsidRDefault="00810213" w:rsidP="000E56DB">
      <w:pPr>
        <w:shd w:val="clear" w:color="auto" w:fill="FFFFFF" w:themeFill="background1"/>
        <w:spacing w:line="480" w:lineRule="auto"/>
        <w:jc w:val="both"/>
        <w:rPr>
          <w:color w:val="1D1C1D"/>
          <w:shd w:val="clear" w:color="auto" w:fill="F8F8F8"/>
        </w:rPr>
      </w:pPr>
    </w:p>
    <w:p w14:paraId="33C9BB29" w14:textId="77777777" w:rsidR="00810213" w:rsidRPr="00DE7698" w:rsidRDefault="00810213" w:rsidP="000E56DB">
      <w:pPr>
        <w:spacing w:line="480" w:lineRule="auto"/>
        <w:jc w:val="both"/>
        <w:rPr>
          <w:b/>
          <w:bCs/>
        </w:rPr>
      </w:pPr>
      <w:proofErr w:type="spellStart"/>
      <w:r w:rsidRPr="00DE7698">
        <w:rPr>
          <w:b/>
          <w:bCs/>
        </w:rPr>
        <w:t>Piovia</w:t>
      </w:r>
      <w:proofErr w:type="spellEnd"/>
      <w:r w:rsidRPr="00DE7698">
        <w:rPr>
          <w:b/>
          <w:bCs/>
        </w:rPr>
        <w:t>-Scott et al 2019</w:t>
      </w:r>
    </w:p>
    <w:p w14:paraId="5D1DD89A" w14:textId="77777777" w:rsidR="00810213" w:rsidRPr="00DE7698" w:rsidRDefault="00810213" w:rsidP="000E56DB">
      <w:pPr>
        <w:spacing w:line="480" w:lineRule="auto"/>
        <w:jc w:val="both"/>
      </w:pPr>
      <w:r w:rsidRPr="00DE7698">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DE7698" w:rsidRDefault="00810213" w:rsidP="000E56DB">
      <w:pPr>
        <w:spacing w:line="480" w:lineRule="auto"/>
        <w:jc w:val="both"/>
      </w:pPr>
    </w:p>
    <w:p w14:paraId="1C8B5C52" w14:textId="77777777" w:rsidR="00810213" w:rsidRPr="00DE7698" w:rsidRDefault="00810213" w:rsidP="000E56DB">
      <w:pPr>
        <w:spacing w:line="480" w:lineRule="auto"/>
        <w:jc w:val="both"/>
        <w:rPr>
          <w:b/>
          <w:bCs/>
        </w:rPr>
      </w:pPr>
      <w:proofErr w:type="spellStart"/>
      <w:r w:rsidRPr="00DE7698">
        <w:rPr>
          <w:b/>
          <w:bCs/>
        </w:rPr>
        <w:t>Riggi</w:t>
      </w:r>
      <w:proofErr w:type="spellEnd"/>
      <w:r w:rsidRPr="00DE7698">
        <w:rPr>
          <w:b/>
          <w:bCs/>
        </w:rPr>
        <w:t xml:space="preserve"> and </w:t>
      </w:r>
      <w:proofErr w:type="spellStart"/>
      <w:r w:rsidRPr="00DE7698">
        <w:rPr>
          <w:b/>
          <w:bCs/>
        </w:rPr>
        <w:t>Bommarco</w:t>
      </w:r>
      <w:proofErr w:type="spellEnd"/>
      <w:r w:rsidRPr="00DE7698">
        <w:rPr>
          <w:b/>
          <w:bCs/>
        </w:rPr>
        <w:t xml:space="preserve"> 2018</w:t>
      </w:r>
    </w:p>
    <w:p w14:paraId="29616718" w14:textId="77777777" w:rsidR="00810213" w:rsidRPr="00DE7698" w:rsidRDefault="00810213" w:rsidP="000E56DB">
      <w:pPr>
        <w:spacing w:line="480" w:lineRule="auto"/>
        <w:jc w:val="both"/>
      </w:pPr>
      <w:r w:rsidRPr="00DE7698">
        <w:t xml:space="preserve">Effect sizes (log-ratio) of top-down (predation) and bottom-up (fertilization) forces across three fertilization treatments on aphid density per plant biomass and on plant biomass. </w:t>
      </w:r>
    </w:p>
    <w:p w14:paraId="18BCCB21" w14:textId="77777777" w:rsidR="00810213" w:rsidRPr="00DE7698" w:rsidRDefault="00810213" w:rsidP="000E56DB">
      <w:pPr>
        <w:spacing w:line="480" w:lineRule="auto"/>
        <w:jc w:val="both"/>
      </w:pPr>
      <w:r w:rsidRPr="00DE7698">
        <w:t>Subsidy is fertilizer and the treatment is Removal of the subsidy.</w:t>
      </w:r>
    </w:p>
    <w:p w14:paraId="1DC96870" w14:textId="77777777" w:rsidR="00810213" w:rsidRPr="00DE7698" w:rsidRDefault="00810213" w:rsidP="000E56DB">
      <w:pPr>
        <w:spacing w:line="480" w:lineRule="auto"/>
        <w:jc w:val="both"/>
      </w:pPr>
    </w:p>
    <w:p w14:paraId="52B8540C" w14:textId="77777777" w:rsidR="00810213" w:rsidRPr="00DE7698" w:rsidRDefault="00810213" w:rsidP="000E56DB">
      <w:pPr>
        <w:spacing w:line="480" w:lineRule="auto"/>
        <w:jc w:val="both"/>
      </w:pPr>
      <w:r w:rsidRPr="00DE7698">
        <w:t xml:space="preserve">Leroux and  </w:t>
      </w:r>
      <w:proofErr w:type="spellStart"/>
      <w:r w:rsidRPr="00DE7698">
        <w:t>Loreau</w:t>
      </w:r>
      <w:proofErr w:type="spellEnd"/>
      <w:r w:rsidRPr="00DE7698">
        <w:t>, 2008</w:t>
      </w:r>
    </w:p>
    <w:p w14:paraId="047D3584" w14:textId="77777777" w:rsidR="00810213" w:rsidRPr="00DE7698" w:rsidRDefault="00810213" w:rsidP="000E56DB">
      <w:pPr>
        <w:spacing w:line="480" w:lineRule="auto"/>
        <w:jc w:val="both"/>
      </w:pPr>
    </w:p>
    <w:p w14:paraId="527AC4AC" w14:textId="77777777" w:rsidR="00810213" w:rsidRPr="00DE7698" w:rsidRDefault="00810213" w:rsidP="000E56DB">
      <w:pPr>
        <w:spacing w:line="480" w:lineRule="auto"/>
        <w:jc w:val="both"/>
      </w:pPr>
    </w:p>
    <w:p w14:paraId="4AD7CB68" w14:textId="77777777" w:rsidR="00810213" w:rsidRPr="00DE7698" w:rsidRDefault="00810213" w:rsidP="000E56DB">
      <w:pPr>
        <w:spacing w:line="480" w:lineRule="auto"/>
        <w:jc w:val="both"/>
        <w:rPr>
          <w:b/>
          <w:bCs/>
        </w:rPr>
      </w:pPr>
      <w:proofErr w:type="spellStart"/>
      <w:r w:rsidRPr="00DE7698">
        <w:rPr>
          <w:b/>
          <w:bCs/>
        </w:rPr>
        <w:t>Schnidler</w:t>
      </w:r>
      <w:proofErr w:type="spellEnd"/>
      <w:r w:rsidRPr="00DE7698">
        <w:rPr>
          <w:b/>
          <w:bCs/>
        </w:rPr>
        <w:t xml:space="preserve"> and Smits 2017</w:t>
      </w:r>
    </w:p>
    <w:p w14:paraId="53A33537" w14:textId="77777777" w:rsidR="00810213" w:rsidRPr="00DE7698" w:rsidRDefault="00810213" w:rsidP="000E56DB">
      <w:pPr>
        <w:spacing w:line="480" w:lineRule="auto"/>
        <w:jc w:val="both"/>
      </w:pPr>
      <w:r w:rsidRPr="00DE7698">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DE7698" w:rsidRDefault="00810213" w:rsidP="000E56DB">
      <w:pPr>
        <w:spacing w:line="480" w:lineRule="auto"/>
        <w:jc w:val="both"/>
      </w:pPr>
    </w:p>
    <w:p w14:paraId="4634F118" w14:textId="77777777" w:rsidR="00810213" w:rsidRPr="00DE7698" w:rsidRDefault="00810213" w:rsidP="000E56DB">
      <w:pPr>
        <w:spacing w:line="480" w:lineRule="auto"/>
        <w:jc w:val="both"/>
      </w:pPr>
      <w:r w:rsidRPr="00DE7698">
        <w:lastRenderedPageBreak/>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DE7698" w:rsidRDefault="00810213" w:rsidP="000E56DB">
      <w:pPr>
        <w:shd w:val="clear" w:color="auto" w:fill="FFFFFF" w:themeFill="background1"/>
        <w:spacing w:line="480" w:lineRule="auto"/>
        <w:jc w:val="both"/>
        <w:rPr>
          <w:color w:val="1D1C1D"/>
          <w:shd w:val="clear" w:color="auto" w:fill="F8F8F8"/>
        </w:rPr>
      </w:pPr>
      <w:r w:rsidRPr="00DE7698">
        <w:rPr>
          <w:color w:val="1D1C1D"/>
          <w:shd w:val="clear" w:color="auto" w:fill="F8F8F8"/>
        </w:rPr>
        <w:t xml:space="preserve"> “Lizards reduced leaf damage significantly; because they consume numerous kinds of arthropods, including many </w:t>
      </w:r>
      <w:proofErr w:type="gramStart"/>
      <w:r w:rsidRPr="00DE7698">
        <w:rPr>
          <w:color w:val="1D1C1D"/>
          <w:shd w:val="clear" w:color="auto" w:fill="F8F8F8"/>
        </w:rPr>
        <w:t>herbivores</w:t>
      </w:r>
      <w:proofErr w:type="gramEnd"/>
      <w:r w:rsidRPr="00DE7698">
        <w:rPr>
          <w:color w:val="1D1C1D"/>
          <w:shd w:val="clear" w:color="auto" w:fill="F8F8F8"/>
        </w:rPr>
        <w:t>”</w:t>
      </w:r>
    </w:p>
    <w:p w14:paraId="62F95FFA" w14:textId="77777777" w:rsidR="00810213" w:rsidRPr="00DE7698" w:rsidRDefault="00810213" w:rsidP="000E56DB">
      <w:pPr>
        <w:shd w:val="clear" w:color="auto" w:fill="FFFFFF" w:themeFill="background1"/>
        <w:spacing w:line="480" w:lineRule="auto"/>
        <w:jc w:val="both"/>
        <w:rPr>
          <w:color w:val="1D1C1D"/>
          <w:shd w:val="clear" w:color="auto" w:fill="F8F8F8"/>
        </w:rPr>
      </w:pPr>
      <w:r w:rsidRPr="00DE7698">
        <w:rPr>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DE7698">
        <w:rPr>
          <w:color w:val="1D1C1D"/>
          <w:shd w:val="clear" w:color="auto" w:fill="F8F8F8"/>
        </w:rPr>
        <w:t>premanipulation</w:t>
      </w:r>
      <w:proofErr w:type="spellEnd"/>
      <w:r w:rsidRPr="00DE7698">
        <w:rPr>
          <w:color w:val="1D1C1D"/>
          <w:shd w:val="clear" w:color="auto" w:fill="F8F8F8"/>
        </w:rPr>
        <w:t xml:space="preserve"> value on each island as the covariate. If the P value for the covariate was !.10, the ANCOVA, which adjusts for </w:t>
      </w:r>
      <w:proofErr w:type="spellStart"/>
      <w:r w:rsidRPr="00DE7698">
        <w:rPr>
          <w:color w:val="1D1C1D"/>
          <w:shd w:val="clear" w:color="auto" w:fill="F8F8F8"/>
        </w:rPr>
        <w:t>premanipulation</w:t>
      </w:r>
      <w:proofErr w:type="spellEnd"/>
      <w:r w:rsidRPr="00DE7698">
        <w:rPr>
          <w:color w:val="1D1C1D"/>
          <w:shd w:val="clear" w:color="auto" w:fill="F8F8F8"/>
        </w:rPr>
        <w:t xml:space="preserve"> plot differences, was given in the results. If (true for all variables except small P ∏ .10 aerial arthropods), the covariate was omitted from the analysis. Treatment (1–3) was a fixed effect. All analyses used Type III sums of squares and were executed with SAS software (</w:t>
      </w:r>
      <w:proofErr w:type="spellStart"/>
      <w:r w:rsidRPr="00DE7698">
        <w:rPr>
          <w:color w:val="1D1C1D"/>
          <w:shd w:val="clear" w:color="auto" w:fill="F8F8F8"/>
        </w:rPr>
        <w:t>Littell</w:t>
      </w:r>
      <w:proofErr w:type="spellEnd"/>
      <w:r w:rsidRPr="00DE7698">
        <w:rPr>
          <w:color w:val="1D1C1D"/>
          <w:shd w:val="clear" w:color="auto" w:fill="F8F8F8"/>
        </w:rPr>
        <w:t xml:space="preserve"> et al. 1991).</w:t>
      </w:r>
    </w:p>
    <w:p w14:paraId="13E3E20C" w14:textId="77777777" w:rsidR="00810213" w:rsidRPr="00DE7698" w:rsidRDefault="00810213" w:rsidP="000E56DB">
      <w:pPr>
        <w:shd w:val="clear" w:color="auto" w:fill="FFFFFF" w:themeFill="background1"/>
        <w:spacing w:line="480" w:lineRule="auto"/>
        <w:jc w:val="both"/>
        <w:rPr>
          <w:color w:val="1D1C1D"/>
          <w:shd w:val="clear" w:color="auto" w:fill="F8F8F8"/>
        </w:rPr>
      </w:pPr>
    </w:p>
    <w:p w14:paraId="2863B33D" w14:textId="77777777" w:rsidR="00810213" w:rsidRPr="00DE7698" w:rsidRDefault="00810213" w:rsidP="000E56DB">
      <w:pPr>
        <w:shd w:val="clear" w:color="auto" w:fill="FFFFFF" w:themeFill="background1"/>
        <w:spacing w:line="480" w:lineRule="auto"/>
        <w:jc w:val="both"/>
        <w:rPr>
          <w:b/>
          <w:bCs/>
          <w:color w:val="1D1C1D"/>
          <w:shd w:val="clear" w:color="auto" w:fill="F8F8F8"/>
        </w:rPr>
      </w:pPr>
      <w:r w:rsidRPr="00DE7698">
        <w:rPr>
          <w:b/>
          <w:bCs/>
          <w:color w:val="1D1C1D"/>
          <w:shd w:val="clear" w:color="auto" w:fill="F8F8F8"/>
        </w:rPr>
        <w:t>Spiller et al. 2010</w:t>
      </w:r>
    </w:p>
    <w:p w14:paraId="13DFEC93" w14:textId="77777777" w:rsidR="00810213" w:rsidRPr="00DE7698" w:rsidRDefault="00810213" w:rsidP="000E56DB">
      <w:pPr>
        <w:shd w:val="clear" w:color="auto" w:fill="FFFFFF" w:themeFill="background1"/>
        <w:spacing w:line="480" w:lineRule="auto"/>
        <w:jc w:val="both"/>
        <w:rPr>
          <w:b/>
          <w:bCs/>
          <w:color w:val="1D1C1D"/>
          <w:shd w:val="clear" w:color="auto" w:fill="F8F8F8"/>
        </w:rPr>
      </w:pPr>
    </w:p>
    <w:p w14:paraId="10838CD6" w14:textId="77777777" w:rsidR="00810213" w:rsidRPr="00DE7698" w:rsidRDefault="00810213" w:rsidP="000E56DB">
      <w:pPr>
        <w:shd w:val="clear" w:color="auto" w:fill="FFFFFF" w:themeFill="background1"/>
        <w:spacing w:line="480" w:lineRule="auto"/>
        <w:jc w:val="both"/>
        <w:rPr>
          <w:color w:val="1D1C1D"/>
          <w:shd w:val="clear" w:color="auto" w:fill="F8F8F8"/>
        </w:rPr>
      </w:pPr>
      <w:r w:rsidRPr="00DE7698">
        <w:rPr>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DE7698">
        <w:rPr>
          <w:color w:val="1D1C1D"/>
          <w:shd w:val="clear" w:color="auto" w:fill="F8F8F8"/>
        </w:rPr>
        <w:t>rmMANOVA</w:t>
      </w:r>
      <w:proofErr w:type="spellEnd"/>
      <w:r w:rsidRPr="00DE7698">
        <w:rPr>
          <w:color w:val="1D1C1D"/>
          <w:shd w:val="clear" w:color="auto" w:fill="F8F8F8"/>
        </w:rPr>
        <w:t xml:space="preserve"> because it contains fewer assumptions (e.g., sphericity) than does </w:t>
      </w:r>
      <w:proofErr w:type="spellStart"/>
      <w:r w:rsidRPr="00DE7698">
        <w:rPr>
          <w:color w:val="1D1C1D"/>
          <w:shd w:val="clear" w:color="auto" w:fill="F8F8F8"/>
        </w:rPr>
        <w:t>rmANOVA</w:t>
      </w:r>
      <w:proofErr w:type="spellEnd"/>
      <w:r w:rsidRPr="00DE7698">
        <w:rPr>
          <w:color w:val="1D1C1D"/>
          <w:shd w:val="clear" w:color="auto" w:fill="F8F8F8"/>
        </w:rPr>
        <w:t>.</w:t>
      </w:r>
    </w:p>
    <w:p w14:paraId="21BEA185" w14:textId="77777777" w:rsidR="00810213" w:rsidRPr="00DE7698" w:rsidRDefault="00810213" w:rsidP="000E56DB">
      <w:pPr>
        <w:shd w:val="clear" w:color="auto" w:fill="FFFFFF" w:themeFill="background1"/>
        <w:spacing w:line="480" w:lineRule="auto"/>
        <w:jc w:val="both"/>
        <w:rPr>
          <w:color w:val="1D1C1D"/>
          <w:shd w:val="clear" w:color="auto" w:fill="F8F8F8"/>
        </w:rPr>
      </w:pPr>
    </w:p>
    <w:p w14:paraId="29473280" w14:textId="77777777" w:rsidR="00810213" w:rsidRPr="00DE7698" w:rsidRDefault="00810213" w:rsidP="000E56DB">
      <w:pPr>
        <w:shd w:val="clear" w:color="auto" w:fill="FFFFFF" w:themeFill="background1"/>
        <w:spacing w:line="480" w:lineRule="auto"/>
        <w:jc w:val="both"/>
        <w:rPr>
          <w:color w:val="1D1C1D"/>
          <w:shd w:val="clear" w:color="auto" w:fill="F8F8F8"/>
        </w:rPr>
      </w:pPr>
      <w:r w:rsidRPr="00DE7698">
        <w:rPr>
          <w:color w:val="1D1C1D"/>
          <w:shd w:val="clear" w:color="auto" w:fill="F8F8F8"/>
        </w:rPr>
        <w:lastRenderedPageBreak/>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DE7698" w:rsidRDefault="00810213" w:rsidP="000E56DB">
      <w:pPr>
        <w:shd w:val="clear" w:color="auto" w:fill="FFFFFF" w:themeFill="background1"/>
        <w:spacing w:line="480" w:lineRule="auto"/>
        <w:jc w:val="both"/>
        <w:rPr>
          <w:color w:val="1D1C1D"/>
          <w:shd w:val="clear" w:color="auto" w:fill="F8F8F8"/>
        </w:rPr>
      </w:pPr>
    </w:p>
    <w:p w14:paraId="7B336280" w14:textId="77777777" w:rsidR="00810213" w:rsidRPr="00DE7698" w:rsidRDefault="00810213" w:rsidP="000E56DB">
      <w:pPr>
        <w:spacing w:line="480" w:lineRule="auto"/>
        <w:jc w:val="both"/>
      </w:pPr>
      <w:r w:rsidRPr="00DE7698">
        <w:rPr>
          <w:noProof/>
        </w:rPr>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64ED5E6A" w14:textId="2429D994" w:rsidR="00810213" w:rsidRPr="00DE7698" w:rsidRDefault="00810213" w:rsidP="000E56DB">
      <w:pPr>
        <w:spacing w:line="480" w:lineRule="auto"/>
        <w:jc w:val="both"/>
        <w:rPr>
          <w:color w:val="1D1C1D"/>
          <w:shd w:val="clear" w:color="auto" w:fill="F8F8F8"/>
        </w:rPr>
      </w:pPr>
      <w:r w:rsidRPr="00DE7698">
        <w:rPr>
          <w:color w:val="1D1C1D"/>
          <w:shd w:val="clear" w:color="auto" w:fill="F8F8F8"/>
        </w:rPr>
        <w:t>Relevant…see last sentence from Marczak et al. (No effect of subsidies on spiders for studies like ours).</w:t>
      </w:r>
    </w:p>
    <w:sectPr w:rsidR="00810213" w:rsidRPr="00DE7698"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09-25T13:30:00Z" w:initials="RD">
    <w:p w14:paraId="1619283D" w14:textId="6E970A3B" w:rsidR="00D0753C" w:rsidRDefault="00D0753C" w:rsidP="0055295D">
      <w:r>
        <w:rPr>
          <w:rStyle w:val="CommentReference"/>
        </w:rPr>
        <w:annotationRef/>
      </w:r>
      <w:r>
        <w:rPr>
          <w:sz w:val="20"/>
          <w:szCs w:val="20"/>
        </w:rPr>
        <w:t>Double check</w:t>
      </w:r>
    </w:p>
    <w:p w14:paraId="1CC96009" w14:textId="77777777" w:rsidR="00D0753C" w:rsidRDefault="00D0753C" w:rsidP="0055295D"/>
  </w:comment>
  <w:comment w:id="1" w:author="Ricardo Desantiago" w:date="2023-09-18T16:21:00Z" w:initials="RD">
    <w:p w14:paraId="626916A6" w14:textId="73A2E941"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 w:id="2" w:author="Ricardo Desantiago" w:date="2023-10-11T17:19:00Z" w:initials="RD">
    <w:p w14:paraId="07A30B98" w14:textId="77777777" w:rsidR="001B0BDA" w:rsidRDefault="001B0BDA" w:rsidP="00864DA5">
      <w:r>
        <w:rPr>
          <w:rStyle w:val="CommentReference"/>
        </w:rPr>
        <w:annotationRef/>
      </w:r>
      <w:r>
        <w:rPr>
          <w:sz w:val="20"/>
          <w:szCs w:val="20"/>
        </w:rPr>
        <w:t>Need to change verbiage about change in perimeter methods since the piles changed in area.</w:t>
      </w:r>
      <w:r>
        <w:rPr>
          <w:sz w:val="20"/>
          <w:szCs w:val="20"/>
        </w:rPr>
        <w:cr/>
        <w:t>Beach</w:t>
      </w:r>
      <w:r>
        <w:rPr>
          <w:sz w:val="20"/>
          <w:szCs w:val="20"/>
        </w:rPr>
        <w:cr/>
        <w:t>Aug. 22 4.2m</w:t>
      </w:r>
      <w:r>
        <w:rPr>
          <w:sz w:val="20"/>
          <w:szCs w:val="20"/>
        </w:rPr>
        <w:cr/>
        <w:t>Nov. 22  3.2m</w:t>
      </w:r>
      <w:r>
        <w:rPr>
          <w:sz w:val="20"/>
          <w:szCs w:val="20"/>
        </w:rPr>
        <w:cr/>
        <w:t>Mar. 23  2.8m</w:t>
      </w:r>
      <w:r>
        <w:rPr>
          <w:sz w:val="20"/>
          <w:szCs w:val="20"/>
        </w:rPr>
        <w:cr/>
        <w:t>Aug. 23  2.4m</w:t>
      </w:r>
      <w:r>
        <w:rPr>
          <w:sz w:val="20"/>
          <w:szCs w:val="20"/>
        </w:rPr>
        <w:cr/>
        <w:t xml:space="preserve">Forest </w:t>
      </w:r>
      <w:r>
        <w:rPr>
          <w:sz w:val="20"/>
          <w:szCs w:val="20"/>
        </w:rPr>
        <w:cr/>
        <w:t>Aug. 22 3.7m</w:t>
      </w:r>
      <w:r>
        <w:rPr>
          <w:sz w:val="20"/>
          <w:szCs w:val="20"/>
        </w:rPr>
        <w:cr/>
        <w:t>Nov. 22  3.5m</w:t>
      </w:r>
      <w:r>
        <w:rPr>
          <w:sz w:val="20"/>
          <w:szCs w:val="20"/>
        </w:rPr>
        <w:cr/>
        <w:t>Mar. 23  2.9m</w:t>
      </w:r>
      <w:r>
        <w:rPr>
          <w:sz w:val="20"/>
          <w:szCs w:val="20"/>
        </w:rPr>
        <w:cr/>
        <w:t>Aug. 23  2.9m</w:t>
      </w:r>
    </w:p>
  </w:comment>
  <w:comment w:id="3" w:author="Ricardo Desantiago" w:date="2023-10-12T19:16:00Z" w:initials="RD">
    <w:p w14:paraId="107D8F9E" w14:textId="77777777" w:rsidR="00160A8F" w:rsidRDefault="00160A8F" w:rsidP="00052A54">
      <w:r>
        <w:rPr>
          <w:rStyle w:val="CommentReference"/>
        </w:rPr>
        <w:annotationRef/>
      </w:r>
      <w:r>
        <w:rPr>
          <w:rFonts w:asciiTheme="minorHAnsi" w:eastAsiaTheme="minorHAnsi" w:hAnsiTheme="minorHAnsi" w:cstheme="minorBidi"/>
          <w:color w:val="000000"/>
          <w:kern w:val="2"/>
          <w:sz w:val="20"/>
          <w:szCs w:val="20"/>
          <w14:ligatures w14:val="standardContextual"/>
        </w:rPr>
        <w:t>I did not write this out because I would like to talk to you about how we discuss these data and want to get this draft to you ASAP.</w:t>
      </w:r>
    </w:p>
  </w:comment>
  <w:comment w:id="4" w:author="Ricardo Desantiago" w:date="2023-10-12T17:23:00Z" w:initials="RD">
    <w:p w14:paraId="20E69630" w14:textId="53F26590" w:rsidR="00951B85" w:rsidRDefault="00951B85" w:rsidP="00401012">
      <w:r>
        <w:rPr>
          <w:rStyle w:val="CommentReference"/>
        </w:rPr>
        <w:annotationRef/>
      </w:r>
      <w:r>
        <w:rPr>
          <w:rFonts w:asciiTheme="minorHAnsi" w:eastAsiaTheme="minorHAnsi" w:hAnsiTheme="minorHAnsi" w:cstheme="minorBidi"/>
          <w:color w:val="000000"/>
          <w:kern w:val="2"/>
          <w:sz w:val="20"/>
          <w:szCs w:val="20"/>
          <w14:ligatures w14:val="standardContextual"/>
        </w:rPr>
        <w:t>Do you think I should run a rm-anova? I haven’t because we will likely not use this for the actual paper but can if you think this is needed for my dissertation.</w:t>
      </w:r>
    </w:p>
  </w:comment>
  <w:comment w:id="5" w:author="Ricardo Desantiago" w:date="2023-10-06T13:00:00Z" w:initials="RD">
    <w:p w14:paraId="0FEAFD7B" w14:textId="10C57879" w:rsidR="003C57BE" w:rsidRDefault="003C57BE" w:rsidP="00C36DEE">
      <w:r>
        <w:rPr>
          <w:rStyle w:val="CommentReference"/>
        </w:rPr>
        <w:annotationRef/>
      </w:r>
      <w:r>
        <w:rPr>
          <w:color w:val="000000"/>
          <w:sz w:val="20"/>
          <w:szCs w:val="20"/>
        </w:rPr>
        <w:t xml:space="preserve">This feels really busy but I reported everything anyway. I ended up making two tables to maybe go with this. Thoughts? </w:t>
      </w:r>
    </w:p>
  </w:comment>
  <w:comment w:id="6" w:author="Ricardo Desantiago" w:date="2023-10-12T18:31:00Z" w:initials="RD">
    <w:p w14:paraId="45CE8850" w14:textId="77777777" w:rsidR="00055CE8" w:rsidRDefault="00055CE8" w:rsidP="005D468D">
      <w:r>
        <w:rPr>
          <w:rStyle w:val="CommentReference"/>
        </w:rPr>
        <w:annotationRef/>
      </w:r>
      <w:r>
        <w:rPr>
          <w:rFonts w:asciiTheme="minorHAnsi" w:eastAsiaTheme="minorHAnsi" w:hAnsiTheme="minorHAnsi" w:cstheme="minorBidi"/>
          <w:kern w:val="2"/>
          <w:sz w:val="20"/>
          <w:szCs w:val="20"/>
          <w14:ligatures w14:val="standardContextual"/>
        </w:rPr>
        <w:t xml:space="preserve">Need to add panel letters </w:t>
      </w:r>
    </w:p>
  </w:comment>
  <w:comment w:id="7" w:author="Ricardo Desantiago" w:date="2023-10-12T18:32:00Z" w:initials="RD">
    <w:p w14:paraId="07EC5E22" w14:textId="78B17292" w:rsidR="00055CE8" w:rsidRDefault="00055CE8" w:rsidP="00A14D23">
      <w:r>
        <w:rPr>
          <w:rStyle w:val="CommentReference"/>
        </w:rPr>
        <w:annotationRef/>
      </w:r>
      <w:r>
        <w:rPr>
          <w:rFonts w:asciiTheme="minorHAnsi" w:eastAsiaTheme="minorHAnsi" w:hAnsiTheme="minorHAnsi" w:cstheme="minorBidi"/>
          <w:color w:val="000000"/>
          <w:kern w:val="2"/>
          <w:sz w:val="20"/>
          <w:szCs w:val="20"/>
          <w14:ligatures w14:val="standardContextual"/>
        </w:rPr>
        <w:t>Needs panel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C96009" w15:done="0"/>
  <w15:commentEx w15:paraId="7496BF09" w15:done="0"/>
  <w15:commentEx w15:paraId="07A30B98" w15:done="0"/>
  <w15:commentEx w15:paraId="107D8F9E" w15:done="0"/>
  <w15:commentEx w15:paraId="20E69630" w15:done="0"/>
  <w15:commentEx w15:paraId="0FEAFD7B" w15:done="0"/>
  <w15:commentEx w15:paraId="45CE8850" w15:done="0"/>
  <w15:commentEx w15:paraId="07EC5E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C0A0D" w16cex:dateUtc="2023-09-25T20:30:00Z"/>
  <w16cex:commentExtensible w16cex:durableId="28B2F772" w16cex:dateUtc="2023-09-18T23:21:00Z"/>
  <w16cex:commentExtensible w16cex:durableId="28D15787" w16cex:dateUtc="2023-10-12T00:19:00Z"/>
  <w16cex:commentExtensible w16cex:durableId="28D2C47E" w16cex:dateUtc="2023-10-13T02:16:00Z"/>
  <w16cex:commentExtensible w16cex:durableId="28D2A9F8" w16cex:dateUtc="2023-10-13T00:23:00Z"/>
  <w16cex:commentExtensible w16cex:durableId="28CA8380" w16cex:dateUtc="2023-10-06T20:00:00Z"/>
  <w16cex:commentExtensible w16cex:durableId="28D2BA1D" w16cex:dateUtc="2023-10-13T01:31:00Z"/>
  <w16cex:commentExtensible w16cex:durableId="28D2BA36" w16cex:dateUtc="2023-10-13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C96009" w16cid:durableId="28BC0A0D"/>
  <w16cid:commentId w16cid:paraId="7496BF09" w16cid:durableId="28B2F772"/>
  <w16cid:commentId w16cid:paraId="07A30B98" w16cid:durableId="28D15787"/>
  <w16cid:commentId w16cid:paraId="107D8F9E" w16cid:durableId="28D2C47E"/>
  <w16cid:commentId w16cid:paraId="20E69630" w16cid:durableId="28D2A9F8"/>
  <w16cid:commentId w16cid:paraId="0FEAFD7B" w16cid:durableId="28CA8380"/>
  <w16cid:commentId w16cid:paraId="45CE8850" w16cid:durableId="28D2BA1D"/>
  <w16cid:commentId w16cid:paraId="07EC5E22" w16cid:durableId="28D2B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712ED" w14:textId="77777777" w:rsidR="00EF2067" w:rsidRDefault="00EF2067" w:rsidP="00AC7780">
      <w:r>
        <w:separator/>
      </w:r>
    </w:p>
  </w:endnote>
  <w:endnote w:type="continuationSeparator" w:id="0">
    <w:p w14:paraId="469EBF20" w14:textId="77777777" w:rsidR="00EF2067" w:rsidRDefault="00EF2067"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F492F" w14:textId="77777777" w:rsidR="00EF2067" w:rsidRDefault="00EF2067" w:rsidP="00AC7780">
      <w:r>
        <w:separator/>
      </w:r>
    </w:p>
  </w:footnote>
  <w:footnote w:type="continuationSeparator" w:id="0">
    <w:p w14:paraId="3B7A63EE" w14:textId="77777777" w:rsidR="00EF2067" w:rsidRDefault="00EF2067"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073F"/>
    <w:rsid w:val="00011204"/>
    <w:rsid w:val="00011AA4"/>
    <w:rsid w:val="000152BD"/>
    <w:rsid w:val="000253EB"/>
    <w:rsid w:val="00026DB9"/>
    <w:rsid w:val="00035CD6"/>
    <w:rsid w:val="00037FC4"/>
    <w:rsid w:val="00047E0C"/>
    <w:rsid w:val="00051660"/>
    <w:rsid w:val="000545D2"/>
    <w:rsid w:val="00055CE8"/>
    <w:rsid w:val="0005639F"/>
    <w:rsid w:val="000643FE"/>
    <w:rsid w:val="000647D7"/>
    <w:rsid w:val="0007018E"/>
    <w:rsid w:val="00074FF5"/>
    <w:rsid w:val="00076C98"/>
    <w:rsid w:val="000777C6"/>
    <w:rsid w:val="000A0720"/>
    <w:rsid w:val="000A7236"/>
    <w:rsid w:val="000B7F8D"/>
    <w:rsid w:val="000C1CBC"/>
    <w:rsid w:val="000C2845"/>
    <w:rsid w:val="000C40F2"/>
    <w:rsid w:val="000C5869"/>
    <w:rsid w:val="000D66B8"/>
    <w:rsid w:val="000E3E9D"/>
    <w:rsid w:val="000E56DB"/>
    <w:rsid w:val="000F3F0D"/>
    <w:rsid w:val="000F7AF3"/>
    <w:rsid w:val="0010307F"/>
    <w:rsid w:val="001124F3"/>
    <w:rsid w:val="00125F62"/>
    <w:rsid w:val="00130B3C"/>
    <w:rsid w:val="0013538D"/>
    <w:rsid w:val="00152B4E"/>
    <w:rsid w:val="0015346A"/>
    <w:rsid w:val="00156F8C"/>
    <w:rsid w:val="00160A8F"/>
    <w:rsid w:val="001632B7"/>
    <w:rsid w:val="00165D21"/>
    <w:rsid w:val="00167854"/>
    <w:rsid w:val="001804D1"/>
    <w:rsid w:val="00180941"/>
    <w:rsid w:val="00187810"/>
    <w:rsid w:val="00190214"/>
    <w:rsid w:val="001A51B2"/>
    <w:rsid w:val="001A7CAC"/>
    <w:rsid w:val="001B0BDA"/>
    <w:rsid w:val="001B0DFA"/>
    <w:rsid w:val="001B285D"/>
    <w:rsid w:val="001B7145"/>
    <w:rsid w:val="001C7DA4"/>
    <w:rsid w:val="001E02C4"/>
    <w:rsid w:val="001F0860"/>
    <w:rsid w:val="001F7AC6"/>
    <w:rsid w:val="002113AB"/>
    <w:rsid w:val="0021386B"/>
    <w:rsid w:val="0021697C"/>
    <w:rsid w:val="00221BC4"/>
    <w:rsid w:val="00227F01"/>
    <w:rsid w:val="00231FB2"/>
    <w:rsid w:val="0023252B"/>
    <w:rsid w:val="0023761E"/>
    <w:rsid w:val="002431FC"/>
    <w:rsid w:val="0024330C"/>
    <w:rsid w:val="002543F0"/>
    <w:rsid w:val="0026090F"/>
    <w:rsid w:val="0026217F"/>
    <w:rsid w:val="0027157D"/>
    <w:rsid w:val="0028606E"/>
    <w:rsid w:val="00296830"/>
    <w:rsid w:val="002A1F78"/>
    <w:rsid w:val="002A5C91"/>
    <w:rsid w:val="002B1140"/>
    <w:rsid w:val="002B1772"/>
    <w:rsid w:val="002B57FC"/>
    <w:rsid w:val="002B5ED7"/>
    <w:rsid w:val="00300E0B"/>
    <w:rsid w:val="003057DE"/>
    <w:rsid w:val="00305D33"/>
    <w:rsid w:val="00305D88"/>
    <w:rsid w:val="00312041"/>
    <w:rsid w:val="00323966"/>
    <w:rsid w:val="00325E32"/>
    <w:rsid w:val="003309CA"/>
    <w:rsid w:val="00335252"/>
    <w:rsid w:val="00351A97"/>
    <w:rsid w:val="00354D58"/>
    <w:rsid w:val="00355A91"/>
    <w:rsid w:val="00355E51"/>
    <w:rsid w:val="003604D4"/>
    <w:rsid w:val="00361121"/>
    <w:rsid w:val="003616C3"/>
    <w:rsid w:val="00362110"/>
    <w:rsid w:val="00362A18"/>
    <w:rsid w:val="00367923"/>
    <w:rsid w:val="003721CF"/>
    <w:rsid w:val="00375C47"/>
    <w:rsid w:val="00387ACD"/>
    <w:rsid w:val="00392690"/>
    <w:rsid w:val="00397A08"/>
    <w:rsid w:val="003A3675"/>
    <w:rsid w:val="003A483B"/>
    <w:rsid w:val="003B73FA"/>
    <w:rsid w:val="003C1541"/>
    <w:rsid w:val="003C57BE"/>
    <w:rsid w:val="003D4A8C"/>
    <w:rsid w:val="003E51E5"/>
    <w:rsid w:val="003F0950"/>
    <w:rsid w:val="003F3BB0"/>
    <w:rsid w:val="003F42D7"/>
    <w:rsid w:val="003F72FF"/>
    <w:rsid w:val="00406073"/>
    <w:rsid w:val="00412944"/>
    <w:rsid w:val="00416398"/>
    <w:rsid w:val="00416615"/>
    <w:rsid w:val="00430F2A"/>
    <w:rsid w:val="00434E1F"/>
    <w:rsid w:val="0043676E"/>
    <w:rsid w:val="00447D8A"/>
    <w:rsid w:val="0045017B"/>
    <w:rsid w:val="00451157"/>
    <w:rsid w:val="00470253"/>
    <w:rsid w:val="004858DA"/>
    <w:rsid w:val="004C3836"/>
    <w:rsid w:val="004D1C3B"/>
    <w:rsid w:val="004D48CE"/>
    <w:rsid w:val="004E6BEA"/>
    <w:rsid w:val="004F573F"/>
    <w:rsid w:val="005072A9"/>
    <w:rsid w:val="00513537"/>
    <w:rsid w:val="005212D5"/>
    <w:rsid w:val="00530BFB"/>
    <w:rsid w:val="005361A6"/>
    <w:rsid w:val="00550BB1"/>
    <w:rsid w:val="0055221F"/>
    <w:rsid w:val="00573CEB"/>
    <w:rsid w:val="005A34C2"/>
    <w:rsid w:val="005B01DD"/>
    <w:rsid w:val="005B2CD1"/>
    <w:rsid w:val="005B3D96"/>
    <w:rsid w:val="005F6AAD"/>
    <w:rsid w:val="005F6C2A"/>
    <w:rsid w:val="005F7A5C"/>
    <w:rsid w:val="006009B0"/>
    <w:rsid w:val="00604798"/>
    <w:rsid w:val="00604C42"/>
    <w:rsid w:val="006100D6"/>
    <w:rsid w:val="0061182B"/>
    <w:rsid w:val="006132AE"/>
    <w:rsid w:val="00621298"/>
    <w:rsid w:val="00625215"/>
    <w:rsid w:val="00625844"/>
    <w:rsid w:val="00627CC9"/>
    <w:rsid w:val="00631984"/>
    <w:rsid w:val="00665710"/>
    <w:rsid w:val="00671446"/>
    <w:rsid w:val="006734F1"/>
    <w:rsid w:val="00694716"/>
    <w:rsid w:val="006A6726"/>
    <w:rsid w:val="006A69A0"/>
    <w:rsid w:val="006C3D88"/>
    <w:rsid w:val="006D5A3F"/>
    <w:rsid w:val="006E17DF"/>
    <w:rsid w:val="006E4131"/>
    <w:rsid w:val="006E7CA4"/>
    <w:rsid w:val="006F0D99"/>
    <w:rsid w:val="006F3764"/>
    <w:rsid w:val="0070012D"/>
    <w:rsid w:val="00700751"/>
    <w:rsid w:val="007024E7"/>
    <w:rsid w:val="00712713"/>
    <w:rsid w:val="007142C5"/>
    <w:rsid w:val="007178BA"/>
    <w:rsid w:val="00722735"/>
    <w:rsid w:val="007269BF"/>
    <w:rsid w:val="00727D5C"/>
    <w:rsid w:val="00733B05"/>
    <w:rsid w:val="007364CF"/>
    <w:rsid w:val="007446A7"/>
    <w:rsid w:val="00746825"/>
    <w:rsid w:val="00755A6C"/>
    <w:rsid w:val="00755A98"/>
    <w:rsid w:val="00760270"/>
    <w:rsid w:val="00762577"/>
    <w:rsid w:val="007634B9"/>
    <w:rsid w:val="00773AE5"/>
    <w:rsid w:val="00783E58"/>
    <w:rsid w:val="0078526C"/>
    <w:rsid w:val="00790EC6"/>
    <w:rsid w:val="007A32B5"/>
    <w:rsid w:val="007A3C91"/>
    <w:rsid w:val="007A77B8"/>
    <w:rsid w:val="007B529A"/>
    <w:rsid w:val="007B6679"/>
    <w:rsid w:val="007C270F"/>
    <w:rsid w:val="007E5EDD"/>
    <w:rsid w:val="007F107A"/>
    <w:rsid w:val="00803B31"/>
    <w:rsid w:val="0080439A"/>
    <w:rsid w:val="00810213"/>
    <w:rsid w:val="00810873"/>
    <w:rsid w:val="00812B5D"/>
    <w:rsid w:val="00823FBC"/>
    <w:rsid w:val="008254BB"/>
    <w:rsid w:val="00825C24"/>
    <w:rsid w:val="00826E91"/>
    <w:rsid w:val="008439EE"/>
    <w:rsid w:val="00855857"/>
    <w:rsid w:val="00861292"/>
    <w:rsid w:val="00862E00"/>
    <w:rsid w:val="00871F56"/>
    <w:rsid w:val="00876BFB"/>
    <w:rsid w:val="00881AB1"/>
    <w:rsid w:val="00885AED"/>
    <w:rsid w:val="008918B6"/>
    <w:rsid w:val="0089201B"/>
    <w:rsid w:val="008944DD"/>
    <w:rsid w:val="00895626"/>
    <w:rsid w:val="00895752"/>
    <w:rsid w:val="008A72CA"/>
    <w:rsid w:val="008A7E93"/>
    <w:rsid w:val="008B4D3A"/>
    <w:rsid w:val="008C03B9"/>
    <w:rsid w:val="008C4B8A"/>
    <w:rsid w:val="008C5640"/>
    <w:rsid w:val="008C6756"/>
    <w:rsid w:val="008C7411"/>
    <w:rsid w:val="008D2A57"/>
    <w:rsid w:val="008D4038"/>
    <w:rsid w:val="008D68DD"/>
    <w:rsid w:val="008F3A5B"/>
    <w:rsid w:val="008F4880"/>
    <w:rsid w:val="008F5712"/>
    <w:rsid w:val="008F63CC"/>
    <w:rsid w:val="00904D30"/>
    <w:rsid w:val="009122A3"/>
    <w:rsid w:val="009174EF"/>
    <w:rsid w:val="00921A4C"/>
    <w:rsid w:val="00927EED"/>
    <w:rsid w:val="00935A62"/>
    <w:rsid w:val="00937F5B"/>
    <w:rsid w:val="00943107"/>
    <w:rsid w:val="00951B85"/>
    <w:rsid w:val="0095365B"/>
    <w:rsid w:val="00954212"/>
    <w:rsid w:val="00957391"/>
    <w:rsid w:val="0096172E"/>
    <w:rsid w:val="00984D96"/>
    <w:rsid w:val="00986E1C"/>
    <w:rsid w:val="009A3268"/>
    <w:rsid w:val="009A7243"/>
    <w:rsid w:val="009B5A53"/>
    <w:rsid w:val="009C44BF"/>
    <w:rsid w:val="009D014A"/>
    <w:rsid w:val="009D3469"/>
    <w:rsid w:val="009E40D0"/>
    <w:rsid w:val="009E48A6"/>
    <w:rsid w:val="009E588E"/>
    <w:rsid w:val="009F2F92"/>
    <w:rsid w:val="009F607B"/>
    <w:rsid w:val="00A02B95"/>
    <w:rsid w:val="00A03FCC"/>
    <w:rsid w:val="00A055CC"/>
    <w:rsid w:val="00A100C6"/>
    <w:rsid w:val="00A166FA"/>
    <w:rsid w:val="00A16984"/>
    <w:rsid w:val="00A272B3"/>
    <w:rsid w:val="00A276A0"/>
    <w:rsid w:val="00A5191F"/>
    <w:rsid w:val="00A56BDA"/>
    <w:rsid w:val="00A606B3"/>
    <w:rsid w:val="00A66703"/>
    <w:rsid w:val="00A721AE"/>
    <w:rsid w:val="00A746FE"/>
    <w:rsid w:val="00AA3A08"/>
    <w:rsid w:val="00AA5387"/>
    <w:rsid w:val="00AB0848"/>
    <w:rsid w:val="00AC3650"/>
    <w:rsid w:val="00AC7780"/>
    <w:rsid w:val="00AD3944"/>
    <w:rsid w:val="00AD4874"/>
    <w:rsid w:val="00AF0368"/>
    <w:rsid w:val="00AF529E"/>
    <w:rsid w:val="00AF6248"/>
    <w:rsid w:val="00AF67A2"/>
    <w:rsid w:val="00B0369E"/>
    <w:rsid w:val="00B079AB"/>
    <w:rsid w:val="00B11897"/>
    <w:rsid w:val="00B12E06"/>
    <w:rsid w:val="00B138B9"/>
    <w:rsid w:val="00B1467B"/>
    <w:rsid w:val="00B22B02"/>
    <w:rsid w:val="00B32631"/>
    <w:rsid w:val="00B36067"/>
    <w:rsid w:val="00B362CD"/>
    <w:rsid w:val="00B50BDD"/>
    <w:rsid w:val="00B53690"/>
    <w:rsid w:val="00B556E8"/>
    <w:rsid w:val="00B6081C"/>
    <w:rsid w:val="00B61340"/>
    <w:rsid w:val="00B629A9"/>
    <w:rsid w:val="00B708B3"/>
    <w:rsid w:val="00B7245B"/>
    <w:rsid w:val="00B7422B"/>
    <w:rsid w:val="00B76F7A"/>
    <w:rsid w:val="00B77544"/>
    <w:rsid w:val="00B81EDC"/>
    <w:rsid w:val="00B9296D"/>
    <w:rsid w:val="00B95AA8"/>
    <w:rsid w:val="00B95CF2"/>
    <w:rsid w:val="00BA79B3"/>
    <w:rsid w:val="00BC07D8"/>
    <w:rsid w:val="00BC27ED"/>
    <w:rsid w:val="00BC4B84"/>
    <w:rsid w:val="00BC549E"/>
    <w:rsid w:val="00BD369E"/>
    <w:rsid w:val="00BD5992"/>
    <w:rsid w:val="00BD64D6"/>
    <w:rsid w:val="00BD6579"/>
    <w:rsid w:val="00BE3346"/>
    <w:rsid w:val="00BF0058"/>
    <w:rsid w:val="00BF1832"/>
    <w:rsid w:val="00BF4680"/>
    <w:rsid w:val="00BF4C8E"/>
    <w:rsid w:val="00C020DC"/>
    <w:rsid w:val="00C04C54"/>
    <w:rsid w:val="00C06108"/>
    <w:rsid w:val="00C06229"/>
    <w:rsid w:val="00C12CE8"/>
    <w:rsid w:val="00C1478D"/>
    <w:rsid w:val="00C469AA"/>
    <w:rsid w:val="00C47D2C"/>
    <w:rsid w:val="00C571E8"/>
    <w:rsid w:val="00C743E7"/>
    <w:rsid w:val="00C8052B"/>
    <w:rsid w:val="00C90BC2"/>
    <w:rsid w:val="00CA4986"/>
    <w:rsid w:val="00CA67DE"/>
    <w:rsid w:val="00CB269D"/>
    <w:rsid w:val="00CB412F"/>
    <w:rsid w:val="00CE13BC"/>
    <w:rsid w:val="00CE5094"/>
    <w:rsid w:val="00CF5B7D"/>
    <w:rsid w:val="00CF7B49"/>
    <w:rsid w:val="00D04B9B"/>
    <w:rsid w:val="00D0753C"/>
    <w:rsid w:val="00D10362"/>
    <w:rsid w:val="00D15936"/>
    <w:rsid w:val="00D167C4"/>
    <w:rsid w:val="00D22106"/>
    <w:rsid w:val="00D30B83"/>
    <w:rsid w:val="00D356E4"/>
    <w:rsid w:val="00D40143"/>
    <w:rsid w:val="00D4021A"/>
    <w:rsid w:val="00D44184"/>
    <w:rsid w:val="00D52105"/>
    <w:rsid w:val="00D54E70"/>
    <w:rsid w:val="00D63436"/>
    <w:rsid w:val="00D67886"/>
    <w:rsid w:val="00D803EB"/>
    <w:rsid w:val="00D8205F"/>
    <w:rsid w:val="00D86D44"/>
    <w:rsid w:val="00D9601A"/>
    <w:rsid w:val="00DA67D8"/>
    <w:rsid w:val="00DA7331"/>
    <w:rsid w:val="00DB2A60"/>
    <w:rsid w:val="00DB469D"/>
    <w:rsid w:val="00DB5C7C"/>
    <w:rsid w:val="00DC694A"/>
    <w:rsid w:val="00DC7809"/>
    <w:rsid w:val="00DE6FE2"/>
    <w:rsid w:val="00DE7698"/>
    <w:rsid w:val="00DF1C09"/>
    <w:rsid w:val="00DF1D33"/>
    <w:rsid w:val="00DF52BE"/>
    <w:rsid w:val="00E01807"/>
    <w:rsid w:val="00E1112F"/>
    <w:rsid w:val="00E12DD5"/>
    <w:rsid w:val="00E26110"/>
    <w:rsid w:val="00E27B67"/>
    <w:rsid w:val="00E31BBC"/>
    <w:rsid w:val="00E52667"/>
    <w:rsid w:val="00E561A6"/>
    <w:rsid w:val="00E565FB"/>
    <w:rsid w:val="00E665B5"/>
    <w:rsid w:val="00E706F9"/>
    <w:rsid w:val="00E840D0"/>
    <w:rsid w:val="00E860B7"/>
    <w:rsid w:val="00E9538D"/>
    <w:rsid w:val="00E96928"/>
    <w:rsid w:val="00E96A2B"/>
    <w:rsid w:val="00EA25B5"/>
    <w:rsid w:val="00EA66E3"/>
    <w:rsid w:val="00EB7A46"/>
    <w:rsid w:val="00ED2F5B"/>
    <w:rsid w:val="00ED5087"/>
    <w:rsid w:val="00EE165A"/>
    <w:rsid w:val="00EF2067"/>
    <w:rsid w:val="00F030FB"/>
    <w:rsid w:val="00F334AB"/>
    <w:rsid w:val="00F42A23"/>
    <w:rsid w:val="00F44E97"/>
    <w:rsid w:val="00F50020"/>
    <w:rsid w:val="00F63B4E"/>
    <w:rsid w:val="00F64688"/>
    <w:rsid w:val="00F71902"/>
    <w:rsid w:val="00F81134"/>
    <w:rsid w:val="00F811F5"/>
    <w:rsid w:val="00F92BBB"/>
    <w:rsid w:val="00F95532"/>
    <w:rsid w:val="00F963D3"/>
    <w:rsid w:val="00FA0634"/>
    <w:rsid w:val="00FA2883"/>
    <w:rsid w:val="00FA631F"/>
    <w:rsid w:val="00FB4C0D"/>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9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 w:type="character" w:styleId="Hyperlink">
    <w:name w:val="Hyperlink"/>
    <w:basedOn w:val="DefaultParagraphFont"/>
    <w:uiPriority w:val="99"/>
    <w:semiHidden/>
    <w:unhideWhenUsed/>
    <w:rsid w:val="00B32631"/>
    <w:rPr>
      <w:color w:val="0000FF"/>
      <w:u w:val="single"/>
    </w:rPr>
  </w:style>
  <w:style w:type="character" w:customStyle="1" w:styleId="apple-converted-space">
    <w:name w:val="apple-converted-space"/>
    <w:basedOn w:val="DefaultParagraphFont"/>
    <w:rsid w:val="00B32631"/>
  </w:style>
  <w:style w:type="character" w:styleId="Emphasis">
    <w:name w:val="Emphasis"/>
    <w:basedOn w:val="DefaultParagraphFont"/>
    <w:uiPriority w:val="20"/>
    <w:qFormat/>
    <w:rsid w:val="00A03FC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4</TotalTime>
  <Pages>44</Pages>
  <Words>26561</Words>
  <Characters>151404</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10</cp:revision>
  <cp:lastPrinted>2023-10-03T16:08:00Z</cp:lastPrinted>
  <dcterms:created xsi:type="dcterms:W3CDTF">2023-10-14T01:22:00Z</dcterms:created>
  <dcterms:modified xsi:type="dcterms:W3CDTF">2024-01-1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9EP6W2aM"/&gt;&lt;style id="http://www.zotero.org/styles/ecology" hasBibliography="1" bibliographyStyleHasBeenSet="0"/&gt;&lt;prefs&gt;&lt;pref name="fieldType" value="Field"/&gt;&lt;/prefs&gt;&lt;/data&gt;</vt:lpwstr>
  </property>
</Properties>
</file>